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1B34" w:rsidRPr="00172B79" w:rsidRDefault="008215DB" w:rsidP="00B31B34">
      <w:pPr>
        <w:keepNext/>
        <w:spacing w:before="240" w:after="60"/>
        <w:outlineLvl w:val="0"/>
        <w:rPr>
          <w:rFonts w:ascii="Times New Roman" w:eastAsia="Times New Roman" w:hAnsi="Times New Roman"/>
          <w:b/>
          <w:bCs/>
          <w:kern w:val="32"/>
          <w:sz w:val="20"/>
          <w:szCs w:val="20"/>
          <w:lang w:val="en-CA"/>
        </w:rPr>
      </w:pPr>
      <w:r>
        <w:rPr>
          <w:rFonts w:ascii="Times New Roman" w:eastAsia="Times New Roman" w:hAnsi="Times New Roman"/>
          <w:b/>
          <w:bCs/>
          <w:kern w:val="32"/>
          <w:sz w:val="20"/>
          <w:szCs w:val="20"/>
          <w:lang w:val="en-CA"/>
        </w:rPr>
        <w:t>e</w:t>
      </w:r>
      <w:r w:rsidR="00B31B34" w:rsidRPr="00172B79">
        <w:rPr>
          <w:rFonts w:ascii="Times New Roman" w:eastAsia="Times New Roman" w:hAnsi="Times New Roman"/>
          <w:b/>
          <w:bCs/>
          <w:kern w:val="32"/>
          <w:sz w:val="20"/>
          <w:szCs w:val="20"/>
          <w:lang w:val="en-CA"/>
        </w:rPr>
        <w:t xml:space="preserve">Table 1. Characteristics of included </w:t>
      </w:r>
      <w:r w:rsidR="009D7F38" w:rsidRPr="00172B79">
        <w:rPr>
          <w:rFonts w:ascii="Times New Roman" w:eastAsia="Times New Roman" w:hAnsi="Times New Roman"/>
          <w:b/>
          <w:bCs/>
          <w:kern w:val="32"/>
          <w:sz w:val="20"/>
          <w:szCs w:val="20"/>
          <w:lang w:val="en-CA"/>
        </w:rPr>
        <w:t>trials</w:t>
      </w:r>
    </w:p>
    <w:tbl>
      <w:tblPr>
        <w:tblW w:w="5000" w:type="pct"/>
        <w:tblLayout w:type="fixed"/>
        <w:tblLook w:val="04A0" w:firstRow="1" w:lastRow="0" w:firstColumn="1" w:lastColumn="0" w:noHBand="0" w:noVBand="1"/>
      </w:tblPr>
      <w:tblGrid>
        <w:gridCol w:w="1225"/>
        <w:gridCol w:w="1118"/>
        <w:gridCol w:w="1072"/>
        <w:gridCol w:w="46"/>
        <w:gridCol w:w="1025"/>
        <w:gridCol w:w="92"/>
        <w:gridCol w:w="979"/>
        <w:gridCol w:w="276"/>
        <w:gridCol w:w="1048"/>
        <w:gridCol w:w="1048"/>
        <w:gridCol w:w="1048"/>
        <w:gridCol w:w="1051"/>
        <w:gridCol w:w="279"/>
        <w:gridCol w:w="1535"/>
        <w:gridCol w:w="1541"/>
        <w:gridCol w:w="1017"/>
      </w:tblGrid>
      <w:tr w:rsidR="00E757DF" w:rsidRPr="00B31B34" w:rsidTr="00E757DF">
        <w:trPr>
          <w:trHeight w:val="315"/>
        </w:trPr>
        <w:tc>
          <w:tcPr>
            <w:tcW w:w="425" w:type="pct"/>
            <w:tcBorders>
              <w:top w:val="single" w:sz="4" w:space="0" w:color="auto"/>
            </w:tcBorders>
            <w:shd w:val="clear" w:color="auto" w:fill="F2F2F2"/>
          </w:tcPr>
          <w:p w:rsidR="00E757DF" w:rsidRPr="009D7F38" w:rsidRDefault="00E757DF" w:rsidP="00B31B34">
            <w:pPr>
              <w:spacing w:before="60" w:after="60" w:line="240" w:lineRule="auto"/>
              <w:contextualSpacing/>
              <w:rPr>
                <w:rFonts w:ascii="Times New Roman" w:eastAsia="Times New Roman" w:hAnsi="Times New Roman"/>
                <w:b/>
                <w:bCs/>
                <w:sz w:val="16"/>
                <w:szCs w:val="16"/>
                <w:lang w:val="en-CA" w:eastAsia="fr-CA"/>
              </w:rPr>
            </w:pPr>
          </w:p>
        </w:tc>
        <w:tc>
          <w:tcPr>
            <w:tcW w:w="388" w:type="pct"/>
            <w:tcBorders>
              <w:top w:val="single" w:sz="4" w:space="0" w:color="auto"/>
            </w:tcBorders>
            <w:shd w:val="clear" w:color="auto" w:fill="F2F2F2"/>
            <w:noWrap/>
          </w:tcPr>
          <w:p w:rsidR="00E757DF" w:rsidRPr="009D7F38" w:rsidRDefault="00E757DF" w:rsidP="00B31B34">
            <w:pPr>
              <w:spacing w:before="60" w:after="60" w:line="240" w:lineRule="auto"/>
              <w:contextualSpacing/>
              <w:rPr>
                <w:rFonts w:ascii="Times New Roman" w:eastAsia="Times New Roman" w:hAnsi="Times New Roman"/>
                <w:b/>
                <w:bCs/>
                <w:sz w:val="16"/>
                <w:szCs w:val="16"/>
                <w:lang w:val="en-CA" w:eastAsia="fr-CA"/>
              </w:rPr>
            </w:pPr>
          </w:p>
        </w:tc>
        <w:tc>
          <w:tcPr>
            <w:tcW w:w="372" w:type="pct"/>
            <w:tcBorders>
              <w:top w:val="single" w:sz="4" w:space="0" w:color="auto"/>
            </w:tcBorders>
            <w:shd w:val="clear" w:color="auto" w:fill="F2F2F2"/>
            <w:noWrap/>
          </w:tcPr>
          <w:p w:rsidR="00E757DF" w:rsidRPr="00232C57" w:rsidRDefault="00E757DF" w:rsidP="00B31B34">
            <w:pPr>
              <w:spacing w:before="60" w:after="60" w:line="240" w:lineRule="auto"/>
              <w:contextualSpacing/>
              <w:rPr>
                <w:rFonts w:ascii="Times New Roman" w:eastAsia="Times New Roman" w:hAnsi="Times New Roman"/>
                <w:b/>
                <w:bCs/>
                <w:sz w:val="16"/>
                <w:szCs w:val="16"/>
                <w:lang w:val="en-CA" w:eastAsia="fr-CA"/>
              </w:rPr>
            </w:pPr>
          </w:p>
        </w:tc>
        <w:tc>
          <w:tcPr>
            <w:tcW w:w="372" w:type="pct"/>
            <w:gridSpan w:val="2"/>
            <w:tcBorders>
              <w:top w:val="single" w:sz="4" w:space="0" w:color="auto"/>
            </w:tcBorders>
            <w:shd w:val="clear" w:color="auto" w:fill="F2F2F2"/>
            <w:noWrap/>
          </w:tcPr>
          <w:p w:rsidR="00E757DF" w:rsidRPr="00B31B34" w:rsidRDefault="00E757DF" w:rsidP="00B31B34">
            <w:pPr>
              <w:spacing w:before="60" w:after="60" w:line="240" w:lineRule="auto"/>
              <w:contextualSpacing/>
              <w:rPr>
                <w:rFonts w:ascii="Times New Roman" w:eastAsia="Times New Roman" w:hAnsi="Times New Roman"/>
                <w:bCs/>
                <w:sz w:val="16"/>
                <w:szCs w:val="16"/>
                <w:lang w:val="en-CA" w:eastAsia="fr-CA"/>
              </w:rPr>
            </w:pPr>
          </w:p>
        </w:tc>
        <w:tc>
          <w:tcPr>
            <w:tcW w:w="372" w:type="pct"/>
            <w:gridSpan w:val="2"/>
            <w:tcBorders>
              <w:top w:val="single" w:sz="4" w:space="0" w:color="auto"/>
            </w:tcBorders>
            <w:shd w:val="clear" w:color="auto" w:fill="F2F2F2"/>
            <w:noWrap/>
          </w:tcPr>
          <w:p w:rsidR="00E757DF" w:rsidRPr="00B31B34" w:rsidRDefault="00E757DF" w:rsidP="00B31B34">
            <w:pPr>
              <w:spacing w:before="60" w:after="60" w:line="240" w:lineRule="auto"/>
              <w:contextualSpacing/>
              <w:rPr>
                <w:rFonts w:ascii="Times New Roman" w:eastAsia="Times New Roman" w:hAnsi="Times New Roman"/>
                <w:bCs/>
                <w:sz w:val="16"/>
                <w:szCs w:val="16"/>
                <w:lang w:val="en-CA" w:eastAsia="fr-CA"/>
              </w:rPr>
            </w:pPr>
          </w:p>
        </w:tc>
        <w:tc>
          <w:tcPr>
            <w:tcW w:w="96" w:type="pct"/>
            <w:tcBorders>
              <w:top w:val="single" w:sz="4" w:space="0" w:color="auto"/>
            </w:tcBorders>
            <w:shd w:val="clear" w:color="auto" w:fill="F2F2F2"/>
          </w:tcPr>
          <w:p w:rsidR="00E757DF" w:rsidRPr="00B31B34" w:rsidRDefault="00E757DF" w:rsidP="00B31B34">
            <w:pPr>
              <w:spacing w:before="60" w:after="60" w:line="240" w:lineRule="auto"/>
              <w:contextualSpacing/>
              <w:rPr>
                <w:rFonts w:ascii="Times New Roman" w:eastAsia="Times New Roman" w:hAnsi="Times New Roman"/>
                <w:bCs/>
                <w:sz w:val="16"/>
                <w:szCs w:val="16"/>
                <w:lang w:val="en-CA" w:eastAsia="fr-CA"/>
              </w:rPr>
            </w:pPr>
          </w:p>
        </w:tc>
        <w:tc>
          <w:tcPr>
            <w:tcW w:w="728" w:type="pct"/>
            <w:gridSpan w:val="2"/>
            <w:tcBorders>
              <w:top w:val="single" w:sz="4" w:space="0" w:color="auto"/>
            </w:tcBorders>
            <w:shd w:val="clear" w:color="auto" w:fill="F2F2F2"/>
            <w:noWrap/>
          </w:tcPr>
          <w:p w:rsidR="00E757DF" w:rsidRPr="00232C57" w:rsidRDefault="00E757DF" w:rsidP="00B31B34">
            <w:pPr>
              <w:spacing w:before="60" w:after="60" w:line="240" w:lineRule="auto"/>
              <w:contextualSpacing/>
              <w:rPr>
                <w:rFonts w:ascii="Times New Roman" w:eastAsia="Times New Roman" w:hAnsi="Times New Roman"/>
                <w:b/>
                <w:bCs/>
                <w:sz w:val="16"/>
                <w:szCs w:val="16"/>
                <w:lang w:val="en-CA" w:eastAsia="fr-CA"/>
              </w:rPr>
            </w:pPr>
          </w:p>
        </w:tc>
        <w:tc>
          <w:tcPr>
            <w:tcW w:w="364" w:type="pct"/>
            <w:tcBorders>
              <w:top w:val="single" w:sz="4" w:space="0" w:color="auto"/>
            </w:tcBorders>
            <w:shd w:val="clear" w:color="auto" w:fill="F2F2F2"/>
            <w:noWrap/>
          </w:tcPr>
          <w:p w:rsidR="00E757DF" w:rsidRPr="00B31B34" w:rsidRDefault="00E757DF" w:rsidP="00B31B34">
            <w:pPr>
              <w:spacing w:before="60" w:after="60" w:line="240" w:lineRule="auto"/>
              <w:contextualSpacing/>
              <w:rPr>
                <w:rFonts w:ascii="Times New Roman" w:eastAsia="Times New Roman" w:hAnsi="Times New Roman"/>
                <w:bCs/>
                <w:sz w:val="16"/>
                <w:szCs w:val="16"/>
                <w:lang w:val="en-CA" w:eastAsia="fr-CA"/>
              </w:rPr>
            </w:pPr>
          </w:p>
        </w:tc>
        <w:tc>
          <w:tcPr>
            <w:tcW w:w="365" w:type="pct"/>
            <w:tcBorders>
              <w:top w:val="single" w:sz="4" w:space="0" w:color="auto"/>
            </w:tcBorders>
            <w:shd w:val="clear" w:color="auto" w:fill="F2F2F2"/>
            <w:noWrap/>
          </w:tcPr>
          <w:p w:rsidR="00E757DF" w:rsidRPr="00B31B34" w:rsidRDefault="00E757DF" w:rsidP="00B31B34">
            <w:pPr>
              <w:spacing w:before="60" w:after="60" w:line="240" w:lineRule="auto"/>
              <w:contextualSpacing/>
              <w:rPr>
                <w:rFonts w:ascii="Times New Roman" w:eastAsia="Times New Roman" w:hAnsi="Times New Roman"/>
                <w:bCs/>
                <w:sz w:val="16"/>
                <w:szCs w:val="16"/>
                <w:lang w:val="en-CA" w:eastAsia="fr-CA"/>
              </w:rPr>
            </w:pPr>
          </w:p>
        </w:tc>
        <w:tc>
          <w:tcPr>
            <w:tcW w:w="97" w:type="pct"/>
            <w:tcBorders>
              <w:top w:val="single" w:sz="4" w:space="0" w:color="auto"/>
            </w:tcBorders>
            <w:shd w:val="clear" w:color="auto" w:fill="F2F2F2"/>
          </w:tcPr>
          <w:p w:rsidR="00E757DF" w:rsidRDefault="00E757DF" w:rsidP="00B31B34">
            <w:pPr>
              <w:spacing w:before="60" w:after="60" w:line="240" w:lineRule="auto"/>
              <w:contextualSpacing/>
              <w:rPr>
                <w:rFonts w:ascii="Times New Roman" w:eastAsia="Times New Roman" w:hAnsi="Times New Roman"/>
                <w:bCs/>
                <w:sz w:val="16"/>
                <w:szCs w:val="16"/>
                <w:lang w:val="en-CA" w:eastAsia="fr-CA"/>
              </w:rPr>
            </w:pPr>
          </w:p>
        </w:tc>
        <w:tc>
          <w:tcPr>
            <w:tcW w:w="533" w:type="pct"/>
            <w:tcBorders>
              <w:top w:val="single" w:sz="4" w:space="0" w:color="auto"/>
            </w:tcBorders>
            <w:shd w:val="clear" w:color="auto" w:fill="F2F2F2"/>
          </w:tcPr>
          <w:p w:rsidR="00E757DF" w:rsidRDefault="00E757DF" w:rsidP="00B31B34">
            <w:pPr>
              <w:spacing w:before="60" w:after="60" w:line="240" w:lineRule="auto"/>
              <w:contextualSpacing/>
              <w:rPr>
                <w:rFonts w:ascii="Times New Roman" w:eastAsia="Times New Roman" w:hAnsi="Times New Roman"/>
                <w:b/>
                <w:bCs/>
                <w:sz w:val="16"/>
                <w:szCs w:val="16"/>
                <w:lang w:val="en-CA" w:eastAsia="fr-CA"/>
              </w:rPr>
            </w:pPr>
          </w:p>
        </w:tc>
        <w:tc>
          <w:tcPr>
            <w:tcW w:w="535" w:type="pct"/>
            <w:tcBorders>
              <w:top w:val="single" w:sz="4" w:space="0" w:color="auto"/>
            </w:tcBorders>
            <w:shd w:val="clear" w:color="auto" w:fill="F2F2F2"/>
            <w:noWrap/>
          </w:tcPr>
          <w:p w:rsidR="00E757DF" w:rsidRDefault="00E757DF" w:rsidP="00B31B34">
            <w:pPr>
              <w:spacing w:before="60" w:after="60" w:line="240" w:lineRule="auto"/>
              <w:contextualSpacing/>
              <w:rPr>
                <w:rFonts w:ascii="Times New Roman" w:eastAsia="Times New Roman" w:hAnsi="Times New Roman"/>
                <w:b/>
                <w:bCs/>
                <w:sz w:val="16"/>
                <w:szCs w:val="16"/>
                <w:lang w:val="en-CA" w:eastAsia="fr-CA"/>
              </w:rPr>
            </w:pPr>
          </w:p>
        </w:tc>
        <w:tc>
          <w:tcPr>
            <w:tcW w:w="353" w:type="pct"/>
            <w:tcBorders>
              <w:top w:val="single" w:sz="4" w:space="0" w:color="auto"/>
            </w:tcBorders>
            <w:shd w:val="clear" w:color="auto" w:fill="F2F2F2"/>
            <w:noWrap/>
          </w:tcPr>
          <w:p w:rsidR="00E757DF" w:rsidRDefault="00E757DF" w:rsidP="00B31B34">
            <w:pPr>
              <w:spacing w:before="60" w:after="60" w:line="240" w:lineRule="auto"/>
              <w:contextualSpacing/>
              <w:rPr>
                <w:rFonts w:ascii="Times New Roman" w:eastAsia="Times New Roman" w:hAnsi="Times New Roman"/>
                <w:b/>
                <w:bCs/>
                <w:sz w:val="16"/>
                <w:szCs w:val="16"/>
                <w:lang w:val="en-CA" w:eastAsia="fr-CA"/>
              </w:rPr>
            </w:pPr>
          </w:p>
        </w:tc>
      </w:tr>
      <w:tr w:rsidR="003E1025" w:rsidRPr="00B31B34" w:rsidTr="00E757DF">
        <w:trPr>
          <w:trHeight w:val="315"/>
        </w:trPr>
        <w:tc>
          <w:tcPr>
            <w:tcW w:w="425" w:type="pct"/>
            <w:vMerge w:val="restart"/>
            <w:tcBorders>
              <w:bottom w:val="single" w:sz="4" w:space="0" w:color="auto"/>
            </w:tcBorders>
            <w:shd w:val="clear" w:color="auto" w:fill="F2F2F2"/>
          </w:tcPr>
          <w:p w:rsidR="003E1025" w:rsidRPr="009D7F38" w:rsidRDefault="003E1025" w:rsidP="00B31B34">
            <w:pPr>
              <w:spacing w:before="60" w:after="60" w:line="240" w:lineRule="auto"/>
              <w:contextualSpacing/>
              <w:rPr>
                <w:rFonts w:ascii="Times New Roman" w:eastAsia="Times New Roman" w:hAnsi="Times New Roman"/>
                <w:b/>
                <w:bCs/>
                <w:sz w:val="16"/>
                <w:szCs w:val="16"/>
                <w:lang w:val="en-CA" w:eastAsia="fr-CA"/>
              </w:rPr>
            </w:pPr>
            <w:r w:rsidRPr="009D7F38">
              <w:rPr>
                <w:rFonts w:ascii="Times New Roman" w:eastAsia="Times New Roman" w:hAnsi="Times New Roman"/>
                <w:b/>
                <w:bCs/>
                <w:sz w:val="16"/>
                <w:szCs w:val="16"/>
                <w:lang w:val="en-CA" w:eastAsia="fr-CA"/>
              </w:rPr>
              <w:t>Studies</w:t>
            </w:r>
          </w:p>
        </w:tc>
        <w:tc>
          <w:tcPr>
            <w:tcW w:w="388" w:type="pct"/>
            <w:vMerge w:val="restart"/>
            <w:tcBorders>
              <w:bottom w:val="single" w:sz="4" w:space="0" w:color="auto"/>
            </w:tcBorders>
            <w:shd w:val="clear" w:color="auto" w:fill="F2F2F2"/>
            <w:noWrap/>
          </w:tcPr>
          <w:p w:rsidR="003E1025" w:rsidRPr="009D2D69" w:rsidRDefault="0094518C" w:rsidP="00B31B34">
            <w:pPr>
              <w:spacing w:before="60" w:after="60" w:line="240" w:lineRule="auto"/>
              <w:contextualSpacing/>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Number</w:t>
            </w:r>
            <w:r w:rsidR="005B3B94">
              <w:rPr>
                <w:rFonts w:ascii="Times New Roman" w:eastAsia="Times New Roman" w:hAnsi="Times New Roman"/>
                <w:b/>
                <w:bCs/>
                <w:sz w:val="16"/>
                <w:szCs w:val="16"/>
                <w:lang w:val="en-CA" w:eastAsia="fr-CA"/>
              </w:rPr>
              <w:t xml:space="preserve"> of P</w:t>
            </w:r>
            <w:r w:rsidR="003E1025">
              <w:rPr>
                <w:rFonts w:ascii="Times New Roman" w:eastAsia="Times New Roman" w:hAnsi="Times New Roman"/>
                <w:b/>
                <w:bCs/>
                <w:sz w:val="16"/>
                <w:szCs w:val="16"/>
                <w:lang w:val="en-CA" w:eastAsia="fr-CA"/>
              </w:rPr>
              <w:t xml:space="preserve">atients </w:t>
            </w:r>
            <w:r w:rsidR="005B3B94">
              <w:rPr>
                <w:rFonts w:ascii="Times New Roman" w:eastAsia="Times New Roman" w:hAnsi="Times New Roman"/>
                <w:b/>
                <w:bCs/>
                <w:sz w:val="16"/>
                <w:szCs w:val="16"/>
                <w:lang w:val="en-CA" w:eastAsia="fr-CA"/>
              </w:rPr>
              <w:t>R</w:t>
            </w:r>
            <w:r w:rsidR="003E1025" w:rsidRPr="009D2D69">
              <w:rPr>
                <w:rFonts w:ascii="Times New Roman" w:eastAsia="Times New Roman" w:hAnsi="Times New Roman"/>
                <w:b/>
                <w:bCs/>
                <w:sz w:val="16"/>
                <w:szCs w:val="16"/>
                <w:lang w:val="en-CA" w:eastAsia="fr-CA"/>
              </w:rPr>
              <w:t>andomized</w:t>
            </w:r>
          </w:p>
        </w:tc>
        <w:tc>
          <w:tcPr>
            <w:tcW w:w="372" w:type="pct"/>
            <w:tcBorders>
              <w:bottom w:val="single" w:sz="4" w:space="0" w:color="auto"/>
            </w:tcBorders>
            <w:shd w:val="clear" w:color="auto" w:fill="F2F2F2"/>
            <w:noWrap/>
          </w:tcPr>
          <w:p w:rsidR="003E1025" w:rsidRPr="00232C57" w:rsidRDefault="003E1025" w:rsidP="00B31B34">
            <w:pPr>
              <w:spacing w:before="60" w:after="60" w:line="240" w:lineRule="auto"/>
              <w:contextualSpacing/>
              <w:rPr>
                <w:rFonts w:ascii="Times New Roman" w:eastAsia="Times New Roman" w:hAnsi="Times New Roman"/>
                <w:b/>
                <w:bCs/>
                <w:sz w:val="16"/>
                <w:szCs w:val="16"/>
                <w:lang w:val="en-CA" w:eastAsia="fr-CA"/>
              </w:rPr>
            </w:pPr>
            <w:r w:rsidRPr="00232C57">
              <w:rPr>
                <w:rFonts w:ascii="Times New Roman" w:eastAsia="Times New Roman" w:hAnsi="Times New Roman"/>
                <w:b/>
                <w:bCs/>
                <w:sz w:val="16"/>
                <w:szCs w:val="16"/>
                <w:lang w:val="en-CA" w:eastAsia="fr-CA"/>
              </w:rPr>
              <w:t>Population</w:t>
            </w:r>
          </w:p>
        </w:tc>
        <w:tc>
          <w:tcPr>
            <w:tcW w:w="372" w:type="pct"/>
            <w:gridSpan w:val="2"/>
            <w:tcBorders>
              <w:bottom w:val="single" w:sz="4" w:space="0" w:color="auto"/>
            </w:tcBorders>
            <w:shd w:val="clear" w:color="auto" w:fill="F2F2F2"/>
            <w:noWrap/>
          </w:tcPr>
          <w:p w:rsidR="003E1025" w:rsidRPr="00B31B34" w:rsidRDefault="003E1025" w:rsidP="00B31B34">
            <w:pPr>
              <w:spacing w:before="60" w:after="60" w:line="240" w:lineRule="auto"/>
              <w:contextualSpacing/>
              <w:rPr>
                <w:rFonts w:ascii="Times New Roman" w:eastAsia="Times New Roman" w:hAnsi="Times New Roman"/>
                <w:bCs/>
                <w:sz w:val="16"/>
                <w:szCs w:val="16"/>
                <w:lang w:val="en-CA" w:eastAsia="fr-CA"/>
              </w:rPr>
            </w:pPr>
          </w:p>
        </w:tc>
        <w:tc>
          <w:tcPr>
            <w:tcW w:w="372" w:type="pct"/>
            <w:gridSpan w:val="2"/>
            <w:tcBorders>
              <w:bottom w:val="single" w:sz="4" w:space="0" w:color="auto"/>
            </w:tcBorders>
            <w:shd w:val="clear" w:color="auto" w:fill="F2F2F2"/>
            <w:noWrap/>
          </w:tcPr>
          <w:p w:rsidR="003E1025" w:rsidRPr="00B31B34" w:rsidRDefault="003E1025" w:rsidP="00B31B34">
            <w:pPr>
              <w:spacing w:before="60" w:after="60" w:line="240" w:lineRule="auto"/>
              <w:contextualSpacing/>
              <w:rPr>
                <w:rFonts w:ascii="Times New Roman" w:eastAsia="Times New Roman" w:hAnsi="Times New Roman"/>
                <w:bCs/>
                <w:sz w:val="16"/>
                <w:szCs w:val="16"/>
                <w:lang w:val="en-CA" w:eastAsia="fr-CA"/>
              </w:rPr>
            </w:pPr>
          </w:p>
        </w:tc>
        <w:tc>
          <w:tcPr>
            <w:tcW w:w="96" w:type="pct"/>
            <w:shd w:val="clear" w:color="auto" w:fill="F2F2F2"/>
          </w:tcPr>
          <w:p w:rsidR="003E1025" w:rsidRPr="00B31B34" w:rsidRDefault="003E1025" w:rsidP="00B31B34">
            <w:pPr>
              <w:spacing w:before="60" w:after="60" w:line="240" w:lineRule="auto"/>
              <w:contextualSpacing/>
              <w:rPr>
                <w:rFonts w:ascii="Times New Roman" w:eastAsia="Times New Roman" w:hAnsi="Times New Roman"/>
                <w:bCs/>
                <w:sz w:val="16"/>
                <w:szCs w:val="16"/>
                <w:lang w:val="en-CA" w:eastAsia="fr-CA"/>
              </w:rPr>
            </w:pPr>
          </w:p>
        </w:tc>
        <w:tc>
          <w:tcPr>
            <w:tcW w:w="728" w:type="pct"/>
            <w:gridSpan w:val="2"/>
            <w:tcBorders>
              <w:bottom w:val="single" w:sz="4" w:space="0" w:color="auto"/>
            </w:tcBorders>
            <w:shd w:val="clear" w:color="auto" w:fill="F2F2F2"/>
            <w:noWrap/>
          </w:tcPr>
          <w:p w:rsidR="003E1025" w:rsidRPr="00B31B34" w:rsidRDefault="003E1025" w:rsidP="00B31B34">
            <w:pPr>
              <w:spacing w:before="60" w:after="60" w:line="240" w:lineRule="auto"/>
              <w:contextualSpacing/>
              <w:rPr>
                <w:rFonts w:ascii="Times New Roman" w:eastAsia="Times New Roman" w:hAnsi="Times New Roman"/>
                <w:bCs/>
                <w:sz w:val="16"/>
                <w:szCs w:val="16"/>
                <w:lang w:val="en-CA" w:eastAsia="fr-CA"/>
              </w:rPr>
            </w:pPr>
            <w:r w:rsidRPr="00232C57">
              <w:rPr>
                <w:rFonts w:ascii="Times New Roman" w:eastAsia="Times New Roman" w:hAnsi="Times New Roman"/>
                <w:b/>
                <w:bCs/>
                <w:sz w:val="16"/>
                <w:szCs w:val="16"/>
                <w:lang w:val="en-CA" w:eastAsia="fr-CA"/>
              </w:rPr>
              <w:t>Intervention</w:t>
            </w:r>
          </w:p>
        </w:tc>
        <w:tc>
          <w:tcPr>
            <w:tcW w:w="364" w:type="pct"/>
            <w:tcBorders>
              <w:bottom w:val="single" w:sz="4" w:space="0" w:color="auto"/>
            </w:tcBorders>
            <w:shd w:val="clear" w:color="auto" w:fill="F2F2F2"/>
            <w:noWrap/>
          </w:tcPr>
          <w:p w:rsidR="003E1025" w:rsidRPr="00B31B34" w:rsidRDefault="003E1025" w:rsidP="00B31B34">
            <w:pPr>
              <w:spacing w:before="60" w:after="60" w:line="240" w:lineRule="auto"/>
              <w:contextualSpacing/>
              <w:rPr>
                <w:rFonts w:ascii="Times New Roman" w:eastAsia="Times New Roman" w:hAnsi="Times New Roman"/>
                <w:bCs/>
                <w:sz w:val="16"/>
                <w:szCs w:val="16"/>
                <w:lang w:val="en-CA" w:eastAsia="fr-CA"/>
              </w:rPr>
            </w:pPr>
          </w:p>
        </w:tc>
        <w:tc>
          <w:tcPr>
            <w:tcW w:w="365" w:type="pct"/>
            <w:tcBorders>
              <w:bottom w:val="single" w:sz="4" w:space="0" w:color="auto"/>
            </w:tcBorders>
            <w:shd w:val="clear" w:color="auto" w:fill="F2F2F2"/>
            <w:noWrap/>
          </w:tcPr>
          <w:p w:rsidR="003E1025" w:rsidRPr="00B31B34" w:rsidRDefault="003E1025" w:rsidP="00B31B34">
            <w:pPr>
              <w:spacing w:before="60" w:after="60" w:line="240" w:lineRule="auto"/>
              <w:contextualSpacing/>
              <w:rPr>
                <w:rFonts w:ascii="Times New Roman" w:eastAsia="Times New Roman" w:hAnsi="Times New Roman"/>
                <w:bCs/>
                <w:sz w:val="16"/>
                <w:szCs w:val="16"/>
                <w:lang w:val="en-CA" w:eastAsia="fr-CA"/>
              </w:rPr>
            </w:pPr>
          </w:p>
        </w:tc>
        <w:tc>
          <w:tcPr>
            <w:tcW w:w="97" w:type="pct"/>
            <w:shd w:val="clear" w:color="auto" w:fill="F2F2F2"/>
          </w:tcPr>
          <w:p w:rsidR="003E1025" w:rsidRDefault="003E1025" w:rsidP="00B31B34">
            <w:pPr>
              <w:spacing w:before="60" w:after="60" w:line="240" w:lineRule="auto"/>
              <w:contextualSpacing/>
              <w:rPr>
                <w:rFonts w:ascii="Times New Roman" w:eastAsia="Times New Roman" w:hAnsi="Times New Roman"/>
                <w:bCs/>
                <w:sz w:val="16"/>
                <w:szCs w:val="16"/>
                <w:lang w:val="en-CA" w:eastAsia="fr-CA"/>
              </w:rPr>
            </w:pPr>
          </w:p>
        </w:tc>
        <w:tc>
          <w:tcPr>
            <w:tcW w:w="533" w:type="pct"/>
            <w:shd w:val="clear" w:color="auto" w:fill="F2F2F2"/>
          </w:tcPr>
          <w:p w:rsidR="003E1025" w:rsidRPr="009D7F38" w:rsidRDefault="005B3B94" w:rsidP="00B31B34">
            <w:pPr>
              <w:spacing w:before="60" w:after="60" w:line="240" w:lineRule="auto"/>
              <w:contextualSpacing/>
              <w:rPr>
                <w:rFonts w:ascii="Times New Roman" w:eastAsia="Times New Roman" w:hAnsi="Times New Roman"/>
                <w:b/>
                <w:bCs/>
                <w:sz w:val="16"/>
                <w:szCs w:val="16"/>
                <w:lang w:val="en-CA" w:eastAsia="fr-CA"/>
              </w:rPr>
            </w:pPr>
            <w:r>
              <w:rPr>
                <w:rFonts w:ascii="Times New Roman" w:eastAsia="Times New Roman" w:hAnsi="Times New Roman"/>
                <w:b/>
                <w:bCs/>
                <w:sz w:val="16"/>
                <w:szCs w:val="16"/>
                <w:lang w:val="en-CA" w:eastAsia="fr-CA"/>
              </w:rPr>
              <w:t>Co-A</w:t>
            </w:r>
            <w:r w:rsidR="003E1025" w:rsidRPr="009D7F38">
              <w:rPr>
                <w:rFonts w:ascii="Times New Roman" w:eastAsia="Times New Roman" w:hAnsi="Times New Roman"/>
                <w:b/>
                <w:bCs/>
                <w:sz w:val="16"/>
                <w:szCs w:val="16"/>
                <w:lang w:val="en-CA" w:eastAsia="fr-CA"/>
              </w:rPr>
              <w:t>nalgesia</w:t>
            </w:r>
          </w:p>
        </w:tc>
        <w:tc>
          <w:tcPr>
            <w:tcW w:w="535" w:type="pct"/>
            <w:vMerge w:val="restart"/>
            <w:tcBorders>
              <w:bottom w:val="single" w:sz="4" w:space="0" w:color="auto"/>
            </w:tcBorders>
            <w:shd w:val="clear" w:color="auto" w:fill="F2F2F2"/>
            <w:noWrap/>
          </w:tcPr>
          <w:p w:rsidR="003E1025" w:rsidRPr="00B31B34" w:rsidRDefault="005B3B94" w:rsidP="00B31B34">
            <w:pPr>
              <w:spacing w:before="60" w:after="60" w:line="240" w:lineRule="auto"/>
              <w:contextualSpacing/>
              <w:rPr>
                <w:rFonts w:ascii="Times New Roman" w:eastAsia="Times New Roman" w:hAnsi="Times New Roman"/>
                <w:bCs/>
                <w:sz w:val="16"/>
                <w:szCs w:val="16"/>
                <w:lang w:val="en-CA" w:eastAsia="fr-CA"/>
              </w:rPr>
            </w:pPr>
            <w:r>
              <w:rPr>
                <w:rFonts w:ascii="Times New Roman" w:eastAsia="Times New Roman" w:hAnsi="Times New Roman"/>
                <w:b/>
                <w:bCs/>
                <w:sz w:val="16"/>
                <w:szCs w:val="16"/>
                <w:lang w:val="en-CA" w:eastAsia="fr-CA"/>
              </w:rPr>
              <w:t>Outcomes R</w:t>
            </w:r>
            <w:r w:rsidR="003E1025" w:rsidRPr="00B31B34">
              <w:rPr>
                <w:rFonts w:ascii="Times New Roman" w:eastAsia="Times New Roman" w:hAnsi="Times New Roman"/>
                <w:b/>
                <w:bCs/>
                <w:sz w:val="16"/>
                <w:szCs w:val="16"/>
                <w:lang w:val="en-CA" w:eastAsia="fr-CA"/>
              </w:rPr>
              <w:t>eported (</w:t>
            </w:r>
            <w:r w:rsidR="003E1025" w:rsidRPr="00B31B34">
              <w:rPr>
                <w:rFonts w:ascii="Times New Roman" w:eastAsia="Times New Roman" w:hAnsi="Times New Roman"/>
                <w:bCs/>
                <w:sz w:val="16"/>
                <w:szCs w:val="16"/>
                <w:lang w:val="en-CA" w:eastAsia="fr-CA"/>
              </w:rPr>
              <w:t>main underline)</w:t>
            </w:r>
          </w:p>
        </w:tc>
        <w:tc>
          <w:tcPr>
            <w:tcW w:w="353" w:type="pct"/>
            <w:vMerge w:val="restart"/>
            <w:tcBorders>
              <w:bottom w:val="single" w:sz="4" w:space="0" w:color="auto"/>
            </w:tcBorders>
            <w:shd w:val="clear" w:color="auto" w:fill="F2F2F2"/>
            <w:noWrap/>
          </w:tcPr>
          <w:p w:rsidR="003E1025" w:rsidRPr="00B31B34" w:rsidRDefault="005B3B94" w:rsidP="00B31B34">
            <w:pPr>
              <w:spacing w:before="60" w:after="60" w:line="240" w:lineRule="auto"/>
              <w:contextualSpacing/>
              <w:rPr>
                <w:rFonts w:ascii="Times New Roman" w:eastAsia="Times New Roman" w:hAnsi="Times New Roman"/>
                <w:bCs/>
                <w:sz w:val="16"/>
                <w:szCs w:val="16"/>
                <w:lang w:val="en-CA" w:eastAsia="fr-CA"/>
              </w:rPr>
            </w:pPr>
            <w:r>
              <w:rPr>
                <w:rFonts w:ascii="Times New Roman" w:eastAsia="Times New Roman" w:hAnsi="Times New Roman"/>
                <w:b/>
                <w:bCs/>
                <w:sz w:val="16"/>
                <w:szCs w:val="16"/>
                <w:lang w:val="en-CA" w:eastAsia="fr-CA"/>
              </w:rPr>
              <w:t>Follow-Up P</w:t>
            </w:r>
            <w:r w:rsidR="003E1025" w:rsidRPr="00B31B34">
              <w:rPr>
                <w:rFonts w:ascii="Times New Roman" w:eastAsia="Times New Roman" w:hAnsi="Times New Roman"/>
                <w:b/>
                <w:bCs/>
                <w:sz w:val="16"/>
                <w:szCs w:val="16"/>
                <w:lang w:val="en-CA" w:eastAsia="fr-CA"/>
              </w:rPr>
              <w:t>eriod</w:t>
            </w:r>
          </w:p>
        </w:tc>
      </w:tr>
      <w:tr w:rsidR="007D3140" w:rsidRPr="00B31B34" w:rsidTr="00D21031">
        <w:trPr>
          <w:trHeight w:val="315"/>
        </w:trPr>
        <w:tc>
          <w:tcPr>
            <w:tcW w:w="425" w:type="pct"/>
            <w:vMerge/>
            <w:tcBorders>
              <w:bottom w:val="single" w:sz="4" w:space="0" w:color="auto"/>
            </w:tcBorders>
            <w:shd w:val="clear" w:color="auto" w:fill="D9D9D9"/>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p>
        </w:tc>
        <w:tc>
          <w:tcPr>
            <w:tcW w:w="388" w:type="pct"/>
            <w:vMerge/>
            <w:tcBorders>
              <w:bottom w:val="single" w:sz="4" w:space="0" w:color="auto"/>
            </w:tcBorders>
            <w:shd w:val="clear" w:color="auto" w:fill="D9D9D9"/>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p>
        </w:tc>
        <w:tc>
          <w:tcPr>
            <w:tcW w:w="372" w:type="pct"/>
            <w:tcBorders>
              <w:top w:val="single" w:sz="4" w:space="0" w:color="auto"/>
              <w:bottom w:val="single" w:sz="4" w:space="0" w:color="auto"/>
            </w:tcBorders>
            <w:shd w:val="clear" w:color="auto" w:fill="F2F2F2"/>
            <w:noWrap/>
            <w:hideMark/>
          </w:tcPr>
          <w:p w:rsidR="009D7F38" w:rsidRPr="00B31B34" w:rsidRDefault="005B3B94" w:rsidP="00B31B34">
            <w:pPr>
              <w:spacing w:before="60" w:after="60" w:line="240" w:lineRule="auto"/>
              <w:contextualSpacing/>
              <w:rPr>
                <w:rFonts w:ascii="Times New Roman" w:eastAsia="Times New Roman" w:hAnsi="Times New Roman"/>
                <w:bCs/>
                <w:sz w:val="16"/>
                <w:szCs w:val="16"/>
                <w:lang w:val="en-CA" w:eastAsia="fr-CA"/>
              </w:rPr>
            </w:pPr>
            <w:r>
              <w:rPr>
                <w:rFonts w:ascii="Times New Roman" w:eastAsia="Times New Roman" w:hAnsi="Times New Roman"/>
                <w:bCs/>
                <w:sz w:val="16"/>
                <w:szCs w:val="16"/>
                <w:lang w:val="en-CA" w:eastAsia="fr-CA"/>
              </w:rPr>
              <w:t xml:space="preserve">Groups </w:t>
            </w:r>
            <w:r w:rsidR="009D7F38" w:rsidRPr="00B31B34">
              <w:rPr>
                <w:rFonts w:ascii="Times New Roman" w:eastAsia="Times New Roman" w:hAnsi="Times New Roman"/>
                <w:bCs/>
                <w:sz w:val="16"/>
                <w:szCs w:val="16"/>
                <w:lang w:val="en-CA" w:eastAsia="fr-CA"/>
              </w:rPr>
              <w:t>(</w:t>
            </w:r>
            <w:r w:rsidR="0094518C">
              <w:rPr>
                <w:rFonts w:ascii="Times New Roman" w:eastAsia="Times New Roman" w:hAnsi="Times New Roman"/>
                <w:bCs/>
                <w:sz w:val="16"/>
                <w:szCs w:val="16"/>
                <w:lang w:val="en-CA" w:eastAsia="fr-CA"/>
              </w:rPr>
              <w:t>Number</w:t>
            </w:r>
            <w:r w:rsidR="009D2D69">
              <w:rPr>
                <w:rFonts w:ascii="Times New Roman" w:eastAsia="Times New Roman" w:hAnsi="Times New Roman"/>
                <w:bCs/>
                <w:sz w:val="16"/>
                <w:szCs w:val="16"/>
                <w:lang w:val="en-CA" w:eastAsia="fr-CA"/>
              </w:rPr>
              <w:t xml:space="preserve"> of </w:t>
            </w:r>
            <w:r w:rsidR="009D7F38" w:rsidRPr="00B31B34">
              <w:rPr>
                <w:rFonts w:ascii="Times New Roman" w:eastAsia="Times New Roman" w:hAnsi="Times New Roman"/>
                <w:bCs/>
                <w:sz w:val="16"/>
                <w:szCs w:val="16"/>
                <w:lang w:val="en-CA" w:eastAsia="fr-CA"/>
              </w:rPr>
              <w:t>patients analyzed)</w:t>
            </w:r>
          </w:p>
        </w:tc>
        <w:tc>
          <w:tcPr>
            <w:tcW w:w="372" w:type="pct"/>
            <w:gridSpan w:val="2"/>
            <w:tcBorders>
              <w:top w:val="single" w:sz="4" w:space="0" w:color="auto"/>
              <w:bottom w:val="single" w:sz="4" w:space="0" w:color="auto"/>
            </w:tcBorders>
            <w:shd w:val="clear" w:color="auto" w:fill="F2F2F2"/>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sidRPr="00B31B34">
              <w:rPr>
                <w:rFonts w:ascii="Times New Roman" w:eastAsia="Times New Roman" w:hAnsi="Times New Roman"/>
                <w:bCs/>
                <w:sz w:val="16"/>
                <w:szCs w:val="16"/>
                <w:lang w:val="en-CA" w:eastAsia="fr-CA"/>
              </w:rPr>
              <w:t>Surgery</w:t>
            </w:r>
          </w:p>
        </w:tc>
        <w:tc>
          <w:tcPr>
            <w:tcW w:w="372" w:type="pct"/>
            <w:gridSpan w:val="2"/>
            <w:tcBorders>
              <w:top w:val="single" w:sz="4" w:space="0" w:color="auto"/>
              <w:bottom w:val="single" w:sz="4" w:space="0" w:color="auto"/>
            </w:tcBorders>
            <w:shd w:val="clear" w:color="auto" w:fill="F2F2F2"/>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sidRPr="00B31B34">
              <w:rPr>
                <w:rFonts w:ascii="Times New Roman" w:eastAsia="Times New Roman" w:hAnsi="Times New Roman"/>
                <w:bCs/>
                <w:sz w:val="16"/>
                <w:szCs w:val="16"/>
                <w:lang w:val="en-CA" w:eastAsia="fr-CA"/>
              </w:rPr>
              <w:t>Anesthesia</w:t>
            </w:r>
          </w:p>
        </w:tc>
        <w:tc>
          <w:tcPr>
            <w:tcW w:w="96" w:type="pct"/>
            <w:tcBorders>
              <w:bottom w:val="single" w:sz="4" w:space="0" w:color="auto"/>
            </w:tcBorders>
            <w:shd w:val="clear" w:color="auto" w:fill="F2F2F2"/>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p>
        </w:tc>
        <w:tc>
          <w:tcPr>
            <w:tcW w:w="364" w:type="pct"/>
            <w:tcBorders>
              <w:top w:val="single" w:sz="4" w:space="0" w:color="auto"/>
              <w:bottom w:val="single" w:sz="4" w:space="0" w:color="auto"/>
            </w:tcBorders>
            <w:shd w:val="clear" w:color="auto" w:fill="F2F2F2"/>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sidRPr="00B31B34">
              <w:rPr>
                <w:rFonts w:ascii="Times New Roman" w:eastAsia="Times New Roman" w:hAnsi="Times New Roman"/>
                <w:bCs/>
                <w:sz w:val="16"/>
                <w:szCs w:val="16"/>
                <w:lang w:val="en-CA" w:eastAsia="fr-CA"/>
              </w:rPr>
              <w:t xml:space="preserve">Daily pre-operative dosage (mg) </w:t>
            </w:r>
          </w:p>
        </w:tc>
        <w:tc>
          <w:tcPr>
            <w:tcW w:w="364" w:type="pct"/>
            <w:tcBorders>
              <w:top w:val="single" w:sz="4" w:space="0" w:color="auto"/>
              <w:bottom w:val="single" w:sz="4" w:space="0" w:color="auto"/>
            </w:tcBorders>
            <w:shd w:val="clear" w:color="auto" w:fill="F2F2F2"/>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sidRPr="00B31B34">
              <w:rPr>
                <w:rFonts w:ascii="Times New Roman" w:eastAsia="Times New Roman" w:hAnsi="Times New Roman"/>
                <w:bCs/>
                <w:sz w:val="16"/>
                <w:szCs w:val="16"/>
                <w:lang w:val="en-CA" w:eastAsia="fr-CA"/>
              </w:rPr>
              <w:t xml:space="preserve">Timing </w:t>
            </w:r>
          </w:p>
        </w:tc>
        <w:tc>
          <w:tcPr>
            <w:tcW w:w="364" w:type="pct"/>
            <w:tcBorders>
              <w:top w:val="single" w:sz="4" w:space="0" w:color="auto"/>
              <w:bottom w:val="single" w:sz="4" w:space="0" w:color="auto"/>
            </w:tcBorders>
            <w:shd w:val="clear" w:color="auto" w:fill="F2F2F2"/>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sidRPr="00B31B34">
              <w:rPr>
                <w:rFonts w:ascii="Times New Roman" w:eastAsia="Times New Roman" w:hAnsi="Times New Roman"/>
                <w:bCs/>
                <w:sz w:val="16"/>
                <w:szCs w:val="16"/>
                <w:lang w:val="en-CA" w:eastAsia="fr-CA"/>
              </w:rPr>
              <w:t>Daily post-operative dosage (mg)</w:t>
            </w:r>
          </w:p>
        </w:tc>
        <w:tc>
          <w:tcPr>
            <w:tcW w:w="365" w:type="pct"/>
            <w:tcBorders>
              <w:top w:val="single" w:sz="4" w:space="0" w:color="auto"/>
              <w:bottom w:val="single" w:sz="4" w:space="0" w:color="auto"/>
            </w:tcBorders>
            <w:shd w:val="clear" w:color="auto" w:fill="F2F2F2"/>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sidRPr="00B31B34">
              <w:rPr>
                <w:rFonts w:ascii="Times New Roman" w:eastAsia="Times New Roman" w:hAnsi="Times New Roman"/>
                <w:bCs/>
                <w:sz w:val="16"/>
                <w:szCs w:val="16"/>
                <w:lang w:val="en-CA" w:eastAsia="fr-CA"/>
              </w:rPr>
              <w:t>Post-operative duration (days)</w:t>
            </w:r>
          </w:p>
        </w:tc>
        <w:tc>
          <w:tcPr>
            <w:tcW w:w="97" w:type="pct"/>
            <w:shd w:val="clear" w:color="auto" w:fill="F2F2F2"/>
          </w:tcPr>
          <w:p w:rsidR="009D7F38" w:rsidRDefault="009D7F38" w:rsidP="00B31B34">
            <w:pPr>
              <w:spacing w:before="60" w:after="60" w:line="240" w:lineRule="auto"/>
              <w:contextualSpacing/>
              <w:rPr>
                <w:rFonts w:ascii="Times New Roman" w:eastAsia="Times New Roman" w:hAnsi="Times New Roman"/>
                <w:bCs/>
                <w:sz w:val="16"/>
                <w:szCs w:val="16"/>
                <w:lang w:val="en-CA" w:eastAsia="fr-CA"/>
              </w:rPr>
            </w:pPr>
          </w:p>
        </w:tc>
        <w:tc>
          <w:tcPr>
            <w:tcW w:w="533" w:type="pct"/>
            <w:tcBorders>
              <w:bottom w:val="single" w:sz="4" w:space="0" w:color="auto"/>
            </w:tcBorders>
            <w:shd w:val="clear" w:color="auto" w:fill="F2F2F2"/>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r>
              <w:rPr>
                <w:rFonts w:ascii="Times New Roman" w:eastAsia="Times New Roman" w:hAnsi="Times New Roman"/>
                <w:bCs/>
                <w:sz w:val="16"/>
                <w:szCs w:val="16"/>
                <w:lang w:val="en-CA" w:eastAsia="fr-CA"/>
              </w:rPr>
              <w:t>Regional analgesia (yes or no)</w:t>
            </w:r>
          </w:p>
        </w:tc>
        <w:tc>
          <w:tcPr>
            <w:tcW w:w="535" w:type="pct"/>
            <w:vMerge/>
            <w:tcBorders>
              <w:bottom w:val="single" w:sz="4" w:space="0" w:color="auto"/>
            </w:tcBorders>
            <w:shd w:val="clear" w:color="auto" w:fill="D9D9D9"/>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p>
        </w:tc>
        <w:tc>
          <w:tcPr>
            <w:tcW w:w="353" w:type="pct"/>
            <w:vMerge/>
            <w:tcBorders>
              <w:bottom w:val="single" w:sz="4" w:space="0" w:color="auto"/>
            </w:tcBorders>
            <w:shd w:val="clear" w:color="auto" w:fill="D9D9D9"/>
            <w:noWrap/>
            <w:hideMark/>
          </w:tcPr>
          <w:p w:rsidR="009D7F38" w:rsidRPr="00B31B34" w:rsidRDefault="009D7F38" w:rsidP="00B31B34">
            <w:pPr>
              <w:spacing w:before="60" w:after="60" w:line="240" w:lineRule="auto"/>
              <w:contextualSpacing/>
              <w:rPr>
                <w:rFonts w:ascii="Times New Roman" w:eastAsia="Times New Roman" w:hAnsi="Times New Roman"/>
                <w:bCs/>
                <w:sz w:val="16"/>
                <w:szCs w:val="16"/>
                <w:lang w:val="en-CA" w:eastAsia="fr-CA"/>
              </w:rPr>
            </w:pPr>
          </w:p>
        </w:tc>
      </w:tr>
      <w:tr w:rsidR="007D3140" w:rsidRPr="00B31B34" w:rsidTr="00D21031">
        <w:trPr>
          <w:trHeight w:val="258"/>
        </w:trPr>
        <w:tc>
          <w:tcPr>
            <w:tcW w:w="425" w:type="pct"/>
            <w:vMerge w:val="restart"/>
            <w:tcBorders>
              <w:top w:val="single" w:sz="4" w:space="0" w:color="auto"/>
            </w:tcBorders>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Yoon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r w:rsidRPr="00B31B34">
              <w:rPr>
                <w:rFonts w:ascii="Times New Roman" w:eastAsia="Times New Roman" w:hAnsi="Times New Roman"/>
                <w:sz w:val="16"/>
                <w:szCs w:val="16"/>
                <w:lang w:val="en-CA" w:eastAsia="fr-CA"/>
              </w:rPr>
              <w:t>(2001)</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Yoon&lt;/Author&gt;&lt;Year&gt;2001&lt;/Year&gt;&lt;RecNum&gt;15215&lt;/RecNum&gt;&lt;DisplayText&gt;&lt;style face="superscript"&gt;1&lt;/style&gt;&lt;/DisplayText&gt;&lt;record&gt;&lt;rec-number&gt;15215&lt;/rec-number&gt;&lt;foreign-keys&gt;&lt;key app="EN" db-id="w90tzs52tz9ze4esfat5w5vhv5pxtepdtxsf" timestamp="1480067720"&gt;15215&lt;/key&gt;&lt;/foreign-keys&gt;&lt;ref-type name="Journal Article"&gt;17&lt;/ref-type&gt;&lt;contributors&gt;&lt;authors&gt;&lt;author&gt;Yoon, K. J.&lt;/author&gt;&lt;author&gt;Kim, C. S.&lt;/author&gt;&lt;author&gt;Ryu k, H.&lt;/author&gt;&lt;author&gt;Kim, E. S.&lt;/author&gt;&lt;author&gt;Choi, J. H.&lt;/author&gt;&lt;author&gt;Lee, Y. K.&lt;/author&gt;&lt;/authors&gt;&lt;/contributors&gt;&lt;titles&gt;&lt;title&gt;Analgesic effects of gabapentin on post-hysterectomy pain - a double blind study&lt;/title&gt;&lt;secondary-title&gt;Korean Journal of Anesthesiology&lt;/secondary-title&gt;&lt;/titles&gt;&lt;periodical&gt;&lt;full-title&gt;Korean J Anesthesiol&lt;/full-title&gt;&lt;abbr-1&gt;Korean journal of anesthesiology&lt;/abbr-1&gt;&lt;/periodical&gt;&lt;pages&gt;S13-18&lt;/pages&gt;&lt;volume&gt;41&lt;/volume&gt;&lt;number&gt;6&lt;/number&gt;&lt;keywords&gt;&lt;keyword&gt;Hs-handsrch: hs-acc: hs-koreamed&lt;/keyword&gt;&lt;/keywords&gt;&lt;dates&gt;&lt;year&gt;2001&lt;/year&gt;&lt;/dates&gt;&lt;accession-num&gt;CN-01046695&lt;/accession-num&gt;&lt;urls&gt;&lt;related-urls&gt;&lt;url&gt;&lt;style face="underline" font="default" size="100%"&gt;http://onlinelibrary.wiley.com/o/cochrane/clcentral/articles/695/CN-01046695/frame.html&lt;/style&gt;&lt;/url&gt;&lt;/related-urls&gt;&lt;/urls&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w:t>
            </w:r>
            <w:r w:rsidRPr="00B31B34">
              <w:rPr>
                <w:rFonts w:ascii="Times New Roman" w:eastAsia="Times New Roman" w:hAnsi="Times New Roman"/>
                <w:sz w:val="16"/>
                <w:szCs w:val="16"/>
                <w:lang w:val="en-CA" w:eastAsia="fr-CA"/>
              </w:rPr>
              <w:fldChar w:fldCharType="end"/>
            </w:r>
          </w:p>
        </w:tc>
        <w:tc>
          <w:tcPr>
            <w:tcW w:w="388" w:type="pc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31</w:t>
            </w:r>
          </w:p>
        </w:tc>
        <w:tc>
          <w:tcPr>
            <w:tcW w:w="372" w:type="pct"/>
            <w:tcBorders>
              <w:top w:val="single" w:sz="4" w:space="0" w:color="auto"/>
            </w:tcBorders>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16)</w:t>
            </w:r>
          </w:p>
        </w:tc>
        <w:tc>
          <w:tcPr>
            <w:tcW w:w="372" w:type="pct"/>
            <w:gridSpan w:val="2"/>
            <w:vMerge w:val="restar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hysterectomy</w:t>
            </w:r>
          </w:p>
        </w:tc>
        <w:tc>
          <w:tcPr>
            <w:tcW w:w="372" w:type="pct"/>
            <w:gridSpan w:val="2"/>
            <w:tcBorders>
              <w:top w:val="single" w:sz="4" w:space="0" w:color="auto"/>
            </w:tcBorders>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tcBorders>
              <w:top w:val="single" w:sz="4" w:space="0" w:color="auto"/>
            </w:tcBorders>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0</w:t>
            </w:r>
          </w:p>
        </w:tc>
        <w:tc>
          <w:tcPr>
            <w:tcW w:w="364" w:type="pc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0.5h </w:t>
            </w:r>
            <w:r w:rsidR="00723E1A">
              <w:rPr>
                <w:rFonts w:ascii="Times New Roman" w:hAnsi="Times New Roman"/>
                <w:color w:val="000000"/>
                <w:sz w:val="16"/>
                <w:szCs w:val="16"/>
                <w:lang w:val="en-CA"/>
              </w:rPr>
              <w:t>before surgery</w:t>
            </w:r>
          </w:p>
        </w:tc>
        <w:tc>
          <w:tcPr>
            <w:tcW w:w="364" w:type="pc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w:t>
            </w:r>
          </w:p>
        </w:tc>
        <w:tc>
          <w:tcPr>
            <w:tcW w:w="365" w:type="pc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w:t>
            </w:r>
          </w:p>
        </w:tc>
        <w:tc>
          <w:tcPr>
            <w:tcW w:w="97" w:type="pct"/>
            <w:tcBorders>
              <w:top w:val="single" w:sz="4" w:space="0" w:color="auto"/>
            </w:tcBorders>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Borders>
              <w:top w:val="single" w:sz="4" w:space="0" w:color="auto"/>
            </w:tcBorders>
          </w:tcPr>
          <w:p w:rsidR="009D7F38" w:rsidRPr="0097131D"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tcBorders>
              <w:top w:val="single" w:sz="4" w:space="0" w:color="auto"/>
            </w:tcBorders>
            <w:shd w:val="clear" w:color="auto" w:fill="auto"/>
            <w:noWrap/>
          </w:tcPr>
          <w:p w:rsidR="009D7F38" w:rsidRPr="00B31B34" w:rsidRDefault="009D7F38" w:rsidP="00A62114">
            <w:pPr>
              <w:numPr>
                <w:ilvl w:val="0"/>
                <w:numId w:val="1"/>
              </w:numPr>
              <w:spacing w:after="0" w:line="240" w:lineRule="auto"/>
              <w:ind w:left="92" w:hanging="92"/>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 xml:space="preserve"> </w:t>
            </w:r>
            <w:r w:rsidR="00723E1A">
              <w:rPr>
                <w:rFonts w:ascii="Times New Roman" w:hAnsi="Times New Roman"/>
                <w:color w:val="000000"/>
                <w:sz w:val="16"/>
                <w:szCs w:val="16"/>
                <w:u w:val="single"/>
                <w:lang w:val="en-CA"/>
              </w:rPr>
              <w:t>Postoperative pain</w:t>
            </w:r>
          </w:p>
          <w:p w:rsidR="009D7F38" w:rsidRPr="00B31B34" w:rsidRDefault="009D7F38" w:rsidP="00A62114">
            <w:pPr>
              <w:numPr>
                <w:ilvl w:val="0"/>
                <w:numId w:val="1"/>
              </w:numPr>
              <w:spacing w:after="0" w:line="240" w:lineRule="auto"/>
              <w:ind w:left="92" w:hanging="92"/>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 Morphine utilization</w:t>
            </w:r>
          </w:p>
          <w:p w:rsidR="009D7F38" w:rsidRPr="00B31B34" w:rsidRDefault="009D7F38" w:rsidP="00A62114">
            <w:pPr>
              <w:numPr>
                <w:ilvl w:val="0"/>
                <w:numId w:val="1"/>
              </w:numPr>
              <w:spacing w:after="0" w:line="240" w:lineRule="auto"/>
              <w:ind w:left="92" w:hanging="92"/>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 Satisfaction</w:t>
            </w:r>
          </w:p>
          <w:p w:rsidR="009D7F38" w:rsidRPr="00B31B34" w:rsidRDefault="009D7F38" w:rsidP="00A62114">
            <w:pPr>
              <w:numPr>
                <w:ilvl w:val="0"/>
                <w:numId w:val="1"/>
              </w:numPr>
              <w:spacing w:after="0" w:line="240" w:lineRule="auto"/>
              <w:ind w:left="92" w:hanging="92"/>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 Side effects</w:t>
            </w:r>
          </w:p>
        </w:tc>
        <w:tc>
          <w:tcPr>
            <w:tcW w:w="353" w:type="pct"/>
            <w:tcBorders>
              <w:top w:val="single" w:sz="4" w:space="0" w:color="auto"/>
            </w:tcBorders>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72"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eastAsia="fr-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5)</w:t>
            </w:r>
          </w:p>
        </w:tc>
        <w:tc>
          <w:tcPr>
            <w:tcW w:w="372"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72"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w:t>
            </w:r>
          </w:p>
        </w:tc>
        <w:tc>
          <w:tcPr>
            <w:tcW w:w="365"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Dirks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2)</w:t>
            </w:r>
            <w:r w:rsidRPr="00B31B34">
              <w:rPr>
                <w:rFonts w:ascii="Times New Roman" w:eastAsia="Times New Roman" w:hAnsi="Times New Roman"/>
                <w:color w:val="000000"/>
                <w:sz w:val="16"/>
                <w:szCs w:val="16"/>
                <w:lang w:val="en-CA" w:eastAsia="fr-CA"/>
              </w:rPr>
              <w:fldChar w:fldCharType="begin">
                <w:fldData xml:space="preserve">PEVuZE5vdGU+PENpdGU+PEF1dGhvcj5EaXJrczwvQXV0aG9yPjxZZWFyPjIwMDI8L1llYXI+PFJl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EaXJrczwvQXV0aG9yPjxZZWFyPjIwMDI8L1llYXI+PFJl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1)</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Unilateral radical mastectomy with axillary dissection</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2"/>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723E1A" w:rsidP="00A62114">
            <w:pPr>
              <w:numPr>
                <w:ilvl w:val="0"/>
                <w:numId w:val="2"/>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2"/>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4)</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Fassoulaki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2)</w:t>
            </w:r>
            <w:r w:rsidRPr="00B31B34">
              <w:rPr>
                <w:rFonts w:ascii="Times New Roman" w:eastAsia="Times New Roman" w:hAnsi="Times New Roman"/>
                <w:color w:val="000000"/>
                <w:sz w:val="16"/>
                <w:szCs w:val="16"/>
                <w:lang w:val="en-CA" w:eastAsia="fr-CA"/>
              </w:rPr>
              <w:fldChar w:fldCharType="begin">
                <w:fldData xml:space="preserve">PEVuZE5vdGU+PENpdGU+PEF1dGhvcj5GYXNzb3VsYWtpPC9BdXRob3I+PFllYXI+MjAwMjwvWWVh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GYXNzb3VsYWtpPC9BdXRob3I+PFllYXI+MjAwMjwvWWVh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2)</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dified radical mastectomy or lumpectomy</w:t>
            </w:r>
            <w:r w:rsidRPr="00B31B34">
              <w:rPr>
                <w:rFonts w:ascii="Times New Roman" w:eastAsia="Times New Roman" w:hAnsi="Times New Roman"/>
                <w:color w:val="000000"/>
                <w:sz w:val="16"/>
                <w:szCs w:val="16"/>
                <w:lang w:val="en-CA" w:eastAsia="fr-CA"/>
              </w:rPr>
              <w:br/>
              <w:t>with axillary lymph node dissection</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evening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w:t>
            </w:r>
            <w:r w:rsidR="00723E1A">
              <w:rPr>
                <w:rFonts w:ascii="Times New Roman" w:eastAsia="Times New Roman" w:hAnsi="Times New Roman"/>
                <w:color w:val="000000"/>
                <w:sz w:val="16"/>
                <w:szCs w:val="16"/>
                <w:lang w:val="en-CA" w:eastAsia="fr-CA"/>
              </w:rPr>
              <w:t>Not mentioned</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3"/>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Analgesic utilization</w:t>
            </w:r>
          </w:p>
          <w:p w:rsidR="009D7F38" w:rsidRPr="00B31B34" w:rsidRDefault="00723E1A" w:rsidP="00A62114">
            <w:pPr>
              <w:numPr>
                <w:ilvl w:val="0"/>
                <w:numId w:val="3"/>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3"/>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hronic pain</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d</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exiletine (n = 2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Dierking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fldData xml:space="preserve">PEVuZE5vdGU+PENpdGU+PEF1dGhvcj5EaWVya2luZzwvQXV0aG9yPjxZZWFyPjIwMDQ8L1llYXI+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EaWVya2luZzwvQXV0aG9yPjxZZWFyPjIwMDQ8L1llYXI+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9)</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or subtotal abdominal hysterectomy with or without salpingo-oophor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8h after first dos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8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Total morphine utilization</w:t>
            </w:r>
          </w:p>
          <w:p w:rsidR="009D7F38" w:rsidRPr="00B31B34" w:rsidRDefault="00723E1A" w:rsidP="00A62114">
            <w:pPr>
              <w:numPr>
                <w:ilvl w:val="0"/>
                <w:numId w:val="4"/>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at rest and during mobilization</w:t>
            </w:r>
          </w:p>
          <w:p w:rsidR="009D7F38" w:rsidRPr="00B31B34" w:rsidRDefault="00723E1A" w:rsidP="00A62114">
            <w:pPr>
              <w:numPr>
                <w:ilvl w:val="0"/>
                <w:numId w:val="4"/>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2)</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Kim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Kim&lt;/Author&gt;&lt;Year&gt;2004&lt;/Year&gt;&lt;RecNum&gt;15125&lt;/RecNum&gt;&lt;DisplayText&gt;&lt;style face="superscript"&gt;5&lt;/style&gt;&lt;/DisplayText&gt;&lt;record&gt;&lt;rec-number&gt;15125&lt;/rec-number&gt;&lt;foreign-keys&gt;&lt;key app="EN" db-id="w90tzs52tz9ze4esfat5w5vhv5pxtepdtxsf" timestamp="1480067720"&gt;15125&lt;/key&gt;&lt;/foreign-keys&gt;&lt;ref-type name="Journal Article"&gt;17&lt;/ref-type&gt;&lt;contributors&gt;&lt;authors&gt;&lt;author&gt;Kim, S. I.&lt;/author&gt;&lt;author&gt;Park, D. Y.&lt;/author&gt;&lt;author&gt;Ok, S. Y.&lt;/author&gt;&lt;author&gt;Kim, S. C.&lt;/author&gt;&lt;/authors&gt;&lt;/contributors&gt;&lt;titles&gt;&lt;title&gt;Effects of preemptive gabapentin on postoperative pain after mastectomy&lt;/title&gt;&lt;secondary-title&gt;Korean Journal of Anesthesiology&lt;/secondary-title&gt;&lt;/titles&gt;&lt;periodical&gt;&lt;full-title&gt;Korean J Anesthesiol&lt;/full-title&gt;&lt;abbr-1&gt;Korean journal of anesthesiology&lt;/abbr-1&gt;&lt;/periodical&gt;&lt;pages&gt;527-531&lt;/pages&gt;&lt;volume&gt;47&lt;/volume&gt;&lt;number&gt;4&lt;/number&gt;&lt;keywords&gt;&lt;keyword&gt;Hs-handsrch: hs-acc: hs-koreamed&lt;/keyword&gt;&lt;/keywords&gt;&lt;dates&gt;&lt;year&gt;2004&lt;/year&gt;&lt;/dates&gt;&lt;accession-num&gt;CN-01045351&lt;/accession-num&gt;&lt;urls&gt;&lt;related-urls&gt;&lt;url&gt;&lt;style face="underline" font="default" size="100%"&gt;http://onlinelibrary.wiley.com/o/cochrane/clcentral/articles/351/CN-01045351/frame.html&lt;/style&gt;&lt;/url&gt;&lt;/related-urls&gt;&lt;/urls&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w:t>
            </w:r>
            <w:r w:rsidRPr="00B31B34">
              <w:rPr>
                <w:rFonts w:ascii="Times New Roman" w:eastAsia="Times New Roman" w:hAnsi="Times New Roman"/>
                <w:color w:val="000000"/>
                <w:sz w:val="16"/>
                <w:szCs w:val="16"/>
                <w:lang w:val="en-CA" w:eastAsia="fr-CA"/>
              </w:rPr>
              <w:fldChar w:fldCharType="end"/>
            </w:r>
          </w:p>
        </w:tc>
        <w:tc>
          <w:tcPr>
            <w:tcW w:w="388" w:type="pct"/>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1</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1)</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as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6"/>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entanyl utilization</w:t>
            </w:r>
          </w:p>
          <w:p w:rsidR="009D7F38" w:rsidRPr="00B31B34" w:rsidRDefault="009D7F38" w:rsidP="00A62114">
            <w:pPr>
              <w:numPr>
                <w:ilvl w:val="0"/>
                <w:numId w:val="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w:t>
            </w:r>
          </w:p>
          <w:p w:rsidR="009D7F38" w:rsidRPr="00B31B34" w:rsidRDefault="009D7F38" w:rsidP="00A62114">
            <w:pPr>
              <w:numPr>
                <w:ilvl w:val="0"/>
                <w:numId w:val="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ndey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fldData xml:space="preserve">PEVuZE5vdGU+PENpdGU+PEF1dGhvcj5QYW5kZXk8L0F1dGhvcj48WWVhcj4yMDA0PC9ZZWFyPjxS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YW5kZXk8L0F1dGhvcj48WWVhcj4yMDA0PC9ZZWFyPjxS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59</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153)</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cholecyst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5"/>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VAS score</w:t>
            </w:r>
          </w:p>
          <w:p w:rsidR="009D7F38" w:rsidRPr="00B31B34" w:rsidRDefault="009D7F38" w:rsidP="00A62114">
            <w:pPr>
              <w:numPr>
                <w:ilvl w:val="0"/>
                <w:numId w:val="5"/>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entanyl utilization</w:t>
            </w:r>
          </w:p>
          <w:p w:rsidR="009D7F38" w:rsidRPr="00B31B34" w:rsidRDefault="009D7F38" w:rsidP="00A62114">
            <w:pPr>
              <w:numPr>
                <w:ilvl w:val="0"/>
                <w:numId w:val="5"/>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 score</w:t>
            </w:r>
          </w:p>
          <w:p w:rsidR="009D7F38" w:rsidRPr="00B31B34" w:rsidRDefault="009D7F38" w:rsidP="00A62114">
            <w:pPr>
              <w:numPr>
                <w:ilvl w:val="0"/>
                <w:numId w:val="5"/>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ramadol (n = 153)</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53)</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Pandey </w:t>
            </w:r>
            <w:r w:rsidRPr="00B31B34">
              <w:rPr>
                <w:rFonts w:ascii="Times New Roman" w:eastAsia="Times New Roman" w:hAnsi="Times New Roman"/>
                <w:i/>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sz w:val="16"/>
                <w:szCs w:val="16"/>
                <w:lang w:val="en-CA" w:eastAsia="fr-CA"/>
              </w:rPr>
              <w:t>(2004)</w:t>
            </w:r>
            <w:r w:rsidRPr="00B31B34">
              <w:rPr>
                <w:rFonts w:ascii="Times New Roman" w:eastAsia="Times New Roman" w:hAnsi="Times New Roman"/>
                <w:sz w:val="16"/>
                <w:szCs w:val="16"/>
                <w:lang w:val="en-CA" w:eastAsia="fr-CA"/>
              </w:rPr>
              <w:fldChar w:fldCharType="begin">
                <w:fldData xml:space="preserve">PEVuZE5vdGU+PENpdGU+PEF1dGhvcj5QYW5kZXk8L0F1dGhvcj48WWVhcj4yMDA0PC9ZZWFyPjxS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QYW5kZXk8L0F1dGhvcj48WWVhcj4yMDA0PC9ZZWFyPjxS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8)</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ngle-level lumbar disc surger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4"/>
              </w:numPr>
              <w:spacing w:after="0" w:line="240" w:lineRule="auto"/>
              <w:ind w:left="158" w:hanging="158"/>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Fentanyl requirement</w:t>
            </w:r>
          </w:p>
          <w:p w:rsidR="009D7F38" w:rsidRPr="00B31B34" w:rsidRDefault="009D7F38" w:rsidP="00A62114">
            <w:pPr>
              <w:numPr>
                <w:ilvl w:val="0"/>
                <w:numId w:val="1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yellow"/>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Rorarius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fldData xml:space="preserve">PEVuZE5vdGU+PENpdGU+PEF1dGhvcj5Sb3Jhcml1czwvQXV0aG9yPjxZZWFyPjIwMDQ8L1llYXI+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Sb3Jhcml1czwvQXV0aG9yPjxZZWFyPjIwMDQ8L1llYXI+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8</w:t>
            </w:r>
            <w:r w:rsidRPr="00B31B34">
              <w:rPr>
                <w:rFonts w:ascii="Times New Roman" w:eastAsia="Times New Roman" w:hAnsi="Times New Roman"/>
                <w:color w:val="000000"/>
                <w:sz w:val="16"/>
                <w:szCs w:val="16"/>
                <w:lang w:val="en-CA" w:eastAsia="fr-CA"/>
              </w:rPr>
              <w:fldChar w:fldCharType="end"/>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Vaginal hyster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2.5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7"/>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at rest during </w:t>
            </w:r>
            <w:r w:rsidR="009D7F38" w:rsidRPr="00B31B34">
              <w:rPr>
                <w:rFonts w:ascii="Times New Roman" w:eastAsia="Times New Roman" w:hAnsi="Times New Roman"/>
                <w:color w:val="000000"/>
                <w:sz w:val="16"/>
                <w:szCs w:val="16"/>
                <w:u w:val="single"/>
                <w:lang w:val="en-CA" w:eastAsia="fr-CA"/>
              </w:rPr>
              <w:lastRenderedPageBreak/>
              <w:t>coughing and during leg elevation</w:t>
            </w:r>
          </w:p>
          <w:p w:rsidR="009D7F38" w:rsidRPr="00B31B34" w:rsidRDefault="009D7F38" w:rsidP="00A62114">
            <w:pPr>
              <w:numPr>
                <w:ilvl w:val="0"/>
                <w:numId w:val="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entanyl utilization</w:t>
            </w:r>
          </w:p>
          <w:p w:rsidR="009D7F38" w:rsidRPr="00B31B34" w:rsidRDefault="009D7F38" w:rsidP="00A62114">
            <w:pPr>
              <w:numPr>
                <w:ilvl w:val="0"/>
                <w:numId w:val="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20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xazepam (n = 37)</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uran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fldData xml:space="preserve">PEVuZE5vdGU+PENpdGU+PEF1dGhvcj5UdXJhbjwvQXV0aG9yPjxZZWFyPjIwMDQ8L1llYXI+PFJl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dXJhbjwvQXV0aG9yPjxZZWFyPjIwMDQ8L1llYXI+PFJl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9</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val="restart"/>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hinoplasty or endoscopic sinus surgery septal and nasal sinus surger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Monitored anesthesia care</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8"/>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and intraoperative pain</w:t>
            </w:r>
          </w:p>
          <w:p w:rsidR="009D7F38" w:rsidRPr="00B31B34" w:rsidRDefault="009D7F38" w:rsidP="00A62114">
            <w:pPr>
              <w:numPr>
                <w:ilvl w:val="0"/>
                <w:numId w:val="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nalgesic utilization </w:t>
            </w:r>
          </w:p>
          <w:p w:rsidR="009D7F38" w:rsidRPr="00B31B34" w:rsidRDefault="009D7F38" w:rsidP="00A62114">
            <w:pPr>
              <w:numPr>
                <w:ilvl w:val="0"/>
                <w:numId w:val="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uran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fldData xml:space="preserve">PEVuZE5vdGU+PENpdGU+PEF1dGhvcj5UdXJhbjwvQXV0aG9yPjxZZWFyPjIwMDQ8L1llYXI+PFJl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OTM1LTkzODwvcGFn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dXJhbjwvQXV0aG9yPjxZZWFyPjIwMDQ8L1llYXI+PFJl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OTM1LTkzODwvcGFn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0</w:t>
            </w:r>
            <w:r w:rsidRPr="00B31B34">
              <w:rPr>
                <w:rFonts w:ascii="Times New Roman" w:eastAsia="Times New Roman" w:hAnsi="Times New Roman"/>
                <w:color w:val="000000"/>
                <w:sz w:val="16"/>
                <w:szCs w:val="16"/>
                <w:lang w:val="en-CA" w:eastAsia="fr-CA"/>
              </w:rPr>
              <w:fldChar w:fldCharType="end"/>
            </w:r>
          </w:p>
        </w:tc>
        <w:tc>
          <w:tcPr>
            <w:tcW w:w="388"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umbar discectomy or spinal fusion</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scores</w:t>
            </w:r>
          </w:p>
          <w:p w:rsidR="009D7F38" w:rsidRPr="00B31B34" w:rsidRDefault="009D7F38"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R</w:t>
            </w:r>
          </w:p>
          <w:p w:rsidR="009D7F38" w:rsidRPr="00B31B34" w:rsidRDefault="009D7F38"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pO2</w:t>
            </w:r>
          </w:p>
          <w:p w:rsidR="009D7F38" w:rsidRPr="00B31B34" w:rsidRDefault="00D06198"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Mean blood pressure</w:t>
            </w:r>
          </w:p>
          <w:p w:rsidR="009D7F38" w:rsidRPr="00B31B34" w:rsidRDefault="009D7F38" w:rsidP="00A62114">
            <w:pPr>
              <w:numPr>
                <w:ilvl w:val="0"/>
                <w:numId w:val="9"/>
              </w:numPr>
              <w:spacing w:after="0" w:line="240" w:lineRule="auto"/>
              <w:ind w:left="158" w:hanging="158"/>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lang w:val="en-CA" w:eastAsia="fr-CA"/>
              </w:rPr>
              <w:t>RR</w:t>
            </w:r>
          </w:p>
          <w:p w:rsidR="009D7F38" w:rsidRPr="00B31B34" w:rsidRDefault="009D7F38"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9D7F38"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w:t>
            </w:r>
          </w:p>
          <w:p w:rsidR="009D7F38" w:rsidRPr="00B31B34" w:rsidRDefault="009D7F38" w:rsidP="00A62114">
            <w:pPr>
              <w:numPr>
                <w:ilvl w:val="0"/>
                <w:numId w:val="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uran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4)</w:t>
            </w:r>
            <w:r w:rsidRPr="00B31B34">
              <w:rPr>
                <w:rFonts w:ascii="Times New Roman" w:eastAsia="Times New Roman" w:hAnsi="Times New Roman"/>
                <w:color w:val="000000"/>
                <w:sz w:val="16"/>
                <w:szCs w:val="16"/>
                <w:lang w:val="en-CA" w:eastAsia="fr-CA"/>
              </w:rPr>
              <w:fldChar w:fldCharType="begin">
                <w:fldData xml:space="preserve">PEVuZE5vdGU+PENpdGU+PEF1dGhvcj5UdXJhbjwvQXV0aG9yPjxZZWFyPjIwMDQ8L1llYXI+PFJl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dXJhbjwvQXV0aG9yPjxZZWFyPjIwMDQ8L1llYXI+PFJl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val="restart"/>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abdominal hysterectomy with salpingo-oophor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VAS scores</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R</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po2</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AP</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R</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ramadol utilization in the study</w:t>
            </w:r>
          </w:p>
          <w:p w:rsidR="009D7F38" w:rsidRPr="00B31B34" w:rsidRDefault="009D7F38" w:rsidP="00A62114">
            <w:pPr>
              <w:numPr>
                <w:ilvl w:val="0"/>
                <w:numId w:val="1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énigaux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5)</w:t>
            </w:r>
            <w:r w:rsidRPr="00B31B34">
              <w:rPr>
                <w:rFonts w:ascii="Times New Roman" w:eastAsia="Times New Roman" w:hAnsi="Times New Roman"/>
                <w:color w:val="000000"/>
                <w:sz w:val="16"/>
                <w:szCs w:val="16"/>
                <w:lang w:val="en-CA" w:eastAsia="fr-CA"/>
              </w:rPr>
              <w:fldChar w:fldCharType="begin">
                <w:fldData xml:space="preserve">PEVuZE5vdGU+PENpdGU+PEF1dGhvcj5Nw6luaWdhdXg8L0F1dGhvcj48WWVhcj4yMDA1PC9ZZWFy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w6luaWdhdXg8L0F1dGhvcj48WWVhcj4yMDA1PC9ZZWFy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2</w:t>
            </w:r>
            <w:r w:rsidRPr="00B31B34">
              <w:rPr>
                <w:rFonts w:ascii="Times New Roman" w:eastAsia="Times New Roman" w:hAnsi="Times New Roman"/>
                <w:color w:val="000000"/>
                <w:sz w:val="16"/>
                <w:szCs w:val="16"/>
                <w:lang w:val="en-CA" w:eastAsia="fr-CA"/>
              </w:rPr>
              <w:fldChar w:fldCharType="end"/>
            </w:r>
          </w:p>
        </w:tc>
        <w:tc>
          <w:tcPr>
            <w:tcW w:w="388"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rthroscopic anterior cruciate ligament repair using hamstring autograft</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1"/>
              </w:numPr>
              <w:spacing w:after="0" w:line="240" w:lineRule="auto"/>
              <w:ind w:left="158" w:hanging="158"/>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1"/>
              </w:numPr>
              <w:spacing w:after="0" w:line="240" w:lineRule="auto"/>
              <w:ind w:left="158" w:hanging="158"/>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9D7F38" w:rsidP="00A62114">
            <w:pPr>
              <w:numPr>
                <w:ilvl w:val="0"/>
                <w:numId w:val="1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Degrees of active and passive knee flexion and extension</w:t>
            </w:r>
          </w:p>
          <w:p w:rsidR="009D7F38" w:rsidRPr="00B31B34" w:rsidRDefault="009D7F38" w:rsidP="00A62114">
            <w:pPr>
              <w:numPr>
                <w:ilvl w:val="0"/>
                <w:numId w:val="1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reoperative anxiety</w:t>
            </w:r>
          </w:p>
          <w:p w:rsidR="009D7F38" w:rsidRPr="00B31B34" w:rsidRDefault="009D7F38" w:rsidP="00A62114">
            <w:pPr>
              <w:numPr>
                <w:ilvl w:val="0"/>
                <w:numId w:val="1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 score</w:t>
            </w:r>
          </w:p>
          <w:p w:rsidR="009D7F38" w:rsidRPr="00B31B34" w:rsidRDefault="009D7F38" w:rsidP="00A62114">
            <w:pPr>
              <w:numPr>
                <w:ilvl w:val="0"/>
                <w:numId w:val="1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ndey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5)</w:t>
            </w:r>
            <w:r w:rsidRPr="00B31B34">
              <w:rPr>
                <w:rFonts w:ascii="Times New Roman" w:eastAsia="Times New Roman" w:hAnsi="Times New Roman"/>
                <w:color w:val="000000"/>
                <w:sz w:val="16"/>
                <w:szCs w:val="16"/>
                <w:lang w:val="en-CA" w:eastAsia="fr-CA"/>
              </w:rPr>
              <w:fldChar w:fldCharType="begin">
                <w:fldData xml:space="preserve">PEVuZE5vdGU+PENpdGU+PEF1dGhvcj5QYW5kZXk8L0F1dGhvcj48WWVhcj4yMDA1PC9ZZWFyPjxS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NSZhbXA7QU49MTYxODkzMzQ8L3N0eWxlPjxzdHlsZSBmYWNlPSJub3JtYWwiIGZv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YW5kZXk8L0F1dGhvcj48WWVhcj4yMDA1PC9ZZWFyPjxS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NSZhbXA7QU49MTYxODkzMzQ8L3N0eWxlPjxzdHlsZSBmYWNlPSJub3JtYWwiIGZv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w:t>
            </w:r>
            <w:r w:rsidR="00ED0E85">
              <w:rPr>
                <w:rFonts w:ascii="Times New Roman" w:eastAsia="Times New Roman" w:hAnsi="Times New Roman"/>
                <w:color w:val="000000"/>
                <w:sz w:val="16"/>
                <w:szCs w:val="16"/>
                <w:lang w:val="en-CA" w:eastAsia="fr-CA"/>
              </w:rPr>
              <w:t>postoperatio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en donor nephr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w:t>
            </w:r>
            <w:r w:rsidRPr="00B31B34">
              <w:rPr>
                <w:rFonts w:ascii="Times New Roman" w:eastAsia="Times New Roman" w:hAnsi="Times New Roman"/>
                <w:i/>
                <w:iCs/>
                <w:color w:val="000000"/>
                <w:sz w:val="16"/>
                <w:szCs w:val="16"/>
                <w:lang w:val="en-CA" w:eastAsia="fr-CA"/>
              </w:rPr>
              <w:t xml:space="preserve">/ </w:t>
            </w:r>
            <w:r w:rsidRPr="00B31B34">
              <w:rPr>
                <w:rFonts w:ascii="Times New Roman" w:eastAsia="Times New Roman" w:hAnsi="Times New Roman"/>
                <w:color w:val="000000"/>
                <w:sz w:val="16"/>
                <w:szCs w:val="16"/>
                <w:lang w:val="en-CA" w:eastAsia="fr-CA"/>
              </w:rPr>
              <w:t>after surgical incision</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3"/>
              </w:numPr>
              <w:spacing w:after="0" w:line="240" w:lineRule="auto"/>
              <w:ind w:left="158" w:hanging="158"/>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3"/>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Fentanyl requirement</w:t>
            </w:r>
          </w:p>
          <w:p w:rsidR="009D7F38" w:rsidRPr="00B31B34" w:rsidRDefault="009D7F38" w:rsidP="00A62114">
            <w:pPr>
              <w:numPr>
                <w:ilvl w:val="0"/>
                <w:numId w:val="13"/>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w:t>
            </w:r>
            <w:r w:rsidR="00ED0E85">
              <w:rPr>
                <w:rFonts w:ascii="Times New Roman" w:eastAsia="Times New Roman" w:hAnsi="Times New Roman"/>
                <w:color w:val="000000"/>
                <w:sz w:val="16"/>
                <w:szCs w:val="16"/>
                <w:lang w:val="en-CA" w:eastAsia="fr-CA"/>
              </w:rPr>
              <w:t>preoperatio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ndey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5)</w:t>
            </w:r>
            <w:r w:rsidRPr="00B31B34">
              <w:rPr>
                <w:rFonts w:ascii="Times New Roman" w:eastAsia="Times New Roman" w:hAnsi="Times New Roman"/>
                <w:color w:val="000000"/>
                <w:sz w:val="16"/>
                <w:szCs w:val="16"/>
                <w:lang w:val="en-CA" w:eastAsia="fr-CA"/>
              </w:rPr>
              <w:fldChar w:fldCharType="begin">
                <w:fldData xml:space="preserve">PEVuZE5vdGU+PENpdGU+PEF1dGhvcj5QYW5kZXk8L0F1dGhvcj48WWVhcj4yMDA1PC9ZZWFyPjxS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YW5kZXk8L0F1dGhvcj48WWVhcj4yMDA1PC9ZZWFyPjxS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1200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Single-level lumbar disk </w:t>
            </w:r>
            <w:r w:rsidRPr="00B31B34">
              <w:rPr>
                <w:rFonts w:ascii="Times New Roman" w:eastAsia="Times New Roman" w:hAnsi="Times New Roman"/>
                <w:color w:val="000000"/>
                <w:sz w:val="16"/>
                <w:szCs w:val="16"/>
                <w:lang w:val="en-CA" w:eastAsia="fr-CA"/>
              </w:rPr>
              <w:lastRenderedPageBreak/>
              <w:t>surger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lastRenderedPageBreak/>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2"/>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2"/>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Fentanyl requirement</w:t>
            </w:r>
          </w:p>
          <w:p w:rsidR="009D7F38" w:rsidRPr="00B31B34" w:rsidRDefault="009D7F38" w:rsidP="00A62114">
            <w:pPr>
              <w:numPr>
                <w:ilvl w:val="0"/>
                <w:numId w:val="12"/>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900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300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Radhakrishnan </w:t>
            </w:r>
            <w:r w:rsidRPr="00B31B34">
              <w:rPr>
                <w:rFonts w:ascii="Times New Roman" w:eastAsia="Times New Roman" w:hAnsi="Times New Roman"/>
                <w:i/>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05)</w:t>
            </w:r>
            <w:r w:rsidRPr="00B31B34">
              <w:rPr>
                <w:rFonts w:ascii="Times New Roman" w:eastAsia="Times New Roman" w:hAnsi="Times New Roman"/>
                <w:sz w:val="16"/>
                <w:szCs w:val="16"/>
                <w:lang w:val="en-CA" w:eastAsia="fr-CA"/>
              </w:rPr>
              <w:fldChar w:fldCharType="begin">
                <w:fldData xml:space="preserve">PEVuZE5vdGU+PENpdGU+PEF1dGhvcj5SYWRoYWtyaXNobmFuPC9BdXRob3I+PFllYXI+MjAwNTwv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SYWRoYWtyaXNobmFuPC9BdXRob3I+PFllYXI+MjAwNTwv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umbar laminectomy and disc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before + 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5"/>
              </w:numPr>
              <w:spacing w:after="0" w:line="240" w:lineRule="auto"/>
              <w:ind w:left="158" w:hanging="158"/>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Fentanyl and morphine utilization</w:t>
            </w:r>
          </w:p>
          <w:p w:rsidR="009D7F38" w:rsidRPr="00B31B34" w:rsidRDefault="00723E1A" w:rsidP="00A62114">
            <w:pPr>
              <w:numPr>
                <w:ilvl w:val="0"/>
                <w:numId w:val="15"/>
              </w:numPr>
              <w:spacing w:after="0" w:line="240" w:lineRule="auto"/>
              <w:ind w:left="158" w:hanging="158"/>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5"/>
              </w:numPr>
              <w:spacing w:after="0" w:line="240" w:lineRule="auto"/>
              <w:ind w:left="158" w:hanging="158"/>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ind w:left="158" w:hanging="158"/>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uncer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5)</w:t>
            </w:r>
            <w:r w:rsidRPr="00B31B34">
              <w:rPr>
                <w:rFonts w:ascii="Times New Roman" w:eastAsia="Times New Roman" w:hAnsi="Times New Roman"/>
                <w:color w:val="000000"/>
                <w:sz w:val="16"/>
                <w:szCs w:val="16"/>
                <w:lang w:val="en-CA" w:eastAsia="fr-CA"/>
              </w:rPr>
              <w:fldChar w:fldCharType="begin">
                <w:fldData xml:space="preserve">PEVuZE5vdGU+PENpdGU+PEF1dGhvcj5UdW5jZXI8L0F1dGhvcj48WWVhcj4yMDA1PC9ZZWFyPjxS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dW5jZXI8L0F1dGhvcj48WWVhcj4yMDA1PC9ZZWFyPjxS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5</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1200 (n = 15)</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ajor orthopedic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6"/>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800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dam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BZGFtPC9BdXRob3I+PFllYXI+MjAwNjwvWWVhcj48UmVj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BZGFtPC9BdXRob3I+PFllYXI+MjAwNjwvWWVhcj48UmVj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rthroscopic shoulder surger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540593"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540593" w:rsidRDefault="009D7F38" w:rsidP="00322919">
            <w:pPr>
              <w:spacing w:after="0" w:line="240" w:lineRule="auto"/>
              <w:contextualSpacing/>
              <w:rPr>
                <w:rFonts w:ascii="Times New Roman" w:eastAsia="Times New Roman" w:hAnsi="Times New Roman"/>
                <w:color w:val="000000"/>
                <w:sz w:val="16"/>
                <w:szCs w:val="16"/>
                <w:lang w:val="en-CA" w:eastAsia="fr-CA"/>
              </w:rPr>
            </w:pPr>
            <w:r w:rsidRPr="00540593">
              <w:rPr>
                <w:rFonts w:ascii="Times New Roman" w:eastAsia="Times New Roman" w:hAnsi="Times New Roman"/>
                <w:color w:val="000000"/>
                <w:sz w:val="16"/>
                <w:szCs w:val="16"/>
                <w:lang w:val="en-CA" w:eastAsia="fr-CA"/>
              </w:rPr>
              <w:t>Yes</w:t>
            </w:r>
          </w:p>
        </w:tc>
        <w:tc>
          <w:tcPr>
            <w:tcW w:w="535" w:type="pct"/>
            <w:vMerge w:val="restart"/>
            <w:shd w:val="clear" w:color="auto" w:fill="auto"/>
            <w:noWrap/>
            <w:hideMark/>
          </w:tcPr>
          <w:p w:rsidR="009D7F38" w:rsidRPr="00B31B34" w:rsidRDefault="009D7F38" w:rsidP="00A62114">
            <w:pPr>
              <w:numPr>
                <w:ilvl w:val="0"/>
                <w:numId w:val="17"/>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Number of Di-Antalvic tablets (48h)</w:t>
            </w:r>
          </w:p>
          <w:p w:rsidR="009D7F38" w:rsidRPr="00B31B34" w:rsidRDefault="00723E1A" w:rsidP="00A62114">
            <w:pPr>
              <w:numPr>
                <w:ilvl w:val="0"/>
                <w:numId w:val="17"/>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723E1A" w:rsidP="00A62114">
            <w:pPr>
              <w:numPr>
                <w:ilvl w:val="0"/>
                <w:numId w:val="17"/>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17"/>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6)</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l-Mujadi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BbC1NdWphZGk8L0F1dGhvcj48WWVhcj4yMDA2PC9ZZWFy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BbC1NdWphZGk8L0F1dGhvcj48WWVhcj4yMDA2PC9ZZWFy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8</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7)</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hyroid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8"/>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8"/>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8"/>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5)</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artholdy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CYXJ0aG9sZHk8L0F1dGhvcj48WWVhcj4yMDA2PC9ZZWFy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YXJ0aG9sZHk8L0F1dGhvcj48WWVhcj4yMDA2PC9ZZWFy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19</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sterilization</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0.5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1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Number of patients requesting morphine</w:t>
            </w:r>
          </w:p>
          <w:p w:rsidR="009D7F38" w:rsidRPr="00B31B34" w:rsidRDefault="009D7F38" w:rsidP="00A62114">
            <w:pPr>
              <w:numPr>
                <w:ilvl w:val="0"/>
                <w:numId w:val="1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723E1A" w:rsidP="00A62114">
            <w:pPr>
              <w:numPr>
                <w:ilvl w:val="0"/>
                <w:numId w:val="19"/>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9"/>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Fassoulaki </w:t>
            </w:r>
            <w:r w:rsidRPr="00B31B34">
              <w:rPr>
                <w:rFonts w:ascii="Times New Roman" w:eastAsia="Times New Roman" w:hAnsi="Times New Roman"/>
                <w:i/>
                <w:color w:val="000000"/>
                <w:sz w:val="16"/>
                <w:szCs w:val="16"/>
                <w:lang w:val="en-CA" w:eastAsia="fr-CA"/>
              </w:rPr>
              <w:t>et al.</w:t>
            </w:r>
            <w:r w:rsidRPr="00B31B34">
              <w:rPr>
                <w:rFonts w:ascii="Times New Roman" w:eastAsia="Times New Roman" w:hAnsi="Times New Roman"/>
                <w:color w:val="000000"/>
                <w:sz w:val="16"/>
                <w:szCs w:val="16"/>
                <w:lang w:val="en-CA" w:eastAsia="fr-CA"/>
              </w:rPr>
              <w:t>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GYXNzb3VsYWtpPC9BdXRob3I+PFllYXI+MjAwNjwvWWVh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NjQy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GYXNzb3VsYWtpPC9BdXRob3I+PFllYXI+MjAwNjwvWWVh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NjQy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0</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9</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bdominal hyster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6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2PM day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w:t>
            </w:r>
            <w:r w:rsidR="00723E1A">
              <w:rPr>
                <w:rFonts w:ascii="Times New Roman" w:eastAsia="Times New Roman" w:hAnsi="Times New Roman"/>
                <w:color w:val="000000"/>
                <w:sz w:val="16"/>
                <w:szCs w:val="16"/>
                <w:lang w:val="en-CA" w:eastAsia="fr-CA"/>
              </w:rPr>
              <w:t>Not mentioned</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6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20"/>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20"/>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ioid utilizatio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mo</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8)</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w:t>
            </w:r>
          </w:p>
        </w:tc>
        <w:tc>
          <w:tcPr>
            <w:tcW w:w="97" w:type="pct"/>
            <w:shd w:val="clear" w:color="auto" w:fill="F2F2F2"/>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ikkelsen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NaWtrZWxzZW48L0F1dGhvcj48WWVhcj4yMDA2PC9ZZWFy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aWtrZWxzZW48L0F1dGhvcj48WWVhcj4yMDA2PC9ZZWFy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5</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2)</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nsill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w:t>
            </w:r>
            <w:r w:rsidR="00723E1A">
              <w:rPr>
                <w:rFonts w:ascii="Times New Roman" w:eastAsia="Times New Roman" w:hAnsi="Times New Roman"/>
                <w:color w:val="000000"/>
                <w:sz w:val="16"/>
                <w:szCs w:val="16"/>
                <w:lang w:val="en-CA" w:eastAsia="fr-CA"/>
              </w:rPr>
              <w:t>Not mentioned</w:t>
            </w:r>
            <w:r w:rsidRPr="00B31B34">
              <w:rPr>
                <w:rFonts w:ascii="Times New Roman" w:eastAsia="Times New Roman" w:hAnsi="Times New Roman"/>
                <w:color w:val="000000"/>
                <w:sz w:val="16"/>
                <w:szCs w:val="16"/>
                <w:lang w:val="en-CA" w:eastAsia="fr-CA"/>
              </w:rPr>
              <w:t xml:space="preserve">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eration day: 1200 and next 5 days: 18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 xml:space="preserve">Mean </w:t>
            </w:r>
            <w:r w:rsidR="00723E1A">
              <w:rPr>
                <w:rFonts w:ascii="Times New Roman" w:eastAsia="Times New Roman" w:hAnsi="Times New Roman"/>
                <w:color w:val="000000"/>
                <w:sz w:val="16"/>
                <w:szCs w:val="16"/>
                <w:u w:val="single"/>
                <w:lang w:val="en-CA" w:eastAsia="fr-CA"/>
              </w:rPr>
              <w:t>Postoperative pain</w:t>
            </w:r>
            <w:r w:rsidRPr="00B31B34">
              <w:rPr>
                <w:rFonts w:ascii="Times New Roman" w:eastAsia="Times New Roman" w:hAnsi="Times New Roman"/>
                <w:color w:val="000000"/>
                <w:sz w:val="16"/>
                <w:szCs w:val="16"/>
                <w:u w:val="single"/>
                <w:lang w:val="en-CA" w:eastAsia="fr-CA"/>
              </w:rPr>
              <w:t xml:space="preserve"> at rest.</w:t>
            </w:r>
            <w:r w:rsidRPr="00B31B34">
              <w:rPr>
                <w:rFonts w:ascii="Times New Roman" w:eastAsia="Times New Roman" w:hAnsi="Times New Roman"/>
                <w:color w:val="000000"/>
                <w:sz w:val="16"/>
                <w:szCs w:val="16"/>
                <w:lang w:val="en-CA" w:eastAsia="fr-CA"/>
              </w:rPr>
              <w:t xml:space="preserve"> </w:t>
            </w:r>
          </w:p>
          <w:p w:rsidR="009D7F38" w:rsidRPr="00B31B34" w:rsidRDefault="00723E1A"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during swallowing</w:t>
            </w:r>
          </w:p>
          <w:p w:rsidR="009D7F38" w:rsidRPr="00B31B34" w:rsidRDefault="009D7F38"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requirement</w:t>
            </w:r>
          </w:p>
          <w:p w:rsidR="009D7F38" w:rsidRPr="00B31B34" w:rsidRDefault="009D7F38"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Ketobemidone requirement</w:t>
            </w:r>
          </w:p>
          <w:p w:rsidR="009D7F38" w:rsidRPr="00B31B34" w:rsidRDefault="009D7F38"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w:t>
            </w:r>
          </w:p>
          <w:p w:rsidR="009D7F38" w:rsidRPr="00B31B34" w:rsidRDefault="009D7F38"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zziness</w:t>
            </w:r>
          </w:p>
          <w:p w:rsidR="009D7F38" w:rsidRPr="00B31B34" w:rsidRDefault="00723E1A"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lastRenderedPageBreak/>
              <w:t>Postoperative nausea or vomiting</w:t>
            </w:r>
          </w:p>
          <w:p w:rsidR="009D7F38" w:rsidRPr="00B31B34" w:rsidRDefault="009D7F38" w:rsidP="00A62114">
            <w:pPr>
              <w:numPr>
                <w:ilvl w:val="0"/>
                <w:numId w:val="21"/>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ait disturbance</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5d</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ind w:left="158" w:hanging="158"/>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Nikolajsen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OaWtvbGFqc2VuPC9BdXRob3I+PFllYXI+MjAwNjwvWWVh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OaWtvbGFqc2VuPC9BdXRob3I+PFllYXI+MjAwNjwvWWVh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2</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6</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1)</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ower limb amputation because of peripheral vascular disease</w:t>
            </w: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epidural +/- </w:t>
            </w:r>
            <w:r w:rsidR="00723E1A">
              <w:rPr>
                <w:rFonts w:ascii="Times New Roman" w:eastAsia="Times New Roman" w:hAnsi="Times New Roman"/>
                <w:color w:val="000000"/>
                <w:sz w:val="16"/>
                <w:szCs w:val="16"/>
                <w:lang w:val="en-CA" w:eastAsia="fr-CA"/>
              </w:rPr>
              <w:t>Regional anesthesia</w:t>
            </w:r>
            <w:r w:rsidRPr="00B31B34">
              <w:rPr>
                <w:rFonts w:ascii="Times New Roman" w:eastAsia="Times New Roman" w:hAnsi="Times New Roman"/>
                <w:color w:val="000000"/>
                <w:sz w:val="16"/>
                <w:szCs w:val="16"/>
                <w:lang w:val="en-CA" w:eastAsia="fr-CA"/>
              </w:rPr>
              <w:t xml:space="preserve"> or </w:t>
            </w:r>
            <w:r w:rsidR="0094518C">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d </w:t>
            </w:r>
            <w:r w:rsidR="00723E1A">
              <w:rPr>
                <w:rFonts w:ascii="Times New Roman" w:eastAsia="Times New Roman" w:hAnsi="Times New Roman"/>
                <w:color w:val="000000"/>
                <w:sz w:val="16"/>
                <w:szCs w:val="16"/>
                <w:lang w:val="en-CA" w:eastAsia="fr-CA"/>
              </w:rPr>
              <w:t>after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 on day 1. 900 on days 2-4. 1200 on days 5 and 6 .1500 on days 7 and 8. 1800 on days 9 and 10. 2100 on days 11 and 12 and 2400 on days 13-3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w:t>
            </w:r>
          </w:p>
        </w:tc>
        <w:tc>
          <w:tcPr>
            <w:tcW w:w="97" w:type="pct"/>
            <w:shd w:val="clear" w:color="auto" w:fill="F2F2F2"/>
          </w:tcPr>
          <w:p w:rsidR="009D7F38"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Yes</w:t>
            </w:r>
          </w:p>
        </w:tc>
        <w:tc>
          <w:tcPr>
            <w:tcW w:w="535" w:type="pct"/>
            <w:vMerge w:val="restart"/>
            <w:shd w:val="clear" w:color="auto" w:fill="F2F2F2"/>
            <w:noWrap/>
            <w:hideMark/>
          </w:tcPr>
          <w:p w:rsidR="009D7F38" w:rsidRPr="00B31B34" w:rsidRDefault="009D7F38" w:rsidP="00A62114">
            <w:pPr>
              <w:numPr>
                <w:ilvl w:val="0"/>
                <w:numId w:val="2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ates of phantom pain</w:t>
            </w:r>
          </w:p>
          <w:p w:rsidR="009D7F38" w:rsidRPr="00B31B34" w:rsidRDefault="009D7F38" w:rsidP="00A62114">
            <w:pPr>
              <w:numPr>
                <w:ilvl w:val="0"/>
                <w:numId w:val="2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ntensity of stump and phantom pain at 30 days and at 6 months</w:t>
            </w:r>
          </w:p>
          <w:p w:rsidR="009D7F38" w:rsidRPr="00B31B34" w:rsidRDefault="009D7F38" w:rsidP="00A62114">
            <w:pPr>
              <w:numPr>
                <w:ilvl w:val="0"/>
                <w:numId w:val="2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requency. duration and intensity of phantom pain attacks</w:t>
            </w:r>
          </w:p>
          <w:p w:rsidR="009D7F38" w:rsidRPr="00B31B34" w:rsidRDefault="009D7F38" w:rsidP="00A62114">
            <w:pPr>
              <w:numPr>
                <w:ilvl w:val="0"/>
                <w:numId w:val="2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escription of pain utilization of opioids</w:t>
            </w:r>
          </w:p>
          <w:p w:rsidR="009D7F38" w:rsidRPr="00B31B34" w:rsidRDefault="009D7F38" w:rsidP="00A62114">
            <w:pPr>
              <w:numPr>
                <w:ilvl w:val="0"/>
                <w:numId w:val="24"/>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ndey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QYW5kZXk8L0F1dGhvcj48WWVhcj4yMDA2PC9ZZWFyPjxS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GwmYW1wO0FOPTE2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YW5kZXk8L0F1dGhvcj48WWVhcj4yMDA2PC9ZZWFyPjxS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GwmYW1wO0FOPTE2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6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125)</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cholecyst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nausea or vomiting</w:t>
            </w:r>
          </w:p>
          <w:p w:rsidR="009D7F38" w:rsidRPr="00B31B34" w:rsidRDefault="009D7F38"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entanyl utilization</w:t>
            </w:r>
          </w:p>
          <w:p w:rsidR="009D7F38" w:rsidRPr="00B31B34" w:rsidRDefault="009D7F38"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rowsiness</w:t>
            </w:r>
          </w:p>
          <w:p w:rsidR="009D7F38" w:rsidRPr="00B31B34" w:rsidRDefault="009D7F38"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tching</w:t>
            </w:r>
          </w:p>
          <w:p w:rsidR="009D7F38" w:rsidRPr="00B31B34" w:rsidRDefault="009D7F38"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ight headedness</w:t>
            </w:r>
          </w:p>
          <w:p w:rsidR="009D7F38" w:rsidRPr="00B31B34" w:rsidRDefault="009D7F38"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ck of concentration</w:t>
            </w:r>
          </w:p>
          <w:p w:rsidR="009D7F38" w:rsidRPr="00B31B34" w:rsidRDefault="009D7F38" w:rsidP="00A62114">
            <w:pPr>
              <w:numPr>
                <w:ilvl w:val="0"/>
                <w:numId w:val="25"/>
              </w:numPr>
              <w:spacing w:after="0" w:line="240" w:lineRule="auto"/>
              <w:ind w:left="158" w:hanging="142"/>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eadache</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25)</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uran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6)</w:t>
            </w:r>
            <w:r w:rsidRPr="00B31B34">
              <w:rPr>
                <w:rFonts w:ascii="Times New Roman" w:eastAsia="Times New Roman" w:hAnsi="Times New Roman"/>
                <w:color w:val="000000"/>
                <w:sz w:val="16"/>
                <w:szCs w:val="16"/>
                <w:lang w:val="en-CA" w:eastAsia="fr-CA"/>
              </w:rPr>
              <w:fldChar w:fldCharType="begin">
                <w:fldData xml:space="preserve">PEVuZE5vdGU+PENpdGU+PEF1dGhvcj5UdXJhbjwvQXV0aG9yPjxZZWFyPjIwMDY8L1llYXI+PFJl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dXJhbjwvQXV0aG9yPjxZZWFyPjIwMDY8L1llYXI+PFJl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ower limb surgery</w:t>
            </w:r>
          </w:p>
        </w:tc>
        <w:tc>
          <w:tcPr>
            <w:tcW w:w="340" w:type="pct"/>
            <w:shd w:val="clear" w:color="auto" w:fill="F2F2F2"/>
            <w:noWrap/>
            <w:hideMark/>
          </w:tcPr>
          <w:p w:rsidR="009D7F38" w:rsidRPr="00B31B34" w:rsidRDefault="00ED0E85"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or 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Yes</w:t>
            </w:r>
          </w:p>
        </w:tc>
        <w:tc>
          <w:tcPr>
            <w:tcW w:w="535" w:type="pct"/>
            <w:vMerge w:val="restart"/>
            <w:shd w:val="clear" w:color="auto" w:fill="F2F2F2"/>
            <w:noWrap/>
            <w:hideMark/>
          </w:tcPr>
          <w:p w:rsidR="009D7F38" w:rsidRPr="00B31B34" w:rsidRDefault="00723E1A" w:rsidP="00A62114">
            <w:pPr>
              <w:numPr>
                <w:ilvl w:val="0"/>
                <w:numId w:val="26"/>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26"/>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lang w:val="en-CA" w:eastAsia="fr-CA"/>
              </w:rPr>
              <w:t>sedation</w:t>
            </w:r>
          </w:p>
          <w:p w:rsidR="009D7F38" w:rsidRPr="00B31B34" w:rsidRDefault="00D06198" w:rsidP="00A62114">
            <w:pPr>
              <w:numPr>
                <w:ilvl w:val="0"/>
                <w:numId w:val="26"/>
              </w:numPr>
              <w:spacing w:after="0" w:line="240" w:lineRule="auto"/>
              <w:ind w:left="159" w:hanging="159"/>
              <w:contextualSpacing/>
              <w:rPr>
                <w:rFonts w:ascii="Times New Roman" w:eastAsia="Times New Roman" w:hAnsi="Times New Roman"/>
                <w:color w:val="000000"/>
                <w:sz w:val="16"/>
                <w:szCs w:val="16"/>
                <w:lang w:val="en-CA" w:eastAsia="fr-CA"/>
              </w:rPr>
            </w:pPr>
            <w:r w:rsidRPr="00D06198">
              <w:rPr>
                <w:rFonts w:ascii="Times New Roman" w:eastAsia="Times New Roman" w:hAnsi="Times New Roman"/>
                <w:color w:val="000000"/>
                <w:sz w:val="16"/>
                <w:szCs w:val="16"/>
                <w:u w:val="single"/>
                <w:lang w:eastAsia="fr-CA"/>
              </w:rPr>
              <w:t>patient-controlled epidural analgesia</w:t>
            </w:r>
            <w:r w:rsidR="009D7F38" w:rsidRPr="00B31B34">
              <w:rPr>
                <w:rFonts w:ascii="Times New Roman" w:eastAsia="Times New Roman" w:hAnsi="Times New Roman"/>
                <w:color w:val="000000"/>
                <w:sz w:val="16"/>
                <w:szCs w:val="16"/>
                <w:u w:val="single"/>
                <w:lang w:val="en-CA" w:eastAsia="fr-CA"/>
              </w:rPr>
              <w:t xml:space="preserve"> usage</w:t>
            </w:r>
          </w:p>
          <w:p w:rsidR="009D7F38" w:rsidRPr="00B31B34" w:rsidRDefault="009D7F38" w:rsidP="00A62114">
            <w:pPr>
              <w:numPr>
                <w:ilvl w:val="0"/>
                <w:numId w:val="2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Quality of recovery assessment</w:t>
            </w:r>
          </w:p>
          <w:p w:rsidR="009D7F38" w:rsidRPr="00B31B34" w:rsidRDefault="009D7F38" w:rsidP="00A62114">
            <w:pPr>
              <w:numPr>
                <w:ilvl w:val="0"/>
                <w:numId w:val="2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imes of </w:t>
            </w:r>
            <w:r w:rsidR="00E44221">
              <w:rPr>
                <w:rFonts w:ascii="Times New Roman" w:eastAsia="Times New Roman" w:hAnsi="Times New Roman"/>
                <w:color w:val="000000"/>
                <w:sz w:val="16"/>
                <w:szCs w:val="16"/>
                <w:lang w:val="en-CA" w:eastAsia="fr-CA"/>
              </w:rPr>
              <w:t>gastrointestinal</w:t>
            </w:r>
            <w:r w:rsidRPr="00B31B34">
              <w:rPr>
                <w:rFonts w:ascii="Times New Roman" w:eastAsia="Times New Roman" w:hAnsi="Times New Roman"/>
                <w:color w:val="000000"/>
                <w:sz w:val="16"/>
                <w:szCs w:val="16"/>
                <w:lang w:val="en-CA" w:eastAsia="fr-CA"/>
              </w:rPr>
              <w:t xml:space="preserve"> function recovery</w:t>
            </w:r>
          </w:p>
          <w:p w:rsidR="009D7F38" w:rsidRPr="00B31B34" w:rsidRDefault="009D7F38" w:rsidP="00A62114">
            <w:pPr>
              <w:numPr>
                <w:ilvl w:val="0"/>
                <w:numId w:val="2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tient satisfaction scoring for pain management</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2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ontazeri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fldData xml:space="preserve">PEVuZE5vdGU+PENpdGU+PEF1dGhvcj5Nb250YXplcmk8L0F1dGhvcj48WWVhcj4yMDA3PC9ZZWFy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xNzY1NzM4NDwvc3R5bGU+PHN0eWxlIGZh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b250YXplcmk8L0F1dGhvcj48WWVhcj4yMDA3PC9ZZWFy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xNzY1NzM4NDwvc3R5bGU+PHN0eWxlIGZh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5</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5)</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Knee arthroscop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rescue analgesic</w:t>
            </w:r>
          </w:p>
          <w:p w:rsidR="009D7F38" w:rsidRPr="00B31B34" w:rsidRDefault="009D7F38"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omnolence</w:t>
            </w:r>
          </w:p>
          <w:p w:rsidR="009D7F38" w:rsidRPr="00B31B34" w:rsidRDefault="009D7F38"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ystagmus</w:t>
            </w:r>
          </w:p>
          <w:p w:rsidR="009D7F38" w:rsidRPr="00B31B34" w:rsidRDefault="009D7F38"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remor</w:t>
            </w:r>
          </w:p>
          <w:p w:rsidR="009D7F38" w:rsidRPr="00B31B34" w:rsidRDefault="009D7F38"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plopia</w:t>
            </w:r>
          </w:p>
          <w:p w:rsidR="009D7F38" w:rsidRPr="00B31B34" w:rsidRDefault="009D7F38" w:rsidP="00A62114">
            <w:pPr>
              <w:numPr>
                <w:ilvl w:val="0"/>
                <w:numId w:val="2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ausea</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5)</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84"/>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ech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Paech&lt;/Author&gt;&lt;Year&gt;2007&lt;/Year&gt;&lt;RecNum&gt;16386&lt;/RecNum&gt;&lt;DisplayText&gt;&lt;style face="superscript"&gt;26&lt;/style&gt;&lt;/DisplayText&gt;&lt;record&gt;&lt;rec-number&gt;16386&lt;/rec-number&gt;&lt;foreign-keys&gt;&lt;key app="EN" db-id="w90tzs52tz9ze4esfat5w5vhv5pxtepdtxsf" timestamp="1480067850"&gt;16386&lt;/key&gt;&lt;/foreign-keys&gt;&lt;ref-type name="Journal Article"&gt;17&lt;/ref-type&gt;&lt;contributors&gt;&lt;authors&gt;&lt;author&gt;Paech, M. F.&lt;/author&gt;&lt;author&gt;Goy, R.&lt;/author&gt;&lt;author&gt;Chua, S.&lt;/author&gt;&lt;author&gt;Scott, K.&lt;/author&gt;&lt;author&gt;Christmas, T.&lt;/author&gt;&lt;author&gt;Doherty, D. A.&lt;/author&gt;&lt;/authors&gt;&lt;/contributors&gt;&lt;auth-address&gt;King Edward Mem Hosp Women, Dept Anaesthesia &amp;amp; Pain Med, Subiaco, WA 6008, Australia. Univ Western Australia, Sch Med &amp;amp; Pharmacol, Pharmacol &amp;amp; Anaesthesiol Unit, Nedlands, WA 6009, Australia. Women &amp;amp; Infants Res Fdn, Res Design &amp;amp; Biostat Unit, Perth, WA, Australia.; Paech, MF (reprint author), King Edward Mem Hosp Women, Dept Anaesthesia &amp;amp; Pain Med, 374 Bagot Rd, Subiaco, WA 6008, Australia.; michael.paech@health.wa.gov.au&lt;/auth-address&gt;&lt;titles&gt;&lt;title&gt;A randomized, placebo-controlled trial of preoperative oral pregabalin for postoperative pain relief after minor gynecological surgery&lt;/title&gt;&lt;secondary-title&gt;Anesthesia and Analgesia&lt;/secondary-title&gt;&lt;alt-title&gt;Anesth. Analg.&lt;/alt-title&gt;&lt;/titles&gt;&lt;periodical&gt;&lt;full-title&gt;Anesth Analg&lt;/full-title&gt;&lt;abbr-1&gt;Anesthesia and analgesia&lt;/abbr-1&gt;&lt;/periodical&gt;&lt;pages&gt;1449-1453&lt;/pages&gt;&lt;volume&gt;105&lt;/volume&gt;&lt;number&gt;5&lt;/number&gt;&lt;keywords&gt;&lt;keyword&gt;GABAPENTIN&lt;/keyword&gt;&lt;keyword&gt;VALIDITY&lt;/keyword&gt;&lt;/keywords&gt;&lt;dates&gt;&lt;year&gt;2007&lt;/year&gt;&lt;pub-dates&gt;&lt;date&gt;Nov&lt;/date&gt;&lt;/pub-dates&gt;&lt;/dates&gt;&lt;isbn&gt;0003-2999&lt;/isbn&gt;&lt;accession-num&gt;WOS:000250317500045&lt;/accession-num&gt;&lt;work-type&gt;Article&lt;/work-type&gt;&lt;urls&gt;&lt;/urls&gt;&lt;electronic-resource-num&gt;10.1213/01.ane.0000286227.13306.d7&lt;/electronic-resource-num&gt;&lt;language&gt;English&lt;/language&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41)</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Gynecologic operations </w:t>
            </w:r>
            <w:r w:rsidRPr="00B31B34">
              <w:rPr>
                <w:rFonts w:ascii="Times New Roman" w:eastAsia="Times New Roman" w:hAnsi="Times New Roman"/>
                <w:color w:val="000000"/>
                <w:sz w:val="16"/>
                <w:szCs w:val="16"/>
                <w:lang w:val="en-CA" w:eastAsia="fr-CA"/>
              </w:rPr>
              <w:lastRenderedPageBreak/>
              <w:t>involving the cervix and uterus</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lastRenderedPageBreak/>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Fentanyl requirement</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Quality of recovery</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nalgesic requirement</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 score</w:t>
            </w:r>
          </w:p>
          <w:p w:rsidR="009D7F38" w:rsidRPr="00B31B34" w:rsidRDefault="00723E1A"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tisfaction score</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eadache</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ight-headedness</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Visual disturbances</w:t>
            </w:r>
          </w:p>
          <w:p w:rsidR="009D7F38" w:rsidRPr="00B31B34" w:rsidRDefault="009D7F38" w:rsidP="00A62114">
            <w:pPr>
              <w:numPr>
                <w:ilvl w:val="0"/>
                <w:numId w:val="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fficulty walking</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5)</w:t>
            </w:r>
          </w:p>
        </w:tc>
        <w:tc>
          <w:tcPr>
            <w:tcW w:w="388" w:type="pct"/>
            <w:gridSpan w:val="2"/>
            <w:vMerge/>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rabhakar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fldData xml:space="preserve">PEVuZE5vdGU+PENpdGU+PEF1dGhvcj5QcmFiaGFrYXI8L0F1dGhvcj48WWVhcj4yMDA3PC9ZZWFy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cmFiaGFrYXI8L0F1dGhvcj48WWVhcj4yMDA3PC9ZZWFy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1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Brachial plexus exploration</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23"/>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VAS score at rest and dynamic</w:t>
            </w:r>
          </w:p>
          <w:p w:rsidR="009D7F38" w:rsidRPr="00B31B34" w:rsidRDefault="009D7F38" w:rsidP="00A62114">
            <w:pPr>
              <w:numPr>
                <w:ilvl w:val="0"/>
                <w:numId w:val="2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emodynamics variables</w:t>
            </w:r>
          </w:p>
          <w:p w:rsidR="009D7F38" w:rsidRPr="00B31B34" w:rsidRDefault="009D7F38" w:rsidP="00A62114">
            <w:pPr>
              <w:numPr>
                <w:ilvl w:val="0"/>
                <w:numId w:val="2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ntraoperative fentanyl and propofol utilization</w:t>
            </w:r>
          </w:p>
          <w:p w:rsidR="009D7F38" w:rsidRPr="00B31B34" w:rsidRDefault="009D7F38" w:rsidP="00A62114">
            <w:pPr>
              <w:numPr>
                <w:ilvl w:val="0"/>
                <w:numId w:val="2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doses of rescue analgesic</w:t>
            </w:r>
          </w:p>
          <w:p w:rsidR="009D7F38" w:rsidRPr="00B31B34" w:rsidRDefault="00723E1A" w:rsidP="00A62114">
            <w:pPr>
              <w:numPr>
                <w:ilvl w:val="0"/>
                <w:numId w:val="23"/>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2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Excessive sedation</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0)</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Said-Ahmed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fldData xml:space="preserve">PEVuZE5vdGU+PENpdGU+PEF1dGhvcj5TYWlkLUFobWVkPC9BdXRob3I+PFllYXI+MjAwNzwvWWVh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TYWlkLUFobWVkPC9BdXRob3I+PFllYXI+MjAwNzwvWWVh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1200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yom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7"/>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VAS</w:t>
            </w:r>
          </w:p>
          <w:p w:rsidR="009D7F38" w:rsidRPr="00B31B34" w:rsidRDefault="009D7F38" w:rsidP="00A62114">
            <w:pPr>
              <w:numPr>
                <w:ilvl w:val="0"/>
                <w:numId w:val="2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entanyl utilization</w:t>
            </w:r>
          </w:p>
          <w:p w:rsidR="009D7F38" w:rsidRPr="00B31B34" w:rsidRDefault="009D7F38" w:rsidP="00A62114">
            <w:pPr>
              <w:numPr>
                <w:ilvl w:val="0"/>
                <w:numId w:val="2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300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akmaz </w:t>
            </w:r>
            <w:r w:rsidRPr="00B31B34">
              <w:rPr>
                <w:rFonts w:ascii="Times New Roman" w:eastAsia="Times New Roman" w:hAnsi="Times New Roman"/>
                <w:i/>
                <w:color w:val="000000"/>
                <w:sz w:val="16"/>
                <w:szCs w:val="16"/>
                <w:lang w:val="en-CA" w:eastAsia="fr-CA"/>
              </w:rPr>
              <w:t xml:space="preserve">et al.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fldData xml:space="preserve">PEVuZE5vdGU+PENpdGU+PEF1dGhvcj5UYWttYXo8L0F1dGhvcj48WWVhcj4yMDA3PC9ZZWFyPjxS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YWttYXo8L0F1dGhvcj48WWVhcj4yMDA3PC9ZZWFyPjxS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29</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5</w:t>
            </w: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aba</w:t>
            </w:r>
            <w:r w:rsidR="00ED0E85">
              <w:rPr>
                <w:rFonts w:ascii="Times New Roman" w:eastAsia="Times New Roman" w:hAnsi="Times New Roman"/>
                <w:color w:val="000000"/>
                <w:sz w:val="16"/>
                <w:szCs w:val="16"/>
                <w:lang w:val="en-CA" w:eastAsia="fr-CA"/>
              </w:rPr>
              <w:t>pentin</w:t>
            </w:r>
            <w:r w:rsidR="00A72917">
              <w:rPr>
                <w:rFonts w:ascii="Times New Roman" w:eastAsia="Times New Roman" w:hAnsi="Times New Roman"/>
                <w:color w:val="000000"/>
                <w:sz w:val="16"/>
                <w:szCs w:val="16"/>
                <w:lang w:val="en-CA" w:eastAsia="fr-CA"/>
              </w:rPr>
              <w:t xml:space="preserve"> </w:t>
            </w:r>
            <w:r w:rsidRPr="00B31B34">
              <w:rPr>
                <w:rFonts w:ascii="Times New Roman" w:eastAsia="Times New Roman" w:hAnsi="Times New Roman"/>
                <w:color w:val="000000"/>
                <w:sz w:val="16"/>
                <w:szCs w:val="16"/>
                <w:lang w:val="en-CA" w:eastAsia="fr-CA"/>
              </w:rPr>
              <w:t>900 (n = 15)</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en cholecyst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30"/>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3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nalgesic utilization</w:t>
            </w:r>
          </w:p>
          <w:p w:rsidR="009D7F38" w:rsidRPr="00B31B34" w:rsidRDefault="009D7F38" w:rsidP="00A62114">
            <w:pPr>
              <w:numPr>
                <w:ilvl w:val="0"/>
                <w:numId w:val="3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aba</w:t>
            </w:r>
            <w:r w:rsidR="00ED0E85">
              <w:rPr>
                <w:rFonts w:ascii="Times New Roman" w:eastAsia="Times New Roman" w:hAnsi="Times New Roman"/>
                <w:color w:val="000000"/>
                <w:sz w:val="16"/>
                <w:szCs w:val="16"/>
                <w:lang w:val="en-CA" w:eastAsia="fr-CA"/>
              </w:rPr>
              <w:t xml:space="preserve">pentin </w:t>
            </w:r>
            <w:r w:rsidRPr="00B31B34">
              <w:rPr>
                <w:rFonts w:ascii="Times New Roman" w:eastAsia="Times New Roman" w:hAnsi="Times New Roman"/>
                <w:color w:val="000000"/>
                <w:sz w:val="16"/>
                <w:szCs w:val="16"/>
                <w:lang w:val="en-CA" w:eastAsia="fr-CA"/>
              </w:rPr>
              <w:t>1200 (n = 1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sitsopoulos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Tsitsopoulos&lt;/Author&gt;&lt;Year&gt;2007&lt;/Year&gt;&lt;RecNum&gt;16445&lt;/RecNum&gt;&lt;DisplayText&gt;&lt;style face="superscript"&gt;30&lt;/style&gt;&lt;/DisplayText&gt;&lt;record&gt;&lt;rec-number&gt;16445&lt;/rec-number&gt;&lt;foreign-keys&gt;&lt;key app="EN" db-id="w90tzs52tz9ze4esfat5w5vhv5pxtepdtxsf" timestamp="1480067850"&gt;16445&lt;/key&gt;&lt;/foreign-keys&gt;&lt;ref-type name="Book Section"&gt;5&lt;/ref-type&gt;&lt;contributors&gt;&lt;authors&gt;&lt;author&gt;Tsitsopoulos, P. P.&lt;/author&gt;&lt;author&gt;Kiskira, O.&lt;/author&gt;&lt;author&gt;Kolotoura, A.&lt;/author&gt;&lt;author&gt;Bibis, A.&lt;/author&gt;&lt;author&gt;Anastassiou, E.&lt;/author&gt;&lt;/authors&gt;&lt;/contributors&gt;&lt;auth-address&gt;[Tsitsopoulos, P. Ph.] Aristotle Univ Thessaloniki, Sch Med, Hippokratio Gen Hosp, Dept Neurosurg, GR-54006 Thessaloniki, Greece.; Tsitsopoulos, PP (reprint author), Aristotle Univ Thessaloniki, Sch Med, Hippokratio Gen Hosp, Dept Neurosurg, GR-54006 Thessaloniki, Greece.&lt;/auth-address&gt;&lt;titles&gt;&lt;title&gt;Effects of gabapentin on postoperative pain and morphine consumption after lumbar fusion surgery&lt;/title&gt;&lt;secondary-title&gt;Proceedings of the 13th European Congress of Neurosurgery&lt;/secondary-title&gt;&lt;/titles&gt;&lt;pages&gt;637-640&lt;/pages&gt;&lt;keywords&gt;&lt;keyword&gt;MECHANISMS&lt;/keyword&gt;&lt;/keywords&gt;&lt;dates&gt;&lt;year&gt;2007&lt;/year&gt;&lt;/dates&gt;&lt;pub-location&gt;40128 Bologna&lt;/pub-location&gt;&lt;publisher&gt;Medimond S R L&lt;/publisher&gt;&lt;isbn&gt;978-88-7587-385-1&lt;/isbn&gt;&lt;accession-num&gt;WOS:000251574500105&lt;/accession-num&gt;&lt;urls&gt;&lt;/urls&gt;&lt;language&gt;English&lt;/language&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0</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umbar fusion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31"/>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3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ura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r w:rsidRPr="00B31B34">
              <w:rPr>
                <w:rFonts w:ascii="Times New Roman" w:eastAsia="Times New Roman" w:hAnsi="Times New Roman"/>
                <w:color w:val="000000"/>
                <w:sz w:val="16"/>
                <w:szCs w:val="16"/>
                <w:lang w:val="en-CA" w:eastAsia="fr-CA"/>
              </w:rPr>
              <w:t>(2007)</w:t>
            </w:r>
            <w:r w:rsidRPr="00B31B34">
              <w:rPr>
                <w:rFonts w:ascii="Times New Roman" w:eastAsia="Times New Roman" w:hAnsi="Times New Roman"/>
                <w:color w:val="000000"/>
                <w:sz w:val="16"/>
                <w:szCs w:val="16"/>
                <w:lang w:val="en-CA" w:eastAsia="fr-CA"/>
              </w:rPr>
              <w:fldChar w:fldCharType="begin">
                <w:fldData xml:space="preserve">PEVuZE5vdGU+PENpdGU+PEF1dGhvcj5UdXJhbjwvQXV0aG9yPjxZZWFyPjIwMDc8L1llYXI+PFJl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dXJhbjwvQXV0aG9yPjxZZWFyPjIwMDc8L1llYXI+PFJl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and surger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anesthesia</w:t>
            </w:r>
            <w:r w:rsidR="009D7F38" w:rsidRPr="00B31B34">
              <w:rPr>
                <w:rFonts w:ascii="Times New Roman" w:eastAsia="Times New Roman" w:hAnsi="Times New Roman"/>
                <w:color w:val="000000"/>
                <w:sz w:val="16"/>
                <w:szCs w:val="16"/>
                <w:lang w:val="en-CA" w:eastAsia="fr-CA"/>
              </w:rPr>
              <w:t xml:space="preserve"> </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322919">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919">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3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nsory and motor block onset</w:t>
            </w:r>
          </w:p>
          <w:p w:rsidR="009D7F38" w:rsidRPr="00B31B34" w:rsidRDefault="009D7F38" w:rsidP="00A62114">
            <w:pPr>
              <w:numPr>
                <w:ilvl w:val="0"/>
                <w:numId w:val="3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covery times</w:t>
            </w:r>
          </w:p>
          <w:p w:rsidR="009D7F38" w:rsidRPr="00B31B34" w:rsidRDefault="009D7F38" w:rsidP="00A62114">
            <w:pPr>
              <w:numPr>
                <w:ilvl w:val="0"/>
                <w:numId w:val="3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urniquet pain</w:t>
            </w:r>
          </w:p>
          <w:p w:rsidR="009D7F38" w:rsidRPr="00B31B34" w:rsidRDefault="009D7F38" w:rsidP="00A62114">
            <w:pPr>
              <w:numPr>
                <w:ilvl w:val="0"/>
                <w:numId w:val="3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Quality of anesthesia</w:t>
            </w:r>
          </w:p>
          <w:p w:rsidR="009D7F38" w:rsidRPr="00B31B34" w:rsidRDefault="00723E1A" w:rsidP="00A62114">
            <w:pPr>
              <w:numPr>
                <w:ilvl w:val="0"/>
                <w:numId w:val="32"/>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w:t>
            </w:r>
            <w:r w:rsidR="009D7F38" w:rsidRPr="00B31B34">
              <w:rPr>
                <w:rFonts w:ascii="Times New Roman" w:eastAsia="Times New Roman" w:hAnsi="Times New Roman"/>
                <w:color w:val="000000"/>
                <w:sz w:val="16"/>
                <w:szCs w:val="16"/>
                <w:lang w:val="en-CA" w:eastAsia="fr-CA"/>
              </w:rPr>
              <w:lastRenderedPageBreak/>
              <w:t>VAS score</w:t>
            </w:r>
          </w:p>
          <w:p w:rsidR="009D7F38" w:rsidRPr="00B31B34" w:rsidRDefault="009D7F38" w:rsidP="00A62114">
            <w:pPr>
              <w:numPr>
                <w:ilvl w:val="0"/>
                <w:numId w:val="3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 at discharge</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garwal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BZ2Fyd2FsPC9BdXRob3I+PFllYXI+MjAwODwvWWVhcj48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BZ2Fyd2FsPC9BdXRob3I+PFllYXI+MjAwODwvWWVhcj48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2</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cholecyst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33"/>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3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Fentanyl requirement</w:t>
            </w:r>
          </w:p>
          <w:p w:rsidR="009D7F38" w:rsidRPr="00B31B34" w:rsidRDefault="009D7F38" w:rsidP="00A62114">
            <w:pPr>
              <w:numPr>
                <w:ilvl w:val="0"/>
                <w:numId w:val="3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ncidence and severity of 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9)</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rogly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Ccm9nbHk8L0F1dGhvcj48WWVhcj4yMDA4PC9ZZWFyPjxS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ODkz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cm9nbHk8L0F1dGhvcj48WWVhcj4yMDA4PC9ZZWFyPjxS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2)</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hyroid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0F1ED6" w:rsidRDefault="009D7F38" w:rsidP="00C904AA">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0F1ED6" w:rsidRDefault="009D7F38" w:rsidP="00C904AA">
            <w:pPr>
              <w:spacing w:after="0" w:line="240" w:lineRule="auto"/>
              <w:contextualSpacing/>
              <w:rPr>
                <w:rFonts w:ascii="Times New Roman" w:eastAsia="Times New Roman" w:hAnsi="Times New Roman"/>
                <w:color w:val="000000"/>
                <w:sz w:val="16"/>
                <w:szCs w:val="16"/>
                <w:lang w:val="en-CA" w:eastAsia="fr-CA"/>
              </w:rPr>
            </w:pPr>
            <w:r w:rsidRPr="000F1ED6">
              <w:rPr>
                <w:rFonts w:ascii="Times New Roman" w:eastAsia="Times New Roman" w:hAnsi="Times New Roman"/>
                <w:color w:val="000000"/>
                <w:sz w:val="16"/>
                <w:szCs w:val="16"/>
                <w:lang w:val="en-CA" w:eastAsia="fr-CA"/>
              </w:rPr>
              <w:t>Yes</w:t>
            </w:r>
          </w:p>
        </w:tc>
        <w:tc>
          <w:tcPr>
            <w:tcW w:w="535" w:type="pct"/>
            <w:vMerge w:val="restart"/>
            <w:shd w:val="clear" w:color="auto" w:fill="auto"/>
            <w:noWrap/>
            <w:hideMark/>
          </w:tcPr>
          <w:p w:rsidR="009D7F38" w:rsidRPr="00B31B34" w:rsidRDefault="009D7F38" w:rsidP="00A62114">
            <w:pPr>
              <w:numPr>
                <w:ilvl w:val="0"/>
                <w:numId w:val="3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Analgesic utilization</w:t>
            </w:r>
          </w:p>
          <w:p w:rsidR="009D7F38" w:rsidRPr="00B31B34" w:rsidRDefault="009D7F38" w:rsidP="00A62114">
            <w:pPr>
              <w:numPr>
                <w:ilvl w:val="0"/>
                <w:numId w:val="3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hronic pain</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1)</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Freedma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GcmVlZG1hbjwvQXV0aG9yPjxZZWFyPjIwMDg8L1llYXI+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GcmVlZG1hbjwvQXV0aG9yPjxZZWFyPjIwMDg8L1llYXI+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4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ugmentation mammaplast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after first dos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35"/>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3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ydrocodone utilization</w:t>
            </w:r>
          </w:p>
          <w:p w:rsidR="009D7F38" w:rsidRPr="00B31B34" w:rsidRDefault="009D7F38" w:rsidP="00A62114">
            <w:pPr>
              <w:numPr>
                <w:ilvl w:val="0"/>
                <w:numId w:val="3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ausea</w:t>
            </w:r>
          </w:p>
          <w:p w:rsidR="009D7F38" w:rsidRPr="00B31B34" w:rsidRDefault="009D7F38" w:rsidP="00A62114">
            <w:pPr>
              <w:numPr>
                <w:ilvl w:val="0"/>
                <w:numId w:val="3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Quality of pai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d</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Huot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IdW90PC9BdXRob3I+PFllYXI+MjAwODwvWWVhcj48UmVj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Q1JmFtcDtBTj0xODU2NjE5Njwvc3R5bGU+PHN0eWxlIGZhY2U9Im5vcm1h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IdW90PC9BdXRob3I+PFllYXI+MjAwODwvWWVhcj48UmVj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Q1JmFtcDtBTj0xODU2NjE5Njwvc3R5bGU+PHN0eWxlIGZhY2U9Im5vcm1h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5</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3)</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horaco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843182" w:rsidRDefault="009D7F38" w:rsidP="00843182">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843182" w:rsidRDefault="009D7F38" w:rsidP="00843182">
            <w:pPr>
              <w:spacing w:after="0" w:line="240" w:lineRule="auto"/>
              <w:contextualSpacing/>
              <w:rPr>
                <w:rFonts w:ascii="Times New Roman" w:eastAsia="Times New Roman" w:hAnsi="Times New Roman"/>
                <w:color w:val="000000"/>
                <w:sz w:val="16"/>
                <w:szCs w:val="16"/>
                <w:lang w:val="en-CA" w:eastAsia="fr-CA"/>
              </w:rPr>
            </w:pPr>
            <w:r w:rsidRPr="00843182">
              <w:rPr>
                <w:rFonts w:ascii="Times New Roman" w:eastAsia="Times New Roman" w:hAnsi="Times New Roman"/>
                <w:color w:val="000000"/>
                <w:sz w:val="16"/>
                <w:szCs w:val="16"/>
                <w:lang w:val="en-CA" w:eastAsia="fr-CA"/>
              </w:rPr>
              <w:t>Yes</w:t>
            </w:r>
          </w:p>
        </w:tc>
        <w:tc>
          <w:tcPr>
            <w:tcW w:w="535" w:type="pct"/>
            <w:vMerge w:val="restart"/>
            <w:shd w:val="clear" w:color="auto" w:fill="auto"/>
            <w:noWrap/>
            <w:hideMark/>
          </w:tcPr>
          <w:p w:rsidR="009D7F38" w:rsidRPr="00B31B34" w:rsidRDefault="00723E1A" w:rsidP="00A62114">
            <w:pPr>
              <w:numPr>
                <w:ilvl w:val="0"/>
                <w:numId w:val="36"/>
              </w:numPr>
              <w:spacing w:after="0" w:line="240" w:lineRule="auto"/>
              <w:ind w:left="158" w:hanging="158"/>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at the surgical site (at rest and while coughing)</w:t>
            </w:r>
          </w:p>
          <w:p w:rsidR="009D7F38" w:rsidRPr="00B31B34" w:rsidRDefault="009D7F38" w:rsidP="00A62114">
            <w:pPr>
              <w:numPr>
                <w:ilvl w:val="0"/>
                <w:numId w:val="3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 xml:space="preserve">Shoulder </w:t>
            </w:r>
            <w:r w:rsidR="00723E1A">
              <w:rPr>
                <w:rFonts w:ascii="Times New Roman" w:eastAsia="Times New Roman" w:hAnsi="Times New Roman"/>
                <w:color w:val="000000"/>
                <w:sz w:val="16"/>
                <w:szCs w:val="16"/>
                <w:u w:val="single"/>
                <w:lang w:val="en-CA" w:eastAsia="fr-CA"/>
              </w:rPr>
              <w:t>Postoperative pain</w:t>
            </w:r>
            <w:r w:rsidRPr="00B31B34">
              <w:rPr>
                <w:rFonts w:ascii="Times New Roman" w:eastAsia="Times New Roman" w:hAnsi="Times New Roman"/>
                <w:color w:val="000000"/>
                <w:sz w:val="16"/>
                <w:szCs w:val="16"/>
                <w:u w:val="single"/>
                <w:lang w:val="en-CA" w:eastAsia="fr-CA"/>
              </w:rPr>
              <w:t xml:space="preserve"> (at rest and during movement)</w:t>
            </w:r>
          </w:p>
          <w:p w:rsidR="009D7F38" w:rsidRPr="00B31B34" w:rsidRDefault="009D7F38" w:rsidP="00A62114">
            <w:pPr>
              <w:numPr>
                <w:ilvl w:val="0"/>
                <w:numId w:val="36"/>
              </w:numPr>
              <w:spacing w:after="0" w:line="240" w:lineRule="auto"/>
              <w:ind w:left="158" w:hanging="158"/>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8)</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Jokela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Kb2tlbGE8L0F1dGhvcj48WWVhcj4yMDA4PC9ZZWFyPjxS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xMDYtMTEyPC9wYWdl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Kb2tlbGE8L0F1dGhvcj48WWVhcj4yMDA4PC9ZZWFyPjxS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xMDYtMTEyPC9wYWdl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1</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600 (n = 29)</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hyster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after 1st dos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VAS scores</w:t>
            </w:r>
            <w:r w:rsidR="009D7F38" w:rsidRPr="00B31B34">
              <w:rPr>
                <w:rFonts w:ascii="Times New Roman" w:eastAsia="Times New Roman" w:hAnsi="Times New Roman"/>
                <w:color w:val="000000"/>
                <w:sz w:val="16"/>
                <w:szCs w:val="16"/>
                <w:lang w:val="en-CA" w:eastAsia="fr-CA"/>
              </w:rPr>
              <w:t xml:space="preserve">. </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VAS scores</w:t>
            </w:r>
            <w:r w:rsidRPr="00B31B34">
              <w:rPr>
                <w:rFonts w:ascii="Times New Roman" w:eastAsia="Times New Roman" w:hAnsi="Times New Roman"/>
                <w:color w:val="000000"/>
                <w:sz w:val="16"/>
                <w:szCs w:val="16"/>
                <w:lang w:val="en-CA" w:eastAsia="fr-CA"/>
              </w:rPr>
              <w:br/>
              <w:t xml:space="preserve">for side effects including </w:t>
            </w:r>
            <w:r w:rsidR="00723E1A">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rowsiness</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zziness</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ck of concentration</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Blurred vision</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tching</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welling of limbs</w:t>
            </w:r>
          </w:p>
          <w:p w:rsidR="009D7F38" w:rsidRPr="00B31B34" w:rsidRDefault="009D7F38" w:rsidP="00A62114">
            <w:pPr>
              <w:numPr>
                <w:ilvl w:val="0"/>
                <w:numId w:val="3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tient satisfactio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d</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300 (n = 27)</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azepam (n = 29)</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Jokela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Kb2tlbGE8L0F1dGhvcj48WWVhcj4yMDA4PC9ZZWFyPjxS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Kb2tlbGE8L0F1dGhvcj48WWVhcj4yMDA4PC9ZZWFyPjxS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150 (n = 26)</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ay-case gynaecological laparoscopic surger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38"/>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3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nalgesic requirement</w:t>
            </w:r>
          </w:p>
          <w:p w:rsidR="009D7F38" w:rsidRPr="00B31B34" w:rsidRDefault="009D7F38" w:rsidP="00A62114">
            <w:pPr>
              <w:numPr>
                <w:ilvl w:val="0"/>
                <w:numId w:val="3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75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azepam (n = 2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etry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NZXRyeTwvQXV0aG9yPjxZZWFyPjIwMDg8L1llYXI+PFJl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ZXRyeTwvQXV0aG9yPjxZZWFyPjIwMDg8L1llYXI+PFJl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11</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post</w:t>
            </w:r>
            <w:r w:rsidR="00ED0E85">
              <w:rPr>
                <w:rFonts w:ascii="Times New Roman" w:eastAsia="Times New Roman" w:hAnsi="Times New Roman"/>
                <w:color w:val="000000"/>
                <w:sz w:val="16"/>
                <w:szCs w:val="16"/>
                <w:lang w:val="en-CA" w:eastAsia="fr-CA"/>
              </w:rPr>
              <w:t>operation</w:t>
            </w:r>
            <w:r w:rsidR="009D7F38" w:rsidRPr="00B31B34">
              <w:rPr>
                <w:rFonts w:ascii="Times New Roman" w:eastAsia="Times New Roman" w:hAnsi="Times New Roman"/>
                <w:color w:val="000000"/>
                <w:sz w:val="16"/>
                <w:szCs w:val="16"/>
                <w:lang w:val="en-CA" w:eastAsia="fr-CA"/>
              </w:rPr>
              <w:t xml:space="preserve"> (n = 33)</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Unilateral modified radical mast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2h </w:t>
            </w:r>
            <w:r w:rsidR="00723E1A">
              <w:rPr>
                <w:rFonts w:ascii="Times New Roman" w:eastAsia="Times New Roman" w:hAnsi="Times New Roman"/>
                <w:color w:val="000000"/>
                <w:sz w:val="16"/>
                <w:szCs w:val="16"/>
                <w:lang w:val="en-CA" w:eastAsia="fr-CA"/>
              </w:rPr>
              <w:t>after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3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3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723E1A" w:rsidP="00A62114">
            <w:pPr>
              <w:numPr>
                <w:ilvl w:val="0"/>
                <w:numId w:val="3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 xml:space="preserve">Postoperative nausea or </w:t>
            </w:r>
            <w:r>
              <w:rPr>
                <w:rFonts w:ascii="Times New Roman" w:eastAsia="Times New Roman" w:hAnsi="Times New Roman"/>
                <w:color w:val="000000"/>
                <w:sz w:val="16"/>
                <w:szCs w:val="16"/>
                <w:lang w:val="en-CA" w:eastAsia="fr-CA"/>
              </w:rPr>
              <w:lastRenderedPageBreak/>
              <w:t>vomiting</w:t>
            </w:r>
          </w:p>
          <w:p w:rsidR="009D7F38" w:rsidRPr="00B31B34" w:rsidRDefault="009D7F38" w:rsidP="00A62114">
            <w:pPr>
              <w:numPr>
                <w:ilvl w:val="0"/>
                <w:numId w:val="3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pre</w:t>
            </w:r>
            <w:r w:rsidR="00ED0E85">
              <w:rPr>
                <w:rFonts w:ascii="Times New Roman" w:eastAsia="Times New Roman" w:hAnsi="Times New Roman"/>
                <w:color w:val="000000"/>
                <w:sz w:val="16"/>
                <w:szCs w:val="16"/>
                <w:lang w:val="en-CA" w:eastAsia="fr-CA"/>
              </w:rPr>
              <w:t>operation</w:t>
            </w:r>
            <w:r w:rsidR="009D7F38" w:rsidRPr="00B31B34">
              <w:rPr>
                <w:rFonts w:ascii="Times New Roman" w:eastAsia="Times New Roman" w:hAnsi="Times New Roman"/>
                <w:color w:val="000000"/>
                <w:sz w:val="16"/>
                <w:szCs w:val="16"/>
                <w:lang w:val="en-CA" w:eastAsia="fr-CA"/>
              </w:rPr>
              <w:t xml:space="preserve"> (n = 3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ohammadi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Nb2hhbW1hZGk8L0F1dGhvcj48WWVhcj4yMDA4PC9ZZWFy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b2hhbW1hZGk8L0F1dGhvcj48WWVhcj4yMDA4PC9ZZWFy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39</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4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bdominal surgeries (general and gynecological)</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4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Pain score &gt;3 (VAS) 6h postoperative</w:t>
            </w:r>
          </w:p>
          <w:p w:rsidR="009D7F38" w:rsidRPr="00B31B34" w:rsidRDefault="009D7F38" w:rsidP="00A62114">
            <w:pPr>
              <w:numPr>
                <w:ilvl w:val="0"/>
                <w:numId w:val="4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ean morphine utilization</w:t>
            </w:r>
          </w:p>
          <w:p w:rsidR="009D7F38" w:rsidRPr="00B31B34" w:rsidRDefault="009D7F38" w:rsidP="00A62114">
            <w:pPr>
              <w:numPr>
                <w:ilvl w:val="0"/>
                <w:numId w:val="4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V rescue medication</w:t>
            </w:r>
          </w:p>
          <w:p w:rsidR="009D7F38" w:rsidRPr="00B31B34" w:rsidRDefault="00723E1A" w:rsidP="00A62114">
            <w:pPr>
              <w:numPr>
                <w:ilvl w:val="0"/>
                <w:numId w:val="40"/>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4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lonidin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2</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ohammadi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8)</w:t>
            </w:r>
            <w:r w:rsidRPr="00B31B34">
              <w:rPr>
                <w:rFonts w:ascii="Times New Roman" w:eastAsia="Times New Roman" w:hAnsi="Times New Roman"/>
                <w:color w:val="000000"/>
                <w:sz w:val="16"/>
                <w:szCs w:val="16"/>
                <w:lang w:val="en-CA" w:eastAsia="fr-CA"/>
              </w:rPr>
              <w:fldChar w:fldCharType="begin">
                <w:fldData xml:space="preserve">PEVuZE5vdGU+PENpdGU+PEF1dGhvcj5Nb2hhbW1hZGk8L0F1dGhvcj48WWVhcj4yMDA4PC9ZZWFy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b2hhbW1hZGk8L0F1dGhvcj48WWVhcj4yMDA4PC9ZZWFy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0</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5)</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surgery for assisted reproductive technolog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41"/>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723E1A" w:rsidP="00A62114">
            <w:pPr>
              <w:numPr>
                <w:ilvl w:val="0"/>
                <w:numId w:val="41"/>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5)</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cí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BY8OtbjwvQXV0aG9yPjxZZWFyPjIwMDk8L1llYXI+PFJl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BY8OtbjwvQXV0aG9yPjxZZWFyPjIwMDk8L1llYXI+PFJl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4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7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en inguinal. crural or umbilical hernia repair</w:t>
            </w:r>
            <w:r w:rsidRPr="00B31B34">
              <w:rPr>
                <w:rFonts w:ascii="Times New Roman" w:eastAsia="Times New Roman" w:hAnsi="Times New Roman"/>
                <w:color w:val="000000"/>
                <w:sz w:val="16"/>
                <w:szCs w:val="16"/>
                <w:lang w:val="en-CA" w:eastAsia="fr-CA"/>
              </w:rPr>
              <w:br/>
              <w:t>with mesh</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3 nights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night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4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Chronic pain</w:t>
            </w:r>
          </w:p>
          <w:p w:rsidR="009D7F38" w:rsidRPr="00B31B34" w:rsidRDefault="009D7F38" w:rsidP="00A62114">
            <w:pPr>
              <w:numPr>
                <w:ilvl w:val="0"/>
                <w:numId w:val="4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mo</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70)</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i/>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ashir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CYXNoaXI8L0F1dGhvcj48WWVhcj4yMDA5PC9ZZWFyPjxS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YXNoaXI8L0F1dGhvcj48WWVhcj4yMDA5PC9ZZWFyPjxS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2</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5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Cholecyst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43"/>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nausea or vomiting</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5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Chang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DaGFuZzwvQXV0aG9yPjxZZWFyPjIwMDk8L1llYXI+PFJl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GtleXdvcmQ+WVpJ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DaGFuZzwvQXV0aG9yPjxZZWFyPjIwMDk8L1llYXI+PFJl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GtleXdvcmQ+WVpJ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39)</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Cholecyst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after 1st dos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5</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404A9F" w:rsidP="00A62114">
            <w:pPr>
              <w:numPr>
                <w:ilvl w:val="0"/>
                <w:numId w:val="44"/>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404A9F">
              <w:rPr>
                <w:rFonts w:ascii="Times New Roman" w:eastAsia="Times New Roman" w:hAnsi="Times New Roman"/>
                <w:color w:val="000000"/>
                <w:sz w:val="16"/>
                <w:szCs w:val="16"/>
                <w:u w:val="single"/>
                <w:lang w:eastAsia="fr-CA"/>
              </w:rPr>
              <w:t>Postlaparoscopic shoulder pain</w:t>
            </w:r>
          </w:p>
          <w:p w:rsidR="009D7F38" w:rsidRPr="00B31B34" w:rsidRDefault="00723E1A" w:rsidP="00A62114">
            <w:pPr>
              <w:numPr>
                <w:ilvl w:val="0"/>
                <w:numId w:val="44"/>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4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ime to first rescue analgesia</w:t>
            </w:r>
          </w:p>
          <w:p w:rsidR="009D7F38" w:rsidRPr="00B31B34" w:rsidRDefault="009D7F38" w:rsidP="00A62114">
            <w:pPr>
              <w:numPr>
                <w:ilvl w:val="0"/>
                <w:numId w:val="4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ime in PACU</w:t>
            </w:r>
          </w:p>
          <w:p w:rsidR="009D7F38" w:rsidRPr="00B31B34" w:rsidRDefault="009D7F38" w:rsidP="00A62114">
            <w:pPr>
              <w:numPr>
                <w:ilvl w:val="0"/>
                <w:numId w:val="4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scue ketoralac requirement</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5</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Clarke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DbGFya2U8L0F1dGhvcj48WWVhcj4yMDA5PC9ZZWFyPjxS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DUmYW1wO0FOPTE5NTcyOTMzPC9zdHlsZT48c3R5bGUg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DbGFya2U8L0F1dGhvcj48WWVhcj4yMDA5PC9ZZWFyPjxS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DUmYW1wO0FOPTE5NTcyOTMzPC9zdHlsZT48c3R5bGUg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6</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w:t>
            </w:r>
            <w:r w:rsidR="00ED0E85">
              <w:rPr>
                <w:rFonts w:ascii="Times New Roman" w:eastAsia="Times New Roman" w:hAnsi="Times New Roman"/>
                <w:color w:val="000000"/>
                <w:sz w:val="16"/>
                <w:szCs w:val="16"/>
                <w:lang w:val="en-CA" w:eastAsia="fr-CA"/>
              </w:rPr>
              <w:t>postoperation</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hip arthroplasty</w:t>
            </w:r>
          </w:p>
        </w:tc>
        <w:tc>
          <w:tcPr>
            <w:tcW w:w="340" w:type="pct"/>
            <w:shd w:val="clear" w:color="auto" w:fill="F2F2F2"/>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direct </w:t>
            </w:r>
            <w:r w:rsidR="00723E1A">
              <w:rPr>
                <w:rFonts w:ascii="Times New Roman" w:eastAsia="Times New Roman" w:hAnsi="Times New Roman"/>
                <w:color w:val="000000"/>
                <w:sz w:val="16"/>
                <w:szCs w:val="16"/>
                <w:lang w:val="en-CA" w:eastAsia="fr-CA"/>
              </w:rPr>
              <w:t>after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13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723E1A" w:rsidP="00A62114">
            <w:pPr>
              <w:numPr>
                <w:ilvl w:val="0"/>
                <w:numId w:val="130"/>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3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p w:rsidR="009D7F38" w:rsidRPr="00B31B34" w:rsidRDefault="009D7F38" w:rsidP="00A62114">
            <w:pPr>
              <w:numPr>
                <w:ilvl w:val="0"/>
                <w:numId w:val="13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hronic pai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w:t>
            </w:r>
            <w:r w:rsidR="00ED0E85">
              <w:rPr>
                <w:rFonts w:ascii="Times New Roman" w:eastAsia="Times New Roman" w:hAnsi="Times New Roman"/>
                <w:color w:val="000000"/>
                <w:sz w:val="16"/>
                <w:szCs w:val="16"/>
                <w:lang w:val="en-CA" w:eastAsia="fr-CA"/>
              </w:rPr>
              <w:t>preoperation</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Same </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Clarke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DbGFya2U8L0F1dGhvcj48WWVhcj4yMDA5PC9ZZWFyPjxS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DbGFya2U8L0F1dGhvcj48WWVhcj4yMDA5PC9ZZWFyPjxS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5</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300 (n = 7)</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knee arthroplast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8h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w:t>
            </w:r>
          </w:p>
        </w:tc>
        <w:tc>
          <w:tcPr>
            <w:tcW w:w="97" w:type="pct"/>
          </w:tcPr>
          <w:p w:rsidR="009D7F38" w:rsidRPr="00A76846" w:rsidRDefault="009D7F38" w:rsidP="00777482">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A76846" w:rsidRDefault="009D7F38" w:rsidP="00777482">
            <w:pPr>
              <w:spacing w:after="0" w:line="240" w:lineRule="auto"/>
              <w:contextualSpacing/>
              <w:rPr>
                <w:rFonts w:ascii="Times New Roman" w:eastAsia="Times New Roman" w:hAnsi="Times New Roman"/>
                <w:color w:val="000000"/>
                <w:sz w:val="16"/>
                <w:szCs w:val="16"/>
                <w:lang w:val="en-CA" w:eastAsia="fr-CA"/>
              </w:rPr>
            </w:pPr>
            <w:r w:rsidRPr="00A76846">
              <w:rPr>
                <w:rFonts w:ascii="Times New Roman" w:eastAsia="Times New Roman" w:hAnsi="Times New Roman"/>
                <w:color w:val="000000"/>
                <w:sz w:val="16"/>
                <w:szCs w:val="16"/>
                <w:lang w:val="en-CA" w:eastAsia="fr-CA"/>
              </w:rPr>
              <w:t>Yes</w:t>
            </w:r>
          </w:p>
        </w:tc>
        <w:tc>
          <w:tcPr>
            <w:tcW w:w="535" w:type="pct"/>
            <w:vMerge w:val="restart"/>
            <w:shd w:val="clear" w:color="auto" w:fill="auto"/>
            <w:noWrap/>
            <w:hideMark/>
          </w:tcPr>
          <w:p w:rsidR="009D7F38" w:rsidRPr="00B31B34" w:rsidRDefault="009D7F38" w:rsidP="00A62114">
            <w:pPr>
              <w:numPr>
                <w:ilvl w:val="0"/>
                <w:numId w:val="1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723E1A" w:rsidP="00A62114">
            <w:pPr>
              <w:numPr>
                <w:ilvl w:val="0"/>
                <w:numId w:val="12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2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200 (n = 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100 (n = 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0 (n = 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Grover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Hcm92ZXI8L0F1dGhvcj48WWVhcj4yMDA5PC9ZZWFyPjxS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Hcm92ZXI8L0F1dGhvcj48WWVhcj4yMDA5PC9ZZWFyPjxS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mastectomy with axillary dissection</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12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723E1A" w:rsidP="00A62114">
            <w:pPr>
              <w:numPr>
                <w:ilvl w:val="0"/>
                <w:numId w:val="127"/>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2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1)</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Imani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JbWFuaTwvQXV0aG9yPjxZZWFyPjIwMDk8L1llYXI+PFJl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JbWFuaTwvQXV0aG9yPjxZZWFyPjIwMDk8L1llYXI+PFJl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4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horaco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90 mins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26"/>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2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2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0)</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90 mins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Ittichaikulthol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JdHRpY2hhaWt1bHRob2w8L0F1dGhvcj48WWVhcj4yMDA5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JdHRpY2hhaWt1bHRob2w8L0F1dGhvcj48WWVhcj4yMDA5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4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38)</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bdominal hysterectomy with/without salpingo-oophorectomy </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25"/>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2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9D7F38" w:rsidP="00A62114">
            <w:pPr>
              <w:numPr>
                <w:ilvl w:val="0"/>
                <w:numId w:val="12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tisfaction</w:t>
            </w:r>
          </w:p>
          <w:p w:rsidR="009D7F38" w:rsidRPr="00B31B34" w:rsidRDefault="009D7F38" w:rsidP="00A62114">
            <w:pPr>
              <w:numPr>
                <w:ilvl w:val="0"/>
                <w:numId w:val="12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orazepam (n = 4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5</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Jeon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09)</w:t>
            </w:r>
            <w:r w:rsidRPr="00B31B34">
              <w:rPr>
                <w:rFonts w:ascii="Times New Roman" w:eastAsia="Times New Roman" w:hAnsi="Times New Roman"/>
                <w:sz w:val="16"/>
                <w:szCs w:val="16"/>
                <w:lang w:val="en-CA" w:eastAsia="fr-CA"/>
              </w:rPr>
              <w:fldChar w:fldCharType="begin">
                <w:fldData xml:space="preserve">PEVuZE5vdGU+PENpdGU+PEF1dGhvcj5KZW9uPC9BdXRob3I+PFllYXI+MjAwOTwvWWVhcj48UmVj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KZW9uPC9BdXRob3I+PFllYXI+MjAwOTwvWWVhcj48UmVj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4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8</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eastAsia="fr-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2)</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nsill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befor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2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r w:rsidR="009D7F38" w:rsidRPr="00B31B34">
              <w:rPr>
                <w:rFonts w:ascii="Times New Roman" w:hAnsi="Times New Roman"/>
                <w:color w:val="000000"/>
                <w:sz w:val="16"/>
                <w:szCs w:val="16"/>
                <w:u w:val="single"/>
                <w:lang w:val="en-CA"/>
              </w:rPr>
              <w:t xml:space="preserve"> VAS at rest and during swallowing</w:t>
            </w:r>
          </w:p>
          <w:p w:rsidR="009D7F38" w:rsidRPr="00B31B34" w:rsidRDefault="009D7F38" w:rsidP="00A62114">
            <w:pPr>
              <w:numPr>
                <w:ilvl w:val="0"/>
                <w:numId w:val="12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entanyl utilization</w:t>
            </w:r>
          </w:p>
          <w:p w:rsidR="009D7F38" w:rsidRPr="00B31B34" w:rsidRDefault="009D7F38" w:rsidP="00A62114">
            <w:pPr>
              <w:numPr>
                <w:ilvl w:val="0"/>
                <w:numId w:val="12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 scores</w:t>
            </w:r>
          </w:p>
          <w:p w:rsidR="009D7F38" w:rsidRPr="00B31B34" w:rsidRDefault="009D7F38" w:rsidP="00A62114">
            <w:pPr>
              <w:numPr>
                <w:ilvl w:val="0"/>
                <w:numId w:val="128"/>
              </w:numPr>
              <w:spacing w:after="0" w:line="240" w:lineRule="auto"/>
              <w:ind w:left="159" w:hanging="159"/>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9d</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eastAsia="fr-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6)</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Kang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Kang&lt;/Author&gt;&lt;Year&gt;2009&lt;/Year&gt;&lt;RecNum&gt;15071&lt;/RecNum&gt;&lt;DisplayText&gt;&lt;style face="superscript"&gt;50&lt;/style&gt;&lt;/DisplayText&gt;&lt;record&gt;&lt;rec-number&gt;15071&lt;/rec-number&gt;&lt;foreign-keys&gt;&lt;key app="EN" db-id="w90tzs52tz9ze4esfat5w5vhv5pxtepdtxsf" timestamp="1480067720"&gt;15071&lt;/key&gt;&lt;/foreign-keys&gt;&lt;ref-type name="Journal Article"&gt;17&lt;/ref-type&gt;&lt;contributors&gt;&lt;authors&gt;&lt;author&gt;Kang, H. S.&lt;/author&gt;&lt;author&gt;Park, H. J.&lt;/author&gt;&lt;author&gt;Choi, J.&lt;/author&gt;&lt;author&gt;Park, S. J.&lt;/author&gt;&lt;author&gt;Lee, Sk&lt;/author&gt;&lt;/authors&gt;&lt;/contributors&gt;&lt;titles&gt;&lt;title&gt;The optimal preemptive dose of gabapentin following gynecologic surgery&lt;/title&gt;&lt;secondary-title&gt;Korean Journal of Anesthesiology&lt;/secondary-title&gt;&lt;/titles&gt;&lt;periodical&gt;&lt;full-title&gt;Korean J Anesthesiol&lt;/full-title&gt;&lt;abbr-1&gt;Korean journal of anesthesiology&lt;/abbr-1&gt;&lt;/periodical&gt;&lt;pages&gt;309-312&lt;/pages&gt;&lt;volume&gt;56&lt;/volume&gt;&lt;number&gt;3&lt;/number&gt;&lt;keywords&gt;&lt;keyword&gt;Hs-handsrch: hs-acc: hs-koreamed&lt;/keyword&gt;&lt;/keywords&gt;&lt;dates&gt;&lt;year&gt;2009&lt;/year&gt;&lt;/dates&gt;&lt;accession-num&gt;CN-01044886&lt;/accession-num&gt;&lt;urls&gt;&lt;related-urls&gt;&lt;url&gt;&lt;style face="underline" font="default" size="100%"&gt;http://onlinelibrary.wiley.com/o/cochrane/clcentral/articles/886/CN-01044886/frame.html&lt;/style&gt;&lt;/url&gt;&lt;/related-urls&gt;&lt;/urls&gt;&lt;electronic-resource-num&gt;10.4097/kjae.2009.56.3.309&lt;/electronic-resource-num&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0</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aba</w:t>
            </w:r>
            <w:r w:rsidR="00A72917">
              <w:rPr>
                <w:rFonts w:ascii="Times New Roman" w:eastAsia="Times New Roman" w:hAnsi="Times New Roman"/>
                <w:color w:val="000000"/>
                <w:sz w:val="16"/>
                <w:szCs w:val="16"/>
                <w:lang w:val="en-CA" w:eastAsia="fr-CA"/>
              </w:rPr>
              <w:t xml:space="preserve">pentin </w:t>
            </w:r>
            <w:r w:rsidRPr="00B31B34">
              <w:rPr>
                <w:rFonts w:ascii="Times New Roman" w:eastAsia="Times New Roman" w:hAnsi="Times New Roman"/>
                <w:color w:val="000000"/>
                <w:sz w:val="16"/>
                <w:szCs w:val="16"/>
                <w:lang w:val="en-CA" w:eastAsia="fr-CA"/>
              </w:rPr>
              <w:t>300 (n = 25)</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ynecologic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24"/>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2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Fentanyl utilization </w:t>
            </w:r>
          </w:p>
          <w:p w:rsidR="009D7F38" w:rsidRPr="00B31B34" w:rsidRDefault="009D7F38" w:rsidP="00A62114">
            <w:pPr>
              <w:numPr>
                <w:ilvl w:val="0"/>
                <w:numId w:val="12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aba</w:t>
            </w:r>
            <w:r w:rsidR="00A72917">
              <w:rPr>
                <w:rFonts w:ascii="Times New Roman" w:eastAsia="Times New Roman" w:hAnsi="Times New Roman"/>
                <w:color w:val="000000"/>
                <w:sz w:val="16"/>
                <w:szCs w:val="16"/>
                <w:lang w:val="en-CA" w:eastAsia="fr-CA"/>
              </w:rPr>
              <w:t xml:space="preserve">pentin </w:t>
            </w:r>
            <w:r w:rsidRPr="00B31B34">
              <w:rPr>
                <w:rFonts w:ascii="Times New Roman" w:eastAsia="Times New Roman" w:hAnsi="Times New Roman"/>
                <w:color w:val="000000"/>
                <w:sz w:val="16"/>
                <w:szCs w:val="16"/>
                <w:lang w:val="en-CA" w:eastAsia="fr-CA"/>
              </w:rPr>
              <w:t>600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aba</w:t>
            </w:r>
            <w:r w:rsidR="00A72917">
              <w:rPr>
                <w:rFonts w:ascii="Times New Roman" w:eastAsia="Times New Roman" w:hAnsi="Times New Roman"/>
                <w:color w:val="000000"/>
                <w:sz w:val="16"/>
                <w:szCs w:val="16"/>
                <w:lang w:val="en-CA" w:eastAsia="fr-CA"/>
              </w:rPr>
              <w:t xml:space="preserve">pentin </w:t>
            </w:r>
            <w:r w:rsidRPr="00B31B34">
              <w:rPr>
                <w:rFonts w:ascii="Times New Roman" w:eastAsia="Times New Roman" w:hAnsi="Times New Roman"/>
                <w:color w:val="000000"/>
                <w:sz w:val="16"/>
                <w:szCs w:val="16"/>
                <w:lang w:val="en-CA" w:eastAsia="fr-CA"/>
              </w:rPr>
              <w:t>1200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Nutt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OdXR0PC9BdXRob3I+PFllYXI+MjAwOTwvWWVhcj48UmVj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OdXR0PC9BdXRob3I+PFllYXI+MjAwOTwvWWVhcj48UmVj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9</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ental procedure</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Monitored anesthesia care</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4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A4730F" w:rsidRDefault="009D7F38" w:rsidP="00A4730F">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A4730F" w:rsidRDefault="00723E1A" w:rsidP="00A4730F">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Not mentioned</w:t>
            </w:r>
          </w:p>
        </w:tc>
        <w:tc>
          <w:tcPr>
            <w:tcW w:w="535" w:type="pct"/>
            <w:vMerge w:val="restart"/>
            <w:shd w:val="clear" w:color="auto" w:fill="auto"/>
            <w:noWrap/>
            <w:hideMark/>
          </w:tcPr>
          <w:p w:rsidR="009D7F38" w:rsidRPr="00B31B34" w:rsidRDefault="009D7F38" w:rsidP="00A62114">
            <w:pPr>
              <w:numPr>
                <w:ilvl w:val="0"/>
                <w:numId w:val="123"/>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VAS for anxiety</w:t>
            </w:r>
          </w:p>
          <w:p w:rsidR="009D7F38" w:rsidRPr="00B31B34" w:rsidRDefault="009D7F38" w:rsidP="00A62114">
            <w:pPr>
              <w:numPr>
                <w:ilvl w:val="0"/>
                <w:numId w:val="123"/>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VAS for sedation</w:t>
            </w:r>
          </w:p>
          <w:p w:rsidR="009D7F38" w:rsidRPr="00B31B34" w:rsidRDefault="00950784" w:rsidP="00A62114">
            <w:pPr>
              <w:numPr>
                <w:ilvl w:val="0"/>
                <w:numId w:val="123"/>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Time-to-Onset of Action Scale</w:t>
            </w:r>
          </w:p>
          <w:p w:rsidR="009D7F38" w:rsidRPr="00B31B34" w:rsidRDefault="009D7F38" w:rsidP="00A62114">
            <w:pPr>
              <w:numPr>
                <w:ilvl w:val="0"/>
                <w:numId w:val="123"/>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Dental anxiety scale</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lprazolam (n = 3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5</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Sava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09)</w:t>
            </w:r>
            <w:r w:rsidRPr="00B31B34">
              <w:rPr>
                <w:rFonts w:ascii="Times New Roman" w:hAnsi="Times New Roman"/>
                <w:sz w:val="16"/>
                <w:szCs w:val="16"/>
                <w:lang w:val="en-CA"/>
              </w:rPr>
              <w:fldChar w:fldCharType="begin">
                <w:fldData xml:space="preserve">PEVuZE5vdGU+PENpdGU+PEF1dGhvcj5TYXZhPC9BdXRob3I+PFllYXI+MjAwOTwvWWVhcj48UmVj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==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TYXZhPC9BdXRob3I+PFllYXI+MjAwOTwvWWVhcj48UmVj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==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52</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ctocolic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47"/>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Anxiety</w:t>
            </w:r>
          </w:p>
          <w:p w:rsidR="009D7F38" w:rsidRPr="00B31B34" w:rsidRDefault="00723E1A" w:rsidP="00A62114">
            <w:pPr>
              <w:numPr>
                <w:ilvl w:val="0"/>
                <w:numId w:val="24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4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9D7F38" w:rsidP="00A62114">
            <w:pPr>
              <w:numPr>
                <w:ilvl w:val="0"/>
                <w:numId w:val="24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Sekhavat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TZWtoYXZhdDwvQXV0aG9yPjxZZWFyPjIwMDk8L1llYXI+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TZWtoYXZhdDwvQXV0aG9yPjxZZWFyPjIwMDk8L1llYXI+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49)</w:t>
            </w:r>
          </w:p>
        </w:tc>
        <w:tc>
          <w:tcPr>
            <w:tcW w:w="388" w:type="pct"/>
            <w:gridSpan w:val="2"/>
            <w:vMerge w:val="restart"/>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bdominal hyster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8h after first dos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22"/>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tient satisfaction</w:t>
            </w:r>
          </w:p>
          <w:p w:rsidR="009D7F38" w:rsidRPr="00B31B34" w:rsidRDefault="009D7F38" w:rsidP="00A62114">
            <w:pPr>
              <w:numPr>
                <w:ilvl w:val="0"/>
                <w:numId w:val="1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9)</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Şe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TZW48L0F1dGhvcj48WWVhcj4yMDA5PC9ZZWFyPjxSZWNO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TZW48L0F1dGhvcj48WWVhcj4yMDA5PC9ZZWFyPjxSZWNO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val="restart"/>
            <w:shd w:val="clear" w:color="auto" w:fill="F2F2F2"/>
            <w:hideMark/>
          </w:tcPr>
          <w:p w:rsidR="009D7F38" w:rsidRPr="00B31B34" w:rsidRDefault="009D7F38" w:rsidP="00A6211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bdominal hysterectomy with</w:t>
            </w:r>
            <w:r>
              <w:rPr>
                <w:rFonts w:ascii="Times New Roman" w:eastAsia="Times New Roman" w:hAnsi="Times New Roman"/>
                <w:color w:val="000000"/>
                <w:sz w:val="16"/>
                <w:szCs w:val="16"/>
                <w:lang w:val="en-CA" w:eastAsia="fr-CA"/>
              </w:rPr>
              <w:t xml:space="preserve"> </w:t>
            </w:r>
            <w:r w:rsidRPr="00B31B34">
              <w:rPr>
                <w:rFonts w:ascii="Times New Roman" w:eastAsia="Times New Roman" w:hAnsi="Times New Roman"/>
                <w:color w:val="000000"/>
                <w:sz w:val="16"/>
                <w:szCs w:val="16"/>
                <w:lang w:val="en-CA" w:eastAsia="fr-CA"/>
              </w:rPr>
              <w:t>salpingo-</w:t>
            </w:r>
            <w:r w:rsidRPr="00B31B34">
              <w:rPr>
                <w:rFonts w:ascii="Times New Roman" w:eastAsia="Times New Roman" w:hAnsi="Times New Roman"/>
                <w:color w:val="000000"/>
                <w:sz w:val="16"/>
                <w:szCs w:val="16"/>
                <w:lang w:val="en-CA" w:eastAsia="fr-CA"/>
              </w:rPr>
              <w:lastRenderedPageBreak/>
              <w:t>oophor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lastRenderedPageBreak/>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Quality of recovery</w:t>
            </w:r>
          </w:p>
          <w:p w:rsidR="009D7F38" w:rsidRPr="00B31B34" w:rsidRDefault="009D7F38"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Bowel function</w:t>
            </w:r>
          </w:p>
          <w:p w:rsidR="009D7F38" w:rsidRPr="00B31B34" w:rsidRDefault="009D7F38"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sumption of normal activities</w:t>
            </w:r>
          </w:p>
          <w:p w:rsidR="009D7F38" w:rsidRPr="00B31B34" w:rsidRDefault="009D7F38"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tient satisfaction</w:t>
            </w:r>
          </w:p>
          <w:p w:rsidR="009D7F38" w:rsidRPr="00B31B34" w:rsidRDefault="009D7F38" w:rsidP="00A62114">
            <w:pPr>
              <w:numPr>
                <w:ilvl w:val="0"/>
                <w:numId w:val="12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6mo</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Ketamine (n = 20)</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3 mg /kg + 0.05mg/kg/h</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Şe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sz w:val="16"/>
                <w:szCs w:val="16"/>
                <w:lang w:val="en-CA" w:eastAsia="fr-CA"/>
              </w:rPr>
              <w:t>(2009)</w:t>
            </w:r>
            <w:r w:rsidRPr="00B31B34">
              <w:rPr>
                <w:rFonts w:ascii="Times New Roman" w:eastAsia="Times New Roman" w:hAnsi="Times New Roman"/>
                <w:sz w:val="16"/>
                <w:szCs w:val="16"/>
                <w:lang w:val="en-CA" w:eastAsia="fr-CA"/>
              </w:rPr>
              <w:fldChar w:fldCharType="begin">
                <w:fldData xml:space="preserve">PEVuZE5vdGU+PENpdGU+PEF1dGhvcj7FnmVuPC9BdXRob3I+PFllYXI+MjAwOTwvWWVhcj48UmVj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7FnmVuPC9BdXRob3I+PFllYXI+MjAwOTwvWWVhcj48UmVj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55</w:t>
            </w:r>
            <w:r w:rsidRPr="00B31B34">
              <w:rPr>
                <w:rFonts w:ascii="Times New Roman" w:eastAsia="Times New Roman" w:hAnsi="Times New Roman"/>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Unilateral elective indirect inguinal</w:t>
            </w:r>
            <w:r w:rsidRPr="00B31B34">
              <w:rPr>
                <w:rFonts w:ascii="Times New Roman" w:eastAsia="Times New Roman" w:hAnsi="Times New Roman"/>
                <w:color w:val="000000"/>
                <w:sz w:val="16"/>
                <w:szCs w:val="16"/>
                <w:lang w:val="en-CA" w:eastAsia="fr-CA"/>
              </w:rPr>
              <w:br/>
              <w:t>herniorrhaph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tcPr>
          <w:p w:rsidR="009D7F38" w:rsidRPr="0031728E" w:rsidRDefault="0031728E" w:rsidP="0097131D">
            <w:pPr>
              <w:spacing w:after="0" w:line="240" w:lineRule="auto"/>
              <w:contextualSpacing/>
              <w:rPr>
                <w:rFonts w:ascii="Times New Roman" w:eastAsia="Times New Roman" w:hAnsi="Times New Roman"/>
                <w:color w:val="000000"/>
                <w:sz w:val="16"/>
                <w:szCs w:val="16"/>
                <w:lang w:val="en-CA" w:eastAsia="fr-CA"/>
              </w:rPr>
            </w:pPr>
            <w:r w:rsidRPr="0031728E">
              <w:rPr>
                <w:rFonts w:ascii="Times New Roman" w:eastAsia="Times New Roman" w:hAnsi="Times New Roman"/>
                <w:color w:val="000000"/>
                <w:sz w:val="16"/>
                <w:szCs w:val="16"/>
                <w:lang w:val="en-CA" w:eastAsia="fr-CA"/>
              </w:rPr>
              <w:t>No</w:t>
            </w:r>
          </w:p>
        </w:tc>
        <w:tc>
          <w:tcPr>
            <w:tcW w:w="535" w:type="pct"/>
            <w:vMerge w:val="restart"/>
            <w:shd w:val="clear" w:color="auto" w:fill="auto"/>
            <w:noWrap/>
            <w:hideMark/>
          </w:tcPr>
          <w:p w:rsidR="009D7F38" w:rsidRPr="00B31B34" w:rsidRDefault="00723E1A" w:rsidP="00A62114">
            <w:pPr>
              <w:numPr>
                <w:ilvl w:val="0"/>
                <w:numId w:val="120"/>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VAS during siting and lying</w:t>
            </w:r>
          </w:p>
          <w:p w:rsidR="009D7F38" w:rsidRPr="00B31B34" w:rsidRDefault="009D7F38" w:rsidP="00A62114">
            <w:pPr>
              <w:numPr>
                <w:ilvl w:val="0"/>
                <w:numId w:val="12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ny 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9)</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28"/>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White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9)</w:t>
            </w:r>
            <w:r w:rsidRPr="00B31B34">
              <w:rPr>
                <w:rFonts w:ascii="Times New Roman" w:eastAsia="Times New Roman" w:hAnsi="Times New Roman"/>
                <w:color w:val="000000"/>
                <w:sz w:val="16"/>
                <w:szCs w:val="16"/>
                <w:lang w:val="en-CA" w:eastAsia="fr-CA"/>
              </w:rPr>
              <w:fldChar w:fldCharType="begin">
                <w:fldData xml:space="preserve">PEVuZE5vdGU+PENpdGU+PEF1dGhvcj5XaGl0ZTwvQXV0aG9yPjxZZWFyPjIwMDk8L1llYXI+PFJl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XaGl0ZTwvQXV0aG9yPjxZZWFyPjIwMDk8L1llYXI+PFJl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8</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300 (n = 27)</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mbulatory and short-stay (24 h)</w:t>
            </w:r>
            <w:r w:rsidRPr="00B31B34">
              <w:rPr>
                <w:rFonts w:ascii="Times New Roman" w:eastAsia="Times New Roman" w:hAnsi="Times New Roman"/>
                <w:color w:val="000000"/>
                <w:sz w:val="16"/>
                <w:szCs w:val="16"/>
                <w:lang w:val="en-CA" w:eastAsia="fr-CA"/>
              </w:rPr>
              <w:br/>
              <w:t>surgical procedures (e.g.. ear–nose–throat. laparoscopic. urologic. and plastic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1.5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hideMark/>
          </w:tcPr>
          <w:p w:rsidR="009D7F38" w:rsidRPr="00B31B34" w:rsidRDefault="009D7F38"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nxiety</w:t>
            </w:r>
          </w:p>
          <w:p w:rsidR="009D7F38" w:rsidRPr="00B31B34" w:rsidRDefault="009D7F38"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 and pain (preoperative and postoperative)</w:t>
            </w:r>
          </w:p>
          <w:p w:rsidR="009D7F38" w:rsidRPr="00B31B34" w:rsidRDefault="009D7F38"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eed for</w:t>
            </w:r>
            <w:r w:rsidRPr="00B31B34">
              <w:rPr>
                <w:rFonts w:ascii="Times New Roman" w:eastAsia="Times New Roman" w:hAnsi="Times New Roman"/>
                <w:color w:val="000000"/>
                <w:sz w:val="16"/>
                <w:szCs w:val="16"/>
                <w:lang w:val="en-CA" w:eastAsia="fr-CA"/>
              </w:rPr>
              <w:br/>
              <w:t>postoperative opioid analgesic medication</w:t>
            </w:r>
          </w:p>
          <w:p w:rsidR="009D7F38" w:rsidRPr="00B31B34" w:rsidRDefault="00723E1A"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quirement for rescue antiemetics</w:t>
            </w:r>
          </w:p>
          <w:p w:rsidR="009D7F38" w:rsidRPr="00B31B34" w:rsidRDefault="009D7F38"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imes to discharge from the PACU and</w:t>
            </w:r>
            <w:r w:rsidRPr="00B31B34">
              <w:rPr>
                <w:rFonts w:ascii="Times New Roman" w:eastAsia="Times New Roman" w:hAnsi="Times New Roman"/>
                <w:color w:val="000000"/>
                <w:sz w:val="16"/>
                <w:szCs w:val="16"/>
                <w:lang w:val="en-CA" w:eastAsia="fr-CA"/>
              </w:rPr>
              <w:br/>
              <w:t>hospital</w:t>
            </w:r>
          </w:p>
          <w:p w:rsidR="009D7F38" w:rsidRPr="00B31B34" w:rsidRDefault="009D7F38" w:rsidP="00A62114">
            <w:pPr>
              <w:numPr>
                <w:ilvl w:val="0"/>
                <w:numId w:val="2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tients’ quality of recovery score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d</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150 (n = 27)</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75 (n = 27)</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Amr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BbXI8L0F1dGhvcj48WWVhcj4yMDEwPC9ZZWFyPjxSZWNO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yMDQ3MzA0NDwvc3R5bGU+PHN0eWxlIGZh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BbXI8L0F1dGhvcj48WWVhcj4yMDEwPC9ZZWFyPjxSZWNO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Q1JmFtcDtBTj0yMDQ3MzA0NDwvc3R5bGU+PHN0eWxlIGZh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5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rtial or radical mastectomy with axillary dissection</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night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night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19"/>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19"/>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Analgesic requirement</w:t>
            </w:r>
          </w:p>
          <w:p w:rsidR="009D7F38" w:rsidRPr="00B31B34" w:rsidRDefault="009D7F38" w:rsidP="00A62114">
            <w:pPr>
              <w:numPr>
                <w:ilvl w:val="0"/>
                <w:numId w:val="11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hronic pain</w:t>
            </w:r>
          </w:p>
          <w:p w:rsidR="009D7F38" w:rsidRPr="00B31B34" w:rsidRDefault="009D7F38" w:rsidP="00A62114">
            <w:pPr>
              <w:numPr>
                <w:ilvl w:val="0"/>
                <w:numId w:val="119"/>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Venlafaxin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7.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7.5</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ang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CYW5nPC9BdXRob3I+PFllYXI+MjAxMDwvWWVhcj48UmVj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wZXJpb2RpY2FsPjxhbHQt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YWx0LXBlcmlvZGljYWw+PHBh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jA4MTAwODU8L3N0eWxlPjxz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YW5nPC9BdXRob3I+PFllYXI+MjAxMDwvWWVhcj48UmVj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wZXJpb2RpY2FsPjxhbHQt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YWx0LXBlcmlvZGljYWw+PHBh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jA4MTAwODU8L3N0eWxlPjxz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2</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3)</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rthroscopic rotator cuff repair</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18"/>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1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entanyl utilization</w:t>
            </w:r>
          </w:p>
          <w:p w:rsidR="009D7F38" w:rsidRPr="00B31B34" w:rsidRDefault="00723E1A" w:rsidP="00A62114">
            <w:pPr>
              <w:numPr>
                <w:ilvl w:val="0"/>
                <w:numId w:val="118"/>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11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3)</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elhaj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CZWxoYWo8L0F1dGhvcj48WWVhcj4yMDEwPC9ZZWFyPjxS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ZWxoYWo8L0F1dGhvcj48WWVhcj4yMDEwPC9ZZWFyPjxS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59</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6</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13)</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 Spinal fusion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 </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17"/>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1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consumption</w:t>
            </w:r>
          </w:p>
          <w:p w:rsidR="009D7F38" w:rsidRPr="00B31B34" w:rsidRDefault="009D7F38" w:rsidP="00A62114">
            <w:pPr>
              <w:numPr>
                <w:ilvl w:val="0"/>
                <w:numId w:val="11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3)</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urke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CdXJrZTwvQXV0aG9yPjxZZWFyPjIwMTA8L1llYXI+PFJl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dXJrZTwvQXV0aG9yPjxZZWFyPjIwMTA8L1llYXI+PFJl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0</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18)</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umbar disc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5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w:t>
            </w:r>
            <w:r w:rsidR="00723E1A">
              <w:rPr>
                <w:rFonts w:ascii="Times New Roman" w:eastAsia="Times New Roman" w:hAnsi="Times New Roman"/>
                <w:color w:val="000000"/>
                <w:sz w:val="16"/>
                <w:szCs w:val="16"/>
                <w:lang w:val="en-CA" w:eastAsia="fr-CA"/>
              </w:rPr>
              <w:t>after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11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 xml:space="preserve">Change in pain intensity at 3 </w:t>
            </w:r>
            <w:r w:rsidRPr="00B31B34">
              <w:rPr>
                <w:rFonts w:ascii="Times New Roman" w:eastAsia="Times New Roman" w:hAnsi="Times New Roman"/>
                <w:color w:val="000000"/>
                <w:sz w:val="16"/>
                <w:szCs w:val="16"/>
                <w:u w:val="single"/>
                <w:lang w:val="en-CA" w:eastAsia="fr-CA"/>
              </w:rPr>
              <w:lastRenderedPageBreak/>
              <w:t>months</w:t>
            </w:r>
          </w:p>
          <w:p w:rsidR="009D7F38" w:rsidRPr="00B31B34" w:rsidRDefault="00723E1A" w:rsidP="00A62114">
            <w:pPr>
              <w:numPr>
                <w:ilvl w:val="0"/>
                <w:numId w:val="116"/>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1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Functional score</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3mo</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Buvanendra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CdXZhbmVuZHJhbjwvQXV0aG9yPjxZZWFyPjIwMTA8L1ll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A8L3ll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CdXZhbmVuZHJhbjwvQXV0aG9yPjxZZWFyPjIwMTA8L1ll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A8L3ll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113)</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knee arthroplast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w:t>
            </w:r>
            <w:r w:rsidR="00723E1A">
              <w:rPr>
                <w:rFonts w:ascii="Times New Roman" w:eastAsia="Times New Roman" w:hAnsi="Times New Roman"/>
                <w:color w:val="000000"/>
                <w:sz w:val="16"/>
                <w:szCs w:val="16"/>
                <w:lang w:val="en-CA" w:eastAsia="fr-CA"/>
              </w:rPr>
              <w:t>Not mentioned</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Days 1-10: 300. days 11-12: 150. days 13-14: 100 </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4</w:t>
            </w:r>
          </w:p>
        </w:tc>
        <w:tc>
          <w:tcPr>
            <w:tcW w:w="97" w:type="pct"/>
          </w:tcPr>
          <w:p w:rsidR="009D7F38" w:rsidRDefault="009D7F38" w:rsidP="006067B3">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6067B3">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Yes</w:t>
            </w:r>
          </w:p>
        </w:tc>
        <w:tc>
          <w:tcPr>
            <w:tcW w:w="535" w:type="pct"/>
            <w:vMerge w:val="restart"/>
            <w:shd w:val="clear" w:color="auto" w:fill="auto"/>
            <w:noWrap/>
            <w:hideMark/>
          </w:tcPr>
          <w:p w:rsidR="009D7F38" w:rsidRPr="00B31B34" w:rsidRDefault="009D7F38" w:rsidP="00A62114">
            <w:pPr>
              <w:numPr>
                <w:ilvl w:val="0"/>
                <w:numId w:val="11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hronic pain</w:t>
            </w:r>
          </w:p>
          <w:p w:rsidR="009D7F38" w:rsidRPr="00B31B34" w:rsidRDefault="009D7F38" w:rsidP="00A62114">
            <w:pPr>
              <w:numPr>
                <w:ilvl w:val="0"/>
                <w:numId w:val="11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Knee range of motion</w:t>
            </w:r>
          </w:p>
          <w:p w:rsidR="009D7F38" w:rsidRPr="00B31B34" w:rsidRDefault="009D7F38" w:rsidP="00A62114">
            <w:pPr>
              <w:numPr>
                <w:ilvl w:val="0"/>
                <w:numId w:val="11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ioid utilization</w:t>
            </w:r>
          </w:p>
          <w:p w:rsidR="009D7F38" w:rsidRPr="00B31B34" w:rsidRDefault="00723E1A" w:rsidP="00A62114">
            <w:pPr>
              <w:numPr>
                <w:ilvl w:val="0"/>
                <w:numId w:val="115"/>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1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leep disturbance</w:t>
            </w:r>
          </w:p>
          <w:p w:rsidR="009D7F38" w:rsidRPr="00B31B34" w:rsidRDefault="009D7F38" w:rsidP="00A62114">
            <w:pPr>
              <w:numPr>
                <w:ilvl w:val="0"/>
                <w:numId w:val="11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ime to discharge and 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15)</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4</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Chowdhury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DaG93ZGh1cnk8L0F1dGhvcj48WWVhcj4yMDEwPC9ZZWFy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DaG93ZGh1cnk8L0F1dGhvcj48WWVhcj4yMDEwPC9ZZWFy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2</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10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ynecological surgeries</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14"/>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VAS scores</w:t>
            </w:r>
          </w:p>
          <w:p w:rsidR="009D7F38" w:rsidRPr="00B31B34" w:rsidRDefault="009D7F38" w:rsidP="00A62114">
            <w:pPr>
              <w:numPr>
                <w:ilvl w:val="0"/>
                <w:numId w:val="114"/>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Ramsay sedation scores</w:t>
            </w:r>
          </w:p>
          <w:p w:rsidR="009D7F38" w:rsidRPr="00B31B34" w:rsidRDefault="009D7F38" w:rsidP="00A62114">
            <w:pPr>
              <w:numPr>
                <w:ilvl w:val="0"/>
                <w:numId w:val="114"/>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Rescue analgesia received</w:t>
            </w:r>
          </w:p>
          <w:p w:rsidR="009D7F38" w:rsidRPr="00B31B34" w:rsidRDefault="00723E1A" w:rsidP="00A62114">
            <w:pPr>
              <w:numPr>
                <w:ilvl w:val="0"/>
                <w:numId w:val="114"/>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11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0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Clendene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DbGVuZGVuZW48L0F1dGhvcj48WWVhcj4yMDEwPC9ZZWFy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DbGVuZGVuZW48L0F1dGhvcj48WWVhcj4yMDEwPC9ZZWFy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7</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23)</w:t>
            </w:r>
          </w:p>
        </w:tc>
        <w:tc>
          <w:tcPr>
            <w:tcW w:w="388" w:type="pct"/>
            <w:gridSpan w:val="2"/>
            <w:vMerge w:val="restart"/>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rthroscopic rotator cuff repair</w:t>
            </w:r>
          </w:p>
        </w:tc>
        <w:tc>
          <w:tcPr>
            <w:tcW w:w="340" w:type="pct"/>
            <w:shd w:val="clear" w:color="auto" w:fill="auto"/>
            <w:noWrap/>
            <w:hideMark/>
          </w:tcPr>
          <w:p w:rsidR="009D7F38" w:rsidRPr="00B31B34" w:rsidRDefault="00ED0E85"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ou 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w:t>
            </w:r>
          </w:p>
        </w:tc>
        <w:tc>
          <w:tcPr>
            <w:tcW w:w="97" w:type="pct"/>
          </w:tcPr>
          <w:p w:rsidR="009D7F38" w:rsidRDefault="009D7F38" w:rsidP="00B53593">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53593">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Yes</w:t>
            </w:r>
          </w:p>
        </w:tc>
        <w:tc>
          <w:tcPr>
            <w:tcW w:w="535" w:type="pct"/>
            <w:vMerge w:val="restart"/>
            <w:shd w:val="clear" w:color="auto" w:fill="auto"/>
            <w:noWrap/>
            <w:hideMark/>
          </w:tcPr>
          <w:p w:rsidR="009D7F38" w:rsidRPr="00B31B34" w:rsidRDefault="009D7F38" w:rsidP="00A62114">
            <w:pPr>
              <w:numPr>
                <w:ilvl w:val="0"/>
                <w:numId w:val="11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xycodone utilization</w:t>
            </w:r>
          </w:p>
          <w:p w:rsidR="009D7F38" w:rsidRPr="00B31B34" w:rsidRDefault="00723E1A" w:rsidP="00A62114">
            <w:pPr>
              <w:numPr>
                <w:ilvl w:val="0"/>
                <w:numId w:val="113"/>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1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p w:rsidR="009D7F38" w:rsidRPr="00B31B34" w:rsidRDefault="009D7F38" w:rsidP="00A62114">
            <w:pPr>
              <w:numPr>
                <w:ilvl w:val="0"/>
                <w:numId w:val="11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uration of hospitalization</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4)</w:t>
            </w:r>
          </w:p>
        </w:tc>
        <w:tc>
          <w:tcPr>
            <w:tcW w:w="388" w:type="pct"/>
            <w:gridSpan w:val="2"/>
            <w:vMerge/>
            <w:shd w:val="clear" w:color="auto" w:fill="auto"/>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w:t>
            </w: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Doha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Eb2hhPC9BdXRob3I+PFllYXI+MjAxMDwvWWVhcj48UmVj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Eb2hhPC9BdXRob3I+PFllYXI+MjAxMDwvWWVhcj48UmVj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adical mastectomy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12"/>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1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nalgesic utilization</w:t>
            </w:r>
          </w:p>
          <w:p w:rsidR="009D7F38" w:rsidRPr="00B31B34" w:rsidRDefault="009D7F38" w:rsidP="00A62114">
            <w:pPr>
              <w:numPr>
                <w:ilvl w:val="0"/>
                <w:numId w:val="11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End-tibial isoflurane concentrations</w:t>
            </w:r>
          </w:p>
          <w:p w:rsidR="009D7F38" w:rsidRPr="00B31B34" w:rsidRDefault="009D7F38" w:rsidP="00A62114">
            <w:pPr>
              <w:numPr>
                <w:ilvl w:val="0"/>
                <w:numId w:val="11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9)</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Gianesello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Gianesello&lt;/Author&gt;&lt;Year&gt;2010&lt;/Year&gt;&lt;RecNum&gt;16851&lt;/RecNum&gt;&lt;DisplayText&gt;&lt;style face="superscript"&gt;65&lt;/style&gt;&lt;/DisplayText&gt;&lt;record&gt;&lt;rec-number&gt;16851&lt;/rec-number&gt;&lt;foreign-keys&gt;&lt;key app="EN" db-id="w90tzs52tz9ze4esfat5w5vhv5pxtepdtxsf" timestamp="1524237933"&gt;16851&lt;/key&gt;&lt;/foreign-keys&gt;&lt;ref-type name="Journal Article"&gt;17&lt;/ref-type&gt;&lt;contributors&gt;&lt;authors&gt;&lt;author&gt;Gianesello, L.&lt;/author&gt;&lt;author&gt;Pavoni, V.&lt;/author&gt;&lt;author&gt;Buoninsegni&lt;/author&gt;&lt;author&gt;Tadini L.&lt;/author&gt;&lt;author&gt;Paparella, L.&lt;/author&gt;&lt;author&gt;Barboni, E.&lt;/author&gt;&lt;/authors&gt;&lt;/contributors&gt;&lt;titles&gt;&lt;title&gt;Preemptive analgesia with pregabalin to postoperative pain management after spine surgery for decompression and stabilization: 14ap5–2&lt;/title&gt;&lt;secondary-title&gt;European Journal of Anaesthesiology&lt;/secondary-title&gt;&lt;/titles&gt;&lt;periodical&gt;&lt;full-title&gt;Eur J Anaesthesiol&lt;/full-title&gt;&lt;abbr-1&gt;European journal of anaesthesiology&lt;/abbr-1&gt;&lt;/periodical&gt;&lt;pages&gt;204&lt;/pages&gt;&lt;volume&gt;27&lt;/volume&gt;&lt;number&gt;47&lt;/number&gt;&lt;dates&gt;&lt;year&gt;2010&lt;/year&gt;&lt;/dates&gt;&lt;urls&gt;&lt;/urls&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5</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15)</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pine surgery for decompression and stabilization</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11"/>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1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1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15)</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Kazak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Kazak&lt;/Author&gt;&lt;Year&gt;2010&lt;/Year&gt;&lt;RecNum&gt;15361&lt;/RecNum&gt;&lt;DisplayText&gt;&lt;style face="superscript"&gt;66&lt;/style&gt;&lt;/DisplayText&gt;&lt;record&gt;&lt;rec-number&gt;15361&lt;/rec-number&gt;&lt;foreign-keys&gt;&lt;key app="EN" db-id="w90tzs52tz9ze4esfat5w5vhv5pxtepdtxsf" timestamp="1480067720"&gt;15361&lt;/key&gt;&lt;/foreign-keys&gt;&lt;ref-type name="Journal Article"&gt;17&lt;/ref-type&gt;&lt;contributors&gt;&lt;authors&gt;&lt;author&gt;Kazak, Z.&lt;/author&gt;&lt;author&gt;Mortimer, N. M.&lt;/author&gt;&lt;author&gt;Sekerci, S.&lt;/author&gt;&lt;/authors&gt;&lt;/contributors&gt;&lt;titles&gt;&lt;title&gt;Single dose of preoperative analgesia with gabapentin (600 mg) is safe and effective in monitored anesthesia care for nasal surgery&lt;/title&gt;&lt;secondary-title&gt;European archives of oto-rhino-laryngology&lt;/secondary-title&gt;&lt;/titles&gt;&lt;periodical&gt;&lt;full-title&gt;European Archives of Oto-Rhino-Laryngology&lt;/full-title&gt;&lt;/periodical&gt;&lt;pages&gt;731-736&lt;/pages&gt;&lt;volume&gt;267&lt;/volume&gt;&lt;number&gt;5&lt;/number&gt;&lt;keywords&gt;&lt;keyword&gt;Sr-ent&lt;/keyword&gt;&lt;/keywords&gt;&lt;dates&gt;&lt;year&gt;2010&lt;/year&gt;&lt;/dates&gt;&lt;accession-num&gt;CN-00766444&lt;/accession-num&gt;&lt;urls&gt;&lt;related-urls&gt;&lt;url&gt;&lt;style face="underline" font="default" size="100%"&gt;http://onlinelibrary.wiley.com/o/cochrane/clcentral/articles/444/CN-00766444/frame.html&lt;/style&gt;&lt;/url&gt;&lt;/related-urls&gt;&lt;/urls&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6</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asal septal and nasal sinus surgery</w:t>
            </w:r>
          </w:p>
        </w:tc>
        <w:tc>
          <w:tcPr>
            <w:tcW w:w="340" w:type="pct"/>
            <w:shd w:val="clear" w:color="auto" w:fill="F2F2F2"/>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mifentanyl utilization</w:t>
            </w:r>
          </w:p>
          <w:p w:rsidR="009D7F38" w:rsidRPr="00B31B34" w:rsidRDefault="009D7F38"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ntraoperative pain VAS score</w:t>
            </w:r>
          </w:p>
          <w:p w:rsidR="009D7F38" w:rsidRPr="00B31B34" w:rsidRDefault="009D7F38"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evel of anxiety</w:t>
            </w:r>
          </w:p>
          <w:p w:rsidR="009D7F38" w:rsidRPr="00B31B34" w:rsidRDefault="00723E1A"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score</w:t>
            </w:r>
          </w:p>
          <w:p w:rsidR="009D7F38" w:rsidRPr="00B31B34" w:rsidRDefault="009D7F38"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ornoxicam utilization</w:t>
            </w:r>
          </w:p>
          <w:p w:rsidR="009D7F38" w:rsidRPr="00B31B34" w:rsidRDefault="009D7F38"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evel of sedation</w:t>
            </w:r>
          </w:p>
          <w:p w:rsidR="009D7F38" w:rsidRPr="00B31B34" w:rsidRDefault="009D7F38" w:rsidP="00A62114">
            <w:pPr>
              <w:numPr>
                <w:ilvl w:val="0"/>
                <w:numId w:val="11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Khademi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LaGFkZW1pPC9BdXRob3I+PFllYXI+MjAxMDwvWWVhcj48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LaGFkZW1pPC9BdXRob3I+PFllYXI+MjAxMDwvWWVhcj48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44)</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Open cholecyst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0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nausea or vomiting</w:t>
            </w:r>
          </w:p>
          <w:p w:rsidR="009D7F38" w:rsidRPr="00B31B34" w:rsidRDefault="00723E1A" w:rsidP="00A62114">
            <w:pPr>
              <w:numPr>
                <w:ilvl w:val="0"/>
                <w:numId w:val="109"/>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0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ethidine </w:t>
            </w:r>
            <w:r w:rsidRPr="00B31B34">
              <w:rPr>
                <w:rFonts w:ascii="Times New Roman" w:eastAsia="Times New Roman" w:hAnsi="Times New Roman"/>
                <w:color w:val="000000"/>
                <w:sz w:val="16"/>
                <w:szCs w:val="16"/>
                <w:lang w:val="en-CA" w:eastAsia="fr-CA"/>
              </w:rPr>
              <w:lastRenderedPageBreak/>
              <w:t>utilization</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3)</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Kim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LaW08L0F1dGhvcj48WWVhcj4yMDEwPC9ZZWFyPjxSZWNO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I3NzYtMjc4MTwvcGFnZXM+PHZvbHVtZT4yNDwvdm9sdW1lPjxudW1iZXI+MTE8L251bWJlcj48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Q1JmFtcDtBTj0y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LaW08L0F1dGhvcj48WWVhcj4yMDEwPC9ZZWFyPjxSZWNO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I3NzYtMjc4MTwvcGFnZXM+PHZvbHVtZT4yNDwvdm9sdW1lPjxudW1iZXI+MTE8L251bWJlcj48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Q1JmFtcDtBTj0y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9</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47)</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obot-assisted endoscopic</w:t>
            </w:r>
            <w:r w:rsidRPr="00B31B34">
              <w:rPr>
                <w:rFonts w:ascii="Times New Roman" w:eastAsia="Times New Roman" w:hAnsi="Times New Roman"/>
                <w:color w:val="000000"/>
                <w:sz w:val="16"/>
                <w:szCs w:val="16"/>
                <w:lang w:val="en-CA" w:eastAsia="fr-CA"/>
              </w:rPr>
              <w:br/>
              <w:t>thyroidectomies</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after 1st dos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404A9F" w:rsidRDefault="00723E1A" w:rsidP="00A62114">
            <w:pPr>
              <w:numPr>
                <w:ilvl w:val="0"/>
                <w:numId w:val="108"/>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r w:rsidR="009D7F38" w:rsidRPr="00B31B34">
              <w:rPr>
                <w:rFonts w:ascii="Times New Roman" w:eastAsia="Times New Roman" w:hAnsi="Times New Roman"/>
                <w:color w:val="000000"/>
                <w:sz w:val="16"/>
                <w:szCs w:val="16"/>
                <w:u w:val="single"/>
                <w:lang w:val="en-CA" w:eastAsia="fr-CA"/>
              </w:rPr>
              <w:t xml:space="preserve"> </w:t>
            </w:r>
          </w:p>
          <w:p w:rsidR="009D7F38" w:rsidRPr="00B31B34" w:rsidRDefault="00404A9F" w:rsidP="00460D80">
            <w:pPr>
              <w:spacing w:after="0" w:line="240" w:lineRule="auto"/>
              <w:ind w:left="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Verbal numerical rating</w:t>
            </w:r>
            <w:r w:rsidR="009D7F38" w:rsidRPr="00B31B34">
              <w:rPr>
                <w:rFonts w:ascii="Times New Roman" w:eastAsia="Times New Roman" w:hAnsi="Times New Roman"/>
                <w:color w:val="000000"/>
                <w:sz w:val="16"/>
                <w:szCs w:val="16"/>
                <w:u w:val="single"/>
                <w:lang w:val="en-CA" w:eastAsia="fr-CA"/>
              </w:rPr>
              <w:t xml:space="preserve"> scale</w:t>
            </w:r>
          </w:p>
          <w:p w:rsidR="009D7F38" w:rsidRPr="00B31B34" w:rsidRDefault="009D7F38" w:rsidP="00A62114">
            <w:pPr>
              <w:numPr>
                <w:ilvl w:val="0"/>
                <w:numId w:val="10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Side effects</w:t>
            </w:r>
          </w:p>
          <w:p w:rsidR="009D7F38" w:rsidRPr="00B31B34" w:rsidRDefault="009D7F38" w:rsidP="00A62114">
            <w:pPr>
              <w:numPr>
                <w:ilvl w:val="0"/>
                <w:numId w:val="10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Incidences of chronic pain and hypoesthesia of the anterior chest</w:t>
            </w:r>
          </w:p>
          <w:p w:rsidR="009D7F38" w:rsidRPr="00B31B34" w:rsidRDefault="009D7F38" w:rsidP="00A62114">
            <w:pPr>
              <w:numPr>
                <w:ilvl w:val="0"/>
                <w:numId w:val="108"/>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umber of participant who required additional analgesic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mo</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7)</w:t>
            </w:r>
          </w:p>
        </w:tc>
        <w:tc>
          <w:tcPr>
            <w:tcW w:w="388" w:type="pct"/>
            <w:gridSpan w:val="2"/>
            <w:vMerge/>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Menda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NZW5kYTwvQXV0aG9yPjxZZWFyPjIwMTA8L1llYXI+PFJl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NZW5kYTwvQXV0aG9yPjxZZWFyPjIwMTA8L1llYXI+PFJl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69</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oronary artery bypass graft surgery (median sterno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r w:rsidR="009D7F38" w:rsidRPr="00B31B34">
              <w:rPr>
                <w:rFonts w:ascii="Times New Roman" w:eastAsia="Times New Roman" w:hAnsi="Times New Roman"/>
                <w:color w:val="000000"/>
                <w:sz w:val="16"/>
                <w:szCs w:val="16"/>
                <w:lang w:val="en-CA" w:eastAsia="fr-CA"/>
              </w:rPr>
              <w:t xml:space="preserve"> </w:t>
            </w:r>
            <w:r w:rsidR="00404A9F">
              <w:rPr>
                <w:rFonts w:ascii="Times New Roman" w:eastAsia="Times New Roman" w:hAnsi="Times New Roman"/>
                <w:color w:val="000000"/>
                <w:sz w:val="16"/>
                <w:szCs w:val="16"/>
                <w:lang w:val="en-CA" w:eastAsia="fr-CA"/>
              </w:rPr>
              <w:t>verbal rating</w:t>
            </w:r>
            <w:r w:rsidR="009D7F38" w:rsidRPr="00B31B34">
              <w:rPr>
                <w:rFonts w:ascii="Times New Roman" w:eastAsia="Times New Roman" w:hAnsi="Times New Roman"/>
                <w:color w:val="000000"/>
                <w:sz w:val="16"/>
                <w:szCs w:val="16"/>
                <w:lang w:val="en-CA" w:eastAsia="fr-CA"/>
              </w:rPr>
              <w:t xml:space="preserve"> scale</w:t>
            </w:r>
          </w:p>
          <w:p w:rsidR="009D7F38" w:rsidRPr="00B31B34" w:rsidRDefault="009D7F38"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morphine utilization</w:t>
            </w:r>
          </w:p>
          <w:p w:rsidR="009D7F38" w:rsidRPr="00B31B34" w:rsidRDefault="009D7F38"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 score</w:t>
            </w:r>
          </w:p>
          <w:p w:rsidR="009D7F38" w:rsidRPr="00B31B34" w:rsidRDefault="009D7F38"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p w:rsidR="009D7F38" w:rsidRPr="00B31B34" w:rsidRDefault="009D7F38"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Number of patients who required additional morphine or paracetamol</w:t>
            </w:r>
          </w:p>
          <w:p w:rsidR="009D7F38" w:rsidRPr="00B31B34" w:rsidRDefault="009D7F38"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spiratory depression</w:t>
            </w:r>
          </w:p>
          <w:p w:rsidR="009D7F38" w:rsidRPr="00B31B34" w:rsidRDefault="00723E1A"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107"/>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ruritu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rikh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QYXJpa2g8L0F1dGhvcj48WWVhcj4yMDEwPC9ZZWFyPjxS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YXJpa2g8L0F1dGhvcj48WWVhcj4yMDEwPC9ZZWFyPjxS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0</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bdominal surger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scue analgesia utilization</w:t>
            </w:r>
          </w:p>
          <w:p w:rsidR="009D7F38" w:rsidRPr="00B31B34" w:rsidRDefault="00723E1A"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nausea or vomiting</w:t>
            </w:r>
          </w:p>
          <w:p w:rsidR="009D7F38" w:rsidRPr="00B31B34" w:rsidRDefault="009D7F38"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spiratory depression</w:t>
            </w:r>
          </w:p>
          <w:p w:rsidR="009D7F38" w:rsidRPr="00B31B34" w:rsidRDefault="009D7F38"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Dizziness</w:t>
            </w:r>
          </w:p>
          <w:p w:rsidR="009D7F38" w:rsidRPr="00B31B34" w:rsidRDefault="009D7F38"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omnolence</w:t>
            </w:r>
          </w:p>
          <w:p w:rsidR="009D7F38" w:rsidRPr="00B31B34" w:rsidRDefault="009D7F38"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eadache</w:t>
            </w:r>
          </w:p>
          <w:p w:rsidR="009D7F38" w:rsidRPr="00B31B34" w:rsidRDefault="009D7F38" w:rsidP="00A62114">
            <w:pPr>
              <w:numPr>
                <w:ilvl w:val="0"/>
                <w:numId w:val="106"/>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ruritus</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avoni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Pavoni&lt;/Author&gt;&lt;Year&gt;2010&lt;/Year&gt;&lt;RecNum&gt;16852&lt;/RecNum&gt;&lt;DisplayText&gt;&lt;style face="superscript"&gt;71&lt;/style&gt;&lt;/DisplayText&gt;&lt;record&gt;&lt;rec-number&gt;16852&lt;/rec-number&gt;&lt;foreign-keys&gt;&lt;key app="EN" db-id="w90tzs52tz9ze4esfat5w5vhv5pxtepdtxsf" timestamp="1524238306"&gt;16852&lt;/key&gt;&lt;/foreign-keys&gt;&lt;ref-type name="Journal Article"&gt;17&lt;/ref-type&gt;&lt;contributors&gt;&lt;authors&gt;&lt;author&gt;Pavoni, V.&lt;/author&gt;&lt;author&gt;Vellucci, R.&lt;/author&gt;&lt;author&gt;Zuppani, B.&lt;/author&gt;&lt;author&gt;Barboni, E.&lt;/author&gt;&lt;author&gt;Gianesello, L.&lt;/author&gt;&lt;/authors&gt;&lt;/contributors&gt;&lt;titles&gt;&lt;title&gt;The influence of a single preoperative dose of pregabalin on patient-controlled analgesia following surgery for inflammatory bowel diseases: 14AP4–3&lt;/title&gt;&lt;secondary-title&gt;European Journal of Anaesthesiology&lt;/secondary-title&gt;&lt;/titles&gt;&lt;periodical&gt;&lt;full-title&gt;Eur J Anaesthesiol&lt;/full-title&gt;&lt;abbr-1&gt;European journal of anaesthesiology&lt;/abbr-1&gt;&lt;/periodical&gt;&lt;pages&gt;201&lt;/pages&gt;&lt;volume&gt;27&lt;/volume&gt;&lt;number&gt;47&lt;/number&gt;&lt;dates&gt;&lt;year&gt;2010&lt;/year&gt;&lt;/dates&gt;&lt;urls&gt;&lt;/urls&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1</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urgery for inflammatory bowel diseases</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05"/>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0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orphine utilization</w:t>
            </w:r>
          </w:p>
          <w:p w:rsidR="009D7F38" w:rsidRPr="00B31B34" w:rsidRDefault="009D7F38" w:rsidP="00A62114">
            <w:pPr>
              <w:numPr>
                <w:ilvl w:val="0"/>
                <w:numId w:val="10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p w:rsidR="009D7F38" w:rsidRPr="00B31B34" w:rsidRDefault="009D7F38" w:rsidP="00A62114">
            <w:pPr>
              <w:numPr>
                <w:ilvl w:val="0"/>
                <w:numId w:val="105"/>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tisfaction</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mo</w:t>
            </w:r>
          </w:p>
        </w:tc>
      </w:tr>
      <w:tr w:rsidR="007D3140" w:rsidRPr="00B31B34" w:rsidTr="00C32795">
        <w:trPr>
          <w:trHeight w:val="300"/>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5)</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Peng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QZW5nPC9BdXRob3I+PFllYXI+MjAxMDwvWWVhcj48UmVj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QZW5nPC9BdXRob3I+PFllYXI+MjAxMDwvWWVhcj48UmVj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2</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65</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75 (n = 48)</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Laparoscopic cholecystec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12h </w:t>
            </w:r>
            <w:r w:rsidR="00723E1A">
              <w:rPr>
                <w:rFonts w:ascii="Times New Roman" w:eastAsia="Times New Roman" w:hAnsi="Times New Roman"/>
                <w:color w:val="000000"/>
                <w:sz w:val="16"/>
                <w:szCs w:val="16"/>
                <w:lang w:val="en-CA" w:eastAsia="fr-CA"/>
              </w:rPr>
              <w:t>after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723E1A" w:rsidP="00A62114">
            <w:pPr>
              <w:numPr>
                <w:ilvl w:val="0"/>
                <w:numId w:val="104"/>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Time to first analgesic utilization</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u w:val="single"/>
                <w:lang w:val="en-CA" w:eastAsia="fr-CA"/>
              </w:rPr>
              <w:t>Discharge time from PACU</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 xml:space="preserve">Analgesic </w:t>
            </w:r>
            <w:r w:rsidRPr="00B31B34">
              <w:rPr>
                <w:rFonts w:ascii="Times New Roman" w:eastAsia="Times New Roman" w:hAnsi="Times New Roman"/>
                <w:color w:val="000000"/>
                <w:sz w:val="16"/>
                <w:szCs w:val="16"/>
                <w:u w:val="single"/>
                <w:lang w:val="en-CA" w:eastAsia="fr-CA"/>
              </w:rPr>
              <w:lastRenderedPageBreak/>
              <w:t>utilization</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eneral tolerability</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leep quality</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Quality of recovery</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p w:rsidR="009D7F38" w:rsidRPr="00B31B34" w:rsidRDefault="009D7F38" w:rsidP="00A62114">
            <w:pPr>
              <w:numPr>
                <w:ilvl w:val="0"/>
                <w:numId w:val="104"/>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Patient satisfactio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lastRenderedPageBreak/>
              <w:t>7d</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50 (n = 4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5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6)</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Raghove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SYWdob3ZlPC9BdXRob3I+PFllYXI+MjAxMDwvWWVhcj48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SYWdob3ZlPC9BdXRob3I+PFllYXI+MjAxMDwvWWVhcj48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3</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9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1200 (n = 3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ngle lower limb surger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10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Postoperative pain intensity</w:t>
            </w:r>
          </w:p>
          <w:p w:rsidR="009D7F38" w:rsidRPr="00B31B34" w:rsidRDefault="009D7F38" w:rsidP="00A62114">
            <w:pPr>
              <w:numPr>
                <w:ilvl w:val="0"/>
                <w:numId w:val="10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escue analgesia utilization</w:t>
            </w:r>
          </w:p>
          <w:p w:rsidR="009D7F38" w:rsidRPr="00B31B34" w:rsidRDefault="009D7F38" w:rsidP="00A62114">
            <w:pPr>
              <w:numPr>
                <w:ilvl w:val="0"/>
                <w:numId w:val="10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edation</w:t>
            </w:r>
          </w:p>
          <w:p w:rsidR="009D7F38" w:rsidRPr="00B31B34" w:rsidRDefault="009D7F38" w:rsidP="00A62114">
            <w:pPr>
              <w:numPr>
                <w:ilvl w:val="0"/>
                <w:numId w:val="10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600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Rapchuk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SYXBjaHVrPC9BdXRob3I+PFllYXI+MjAxMDwvWWVhcj48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SYXBjaHVrPC9BdXRob3I+PFllYXI+MjAxMDwvWWVhcj48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4</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ardiac surgery via median sternotomy</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morning </w:t>
            </w:r>
            <w:r w:rsidR="00723E1A">
              <w:rPr>
                <w:rFonts w:ascii="Times New Roman" w:eastAsia="Times New Roman" w:hAnsi="Times New Roman"/>
                <w:color w:val="000000"/>
                <w:sz w:val="16"/>
                <w:szCs w:val="16"/>
                <w:lang w:val="en-CA" w:eastAsia="fr-CA"/>
              </w:rPr>
              <w:t>after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hideMark/>
          </w:tcPr>
          <w:p w:rsidR="009D7F38" w:rsidRPr="00B31B34" w:rsidRDefault="009D7F38" w:rsidP="00A62114">
            <w:pPr>
              <w:numPr>
                <w:ilvl w:val="0"/>
                <w:numId w:val="10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Fentanyl utilization (48h)</w:t>
            </w:r>
          </w:p>
          <w:p w:rsidR="009D7F38" w:rsidRPr="00B31B34" w:rsidRDefault="00723E1A" w:rsidP="00A62114">
            <w:pPr>
              <w:numPr>
                <w:ilvl w:val="0"/>
                <w:numId w:val="102"/>
              </w:numPr>
              <w:spacing w:after="0" w:line="240" w:lineRule="auto"/>
              <w:ind w:left="159" w:hanging="159"/>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ostoperative pain</w:t>
            </w:r>
          </w:p>
          <w:p w:rsidR="009D7F38" w:rsidRPr="00B31B34" w:rsidRDefault="009D7F38" w:rsidP="00A62114">
            <w:pPr>
              <w:numPr>
                <w:ilvl w:val="0"/>
                <w:numId w:val="10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junctive pain medication</w:t>
            </w:r>
          </w:p>
          <w:p w:rsidR="009D7F38" w:rsidRPr="00B31B34" w:rsidRDefault="009D7F38" w:rsidP="00A62114">
            <w:pPr>
              <w:numPr>
                <w:ilvl w:val="0"/>
                <w:numId w:val="10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leep satisfaction</w:t>
            </w:r>
          </w:p>
          <w:p w:rsidR="009D7F38" w:rsidRPr="00B31B34" w:rsidRDefault="009D7F38" w:rsidP="00A62114">
            <w:pPr>
              <w:numPr>
                <w:ilvl w:val="0"/>
                <w:numId w:val="10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p w:rsidR="009D7F38" w:rsidRPr="00B31B34" w:rsidRDefault="009D7F38" w:rsidP="00A62114">
            <w:pPr>
              <w:numPr>
                <w:ilvl w:val="0"/>
                <w:numId w:val="102"/>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tisfaction</w:t>
            </w:r>
          </w:p>
        </w:tc>
        <w:tc>
          <w:tcPr>
            <w:tcW w:w="353"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2h</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27)</w:t>
            </w:r>
          </w:p>
        </w:tc>
        <w:tc>
          <w:tcPr>
            <w:tcW w:w="388" w:type="pct"/>
            <w:gridSpan w:val="2"/>
            <w:vMerge/>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Sanin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r>
            <w:r w:rsidR="006C3280">
              <w:rPr>
                <w:rFonts w:ascii="Times New Roman" w:eastAsia="Times New Roman" w:hAnsi="Times New Roman"/>
                <w:color w:val="000000"/>
                <w:sz w:val="16"/>
                <w:szCs w:val="16"/>
                <w:lang w:val="en-CA" w:eastAsia="fr-CA"/>
              </w:rPr>
              <w:instrText xml:space="preserve"> ADDIN EN.CITE &lt;EndNote&gt;&lt;Cite&gt;&lt;Author&gt;Sanin&lt;/Author&gt;&lt;Year&gt;2010&lt;/Year&gt;&lt;RecNum&gt;16853&lt;/RecNum&gt;&lt;DisplayText&gt;&lt;style face="superscript"&gt;75&lt;/style&gt;&lt;/DisplayText&gt;&lt;record&gt;&lt;rec-number&gt;16853&lt;/rec-number&gt;&lt;foreign-keys&gt;&lt;key app="EN" db-id="w90tzs52tz9ze4esfat5w5vhv5pxtepdtxsf" timestamp="1524238691"&gt;16853&lt;/key&gt;&lt;/foreign-keys&gt;&lt;ref-type name="Journal Article"&gt;17&lt;/ref-type&gt;&lt;contributors&gt;&lt;authors&gt;&lt;author&gt;Sanin, L.&lt;/author&gt;&lt;author&gt;Chelly, J.&lt;/author&gt;&lt;author&gt;Yang, R.&lt;/author&gt;&lt;author&gt;Cheung, R.&lt;/author&gt;&lt;author&gt;Lionberger, D.&lt;/author&gt;&lt;/authors&gt;&lt;/contributors&gt;&lt;titles&gt;&lt;title&gt;Efficacy and safety of pregabalin in the treatment of postoperative pain following total knee arthroplasty: 14AP5–9&lt;/title&gt;&lt;secondary-title&gt;European Journal of Anaesthesiology&lt;/secondary-title&gt;&lt;/titles&gt;&lt;periodical&gt;&lt;full-title&gt;Eur J Anaesthesiol&lt;/full-title&gt;&lt;abbr-1&gt;European journal of anaesthesiology&lt;/abbr-1&gt;&lt;/periodical&gt;&lt;pages&gt;205-206&lt;/pages&gt;&lt;volume&gt;27&lt;/volume&gt;&lt;number&gt;47&lt;/number&gt;&lt;dates&gt;&lt;year&gt;2010&lt;/year&gt;&lt;/dates&gt;&lt;urls&gt;&lt;/urls&gt;&lt;/record&gt;&lt;/Cite&gt;&lt;/EndNote&gt;</w:instrText>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5</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92</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A72917">
              <w:rPr>
                <w:rFonts w:ascii="Times New Roman" w:eastAsia="Times New Roman" w:hAnsi="Times New Roman"/>
                <w:color w:val="000000"/>
                <w:sz w:val="16"/>
                <w:szCs w:val="16"/>
                <w:lang w:val="en-CA" w:eastAsia="fr-CA"/>
              </w:rPr>
              <w:t xml:space="preserve"> </w:t>
            </w:r>
            <w:r w:rsidR="009D7F38" w:rsidRPr="00B31B34">
              <w:rPr>
                <w:rFonts w:ascii="Times New Roman" w:eastAsia="Times New Roman" w:hAnsi="Times New Roman"/>
                <w:color w:val="000000"/>
                <w:sz w:val="16"/>
                <w:szCs w:val="16"/>
                <w:lang w:val="en-CA" w:eastAsia="fr-CA"/>
              </w:rPr>
              <w:t>150 (n = 98)</w:t>
            </w: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Total knee arthroplast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Not mentioned</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12h+2h </w:t>
            </w:r>
            <w:r w:rsidR="00723E1A">
              <w:rPr>
                <w:rFonts w:ascii="Times New Roman" w:eastAsia="Times New Roman" w:hAnsi="Times New Roman"/>
                <w:color w:val="000000"/>
                <w:sz w:val="16"/>
                <w:szCs w:val="16"/>
                <w:lang w:val="en-CA" w:eastAsia="fr-CA"/>
              </w:rPr>
              <w:t>before surgery</w:t>
            </w:r>
            <w:r w:rsidRPr="00B31B34">
              <w:rPr>
                <w:rFonts w:ascii="Times New Roman" w:eastAsia="Times New Roman" w:hAnsi="Times New Roman"/>
                <w:color w:val="000000"/>
                <w:sz w:val="16"/>
                <w:szCs w:val="16"/>
                <w:lang w:val="en-CA" w:eastAsia="fr-CA"/>
              </w:rPr>
              <w:t xml:space="preserve"> / </w:t>
            </w:r>
            <w:r w:rsidR="00723E1A">
              <w:rPr>
                <w:rFonts w:ascii="Times New Roman" w:eastAsia="Times New Roman" w:hAnsi="Times New Roman"/>
                <w:color w:val="000000"/>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4-4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0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orst pain</w:t>
            </w:r>
          </w:p>
          <w:p w:rsidR="009D7F38" w:rsidRPr="00B31B34" w:rsidRDefault="009D7F38" w:rsidP="00A62114">
            <w:pPr>
              <w:numPr>
                <w:ilvl w:val="0"/>
                <w:numId w:val="10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Cumulative dose of opioids</w:t>
            </w:r>
          </w:p>
          <w:p w:rsidR="009D7F38" w:rsidRPr="00B31B34" w:rsidRDefault="009D7F38" w:rsidP="00A62114">
            <w:pPr>
              <w:numPr>
                <w:ilvl w:val="0"/>
                <w:numId w:val="10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Range of movements</w:t>
            </w:r>
          </w:p>
          <w:p w:rsidR="009D7F38" w:rsidRPr="00B31B34" w:rsidRDefault="009D7F38" w:rsidP="00A62114">
            <w:pPr>
              <w:numPr>
                <w:ilvl w:val="0"/>
                <w:numId w:val="10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General activity</w:t>
            </w:r>
          </w:p>
          <w:p w:rsidR="009D7F38" w:rsidRPr="00B31B34" w:rsidRDefault="009D7F38" w:rsidP="00A62114">
            <w:pPr>
              <w:numPr>
                <w:ilvl w:val="0"/>
                <w:numId w:val="100"/>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A72917">
              <w:rPr>
                <w:rFonts w:ascii="Times New Roman" w:eastAsia="Times New Roman" w:hAnsi="Times New Roman"/>
                <w:color w:val="000000"/>
                <w:sz w:val="16"/>
                <w:szCs w:val="16"/>
                <w:lang w:val="en-CA" w:eastAsia="fr-CA"/>
              </w:rPr>
              <w:t xml:space="preserve"> </w:t>
            </w:r>
            <w:r w:rsidR="009D7F38" w:rsidRPr="00B31B34">
              <w:rPr>
                <w:rFonts w:ascii="Times New Roman" w:eastAsia="Times New Roman" w:hAnsi="Times New Roman"/>
                <w:color w:val="000000"/>
                <w:sz w:val="16"/>
                <w:szCs w:val="16"/>
                <w:lang w:val="en-CA" w:eastAsia="fr-CA"/>
              </w:rPr>
              <w:t>300 (n = 96)</w:t>
            </w: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3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4-42</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98)</w:t>
            </w: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4-42</w:t>
            </w:r>
          </w:p>
        </w:tc>
        <w:tc>
          <w:tcPr>
            <w:tcW w:w="97"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chulmeyer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sz w:val="16"/>
                <w:szCs w:val="16"/>
                <w:lang w:val="en-CA" w:eastAsia="fr-CA"/>
              </w:rPr>
              <w:t>(2010)</w:t>
            </w:r>
            <w:r w:rsidRPr="00B31B34">
              <w:rPr>
                <w:rFonts w:ascii="Times New Roman" w:eastAsia="Times New Roman" w:hAnsi="Times New Roman"/>
                <w:sz w:val="16"/>
                <w:szCs w:val="16"/>
                <w:lang w:val="en-CA" w:eastAsia="fr-CA"/>
              </w:rPr>
              <w:fldChar w:fldCharType="begin">
                <w:fldData xml:space="preserve">PEVuZE5vdGU+PENpdGU+PEF1dGhvcj5TY2h1bG1leWVyPC9BdXRob3I+PFllYXI+MjAxMDwvWWVh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Tk3Mjc5ODA8L3N0eWxlPjxz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Y2h1bG1leWVyPC9BdXRob3I+PFllYXI+MjAxMDwvWWVh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7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8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regabalin</w:t>
            </w:r>
            <w:r w:rsidR="009D7F38" w:rsidRPr="00B31B34">
              <w:rPr>
                <w:rFonts w:ascii="Times New Roman" w:eastAsia="Times New Roman" w:hAnsi="Times New Roman"/>
                <w:color w:val="000000"/>
                <w:sz w:val="16"/>
                <w:szCs w:val="16"/>
                <w:lang w:val="en-CA" w:eastAsia="fr-CA"/>
              </w:rPr>
              <w:t xml:space="preserve"> (n = 39)</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leeve gastr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4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Morphine utilization</w:t>
            </w:r>
          </w:p>
          <w:p w:rsidR="009D7F38" w:rsidRPr="00B31B34" w:rsidRDefault="009D7F38" w:rsidP="00A62114">
            <w:pPr>
              <w:numPr>
                <w:ilvl w:val="0"/>
                <w:numId w:val="4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p w:rsidR="009D7F38" w:rsidRPr="00B31B34" w:rsidRDefault="009D7F38" w:rsidP="00A62114">
            <w:pPr>
              <w:numPr>
                <w:ilvl w:val="0"/>
                <w:numId w:val="43"/>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tisfac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4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Srivastava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Tcml2YXN0YXZhPC9BdXRob3I+PFllYXI+MjAxMDwvWWVh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Tcml2YXN0YXZhPC9BdXRob3I+PFllYXI+MjAxMDwvWWVh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7</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7</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60)</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Minilap open cholecystectomy</w:t>
            </w:r>
          </w:p>
        </w:tc>
        <w:tc>
          <w:tcPr>
            <w:tcW w:w="340" w:type="pct"/>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6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color w:val="000000"/>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723E1A" w:rsidP="00A62114">
            <w:pPr>
              <w:numPr>
                <w:ilvl w:val="0"/>
                <w:numId w:val="101"/>
              </w:numPr>
              <w:spacing w:after="0" w:line="240" w:lineRule="auto"/>
              <w:ind w:left="159" w:hanging="159"/>
              <w:contextualSpacing/>
              <w:rPr>
                <w:rFonts w:ascii="Times New Roman" w:eastAsia="Times New Roman" w:hAnsi="Times New Roman"/>
                <w:color w:val="000000"/>
                <w:sz w:val="16"/>
                <w:szCs w:val="16"/>
                <w:u w:val="single"/>
                <w:lang w:val="en-CA" w:eastAsia="fr-CA"/>
              </w:rPr>
            </w:pPr>
            <w:r>
              <w:rPr>
                <w:rFonts w:ascii="Times New Roman" w:eastAsia="Times New Roman" w:hAnsi="Times New Roman"/>
                <w:color w:val="000000"/>
                <w:sz w:val="16"/>
                <w:szCs w:val="16"/>
                <w:u w:val="single"/>
                <w:lang w:val="en-CA" w:eastAsia="fr-CA"/>
              </w:rPr>
              <w:t>Postoperative pain</w:t>
            </w:r>
          </w:p>
          <w:p w:rsidR="009D7F38" w:rsidRPr="00B31B34" w:rsidRDefault="009D7F38" w:rsidP="00A62114">
            <w:pPr>
              <w:numPr>
                <w:ilvl w:val="0"/>
                <w:numId w:val="10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Tramadol utilization</w:t>
            </w:r>
          </w:p>
          <w:p w:rsidR="009D7F38" w:rsidRPr="00B31B34" w:rsidRDefault="009D7F38" w:rsidP="00A62114">
            <w:pPr>
              <w:numPr>
                <w:ilvl w:val="0"/>
                <w:numId w:val="101"/>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60)</w:t>
            </w:r>
          </w:p>
        </w:tc>
        <w:tc>
          <w:tcPr>
            <w:tcW w:w="388" w:type="pct"/>
            <w:gridSpan w:val="2"/>
            <w:vMerge/>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7"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Tirault </w:t>
            </w:r>
            <w:r w:rsidRPr="00B31B34">
              <w:rPr>
                <w:rFonts w:ascii="Times New Roman" w:eastAsia="Times New Roman" w:hAnsi="Times New Roman"/>
                <w:i/>
                <w:color w:val="000000"/>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010)</w:t>
            </w:r>
            <w:r w:rsidRPr="00B31B34">
              <w:rPr>
                <w:rFonts w:ascii="Times New Roman" w:eastAsia="Times New Roman" w:hAnsi="Times New Roman"/>
                <w:color w:val="000000"/>
                <w:sz w:val="16"/>
                <w:szCs w:val="16"/>
                <w:lang w:val="en-CA" w:eastAsia="fr-CA"/>
              </w:rPr>
              <w:fldChar w:fldCharType="begin">
                <w:fldData xml:space="preserve">PEVuZE5vdGU+PENpdGU+PEF1dGhvcj5UaXJhdWx0PC9BdXRob3I+PFllYXI+MjAxMDwvWWVhcj48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Q1JmFtcDtBTj0y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6C3280">
              <w:rPr>
                <w:rFonts w:ascii="Times New Roman" w:eastAsia="Times New Roman" w:hAnsi="Times New Roman"/>
                <w:color w:val="000000"/>
                <w:sz w:val="16"/>
                <w:szCs w:val="16"/>
                <w:lang w:val="en-CA" w:eastAsia="fr-CA"/>
              </w:rPr>
              <w:instrText xml:space="preserve"> ADDIN EN.CITE </w:instrText>
            </w:r>
            <w:r w:rsidR="006C3280">
              <w:rPr>
                <w:rFonts w:ascii="Times New Roman" w:eastAsia="Times New Roman" w:hAnsi="Times New Roman"/>
                <w:color w:val="000000"/>
                <w:sz w:val="16"/>
                <w:szCs w:val="16"/>
                <w:lang w:val="en-CA" w:eastAsia="fr-CA"/>
              </w:rPr>
              <w:fldChar w:fldCharType="begin">
                <w:fldData xml:space="preserve">PEVuZE5vdGU+PENpdGU+PEF1dGhvcj5UaXJhdWx0PC9BdXRob3I+PFllYXI+MjAxMDwvWWVhcj48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Q1JmFtcDtBTj0y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6C3280">
              <w:rPr>
                <w:rFonts w:ascii="Times New Roman" w:eastAsia="Times New Roman" w:hAnsi="Times New Roman"/>
                <w:color w:val="000000"/>
                <w:sz w:val="16"/>
                <w:szCs w:val="16"/>
                <w:lang w:val="en-CA" w:eastAsia="fr-CA"/>
              </w:rPr>
              <w:instrText xml:space="preserve"> ADDIN EN.CITE.DATA </w:instrText>
            </w:r>
            <w:r w:rsidR="006C3280">
              <w:rPr>
                <w:rFonts w:ascii="Times New Roman" w:eastAsia="Times New Roman" w:hAnsi="Times New Roman"/>
                <w:color w:val="000000"/>
                <w:sz w:val="16"/>
                <w:szCs w:val="16"/>
                <w:lang w:val="en-CA" w:eastAsia="fr-CA"/>
              </w:rPr>
            </w:r>
            <w:r w:rsidR="006C3280">
              <w:rPr>
                <w:rFonts w:ascii="Times New Roman" w:eastAsia="Times New Roman" w:hAnsi="Times New Roman"/>
                <w:color w:val="000000"/>
                <w:sz w:val="16"/>
                <w:szCs w:val="16"/>
                <w:lang w:val="en-CA" w:eastAsia="fr-CA"/>
              </w:rPr>
              <w:fldChar w:fldCharType="end"/>
            </w:r>
            <w:r w:rsidRPr="00B31B34">
              <w:rPr>
                <w:rFonts w:ascii="Times New Roman" w:eastAsia="Times New Roman" w:hAnsi="Times New Roman"/>
                <w:color w:val="000000"/>
                <w:sz w:val="16"/>
                <w:szCs w:val="16"/>
                <w:lang w:val="en-CA" w:eastAsia="fr-CA"/>
              </w:rPr>
              <w:fldChar w:fldCharType="separate"/>
            </w:r>
            <w:r w:rsidR="006C3280" w:rsidRPr="006C3280">
              <w:rPr>
                <w:rFonts w:ascii="Times New Roman" w:eastAsia="Times New Roman" w:hAnsi="Times New Roman"/>
                <w:noProof/>
                <w:color w:val="000000"/>
                <w:sz w:val="16"/>
                <w:szCs w:val="16"/>
                <w:vertAlign w:val="superscript"/>
                <w:lang w:val="en-CA" w:eastAsia="fr-CA"/>
              </w:rPr>
              <w:t>78</w:t>
            </w:r>
            <w:r w:rsidRPr="00B31B34">
              <w:rPr>
                <w:rFonts w:ascii="Times New Roman" w:eastAsia="Times New Roman" w:hAnsi="Times New Roman"/>
                <w:color w:val="000000"/>
                <w:sz w:val="16"/>
                <w:szCs w:val="16"/>
                <w:lang w:val="en-CA" w:eastAsia="fr-CA"/>
              </w:rPr>
              <w:fldChar w:fldCharType="end"/>
            </w:r>
          </w:p>
        </w:tc>
        <w:tc>
          <w:tcPr>
            <w:tcW w:w="388"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210</w:t>
            </w: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abapentin</w:t>
            </w:r>
            <w:r w:rsidR="009D7F38" w:rsidRPr="00B31B34">
              <w:rPr>
                <w:rFonts w:ascii="Times New Roman" w:eastAsia="Times New Roman" w:hAnsi="Times New Roman"/>
                <w:color w:val="000000"/>
                <w:sz w:val="16"/>
                <w:szCs w:val="16"/>
                <w:lang w:val="en-CA" w:eastAsia="fr-CA"/>
              </w:rPr>
              <w:t xml:space="preserve"> (n = 66)</w:t>
            </w:r>
          </w:p>
        </w:tc>
        <w:tc>
          <w:tcPr>
            <w:tcW w:w="388" w:type="pct"/>
            <w:gridSpan w:val="2"/>
            <w:vMerge w:val="restart"/>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Ear. nose. and throat surgery (22.4%). orthopaedic surgery (21.9%). spinal surgery (19.4%). Gastrointestinal surgery (18.9%). gynaecologic surgery (10.9%). and gastrointestinal endoscopic procedures (6.5%)</w:t>
            </w:r>
          </w:p>
        </w:tc>
        <w:tc>
          <w:tcPr>
            <w:tcW w:w="340" w:type="pct"/>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120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 xml:space="preserve">2h </w:t>
            </w:r>
            <w:r w:rsidR="00723E1A">
              <w:rPr>
                <w:rFonts w:ascii="Times New Roman" w:eastAsia="Times New Roman" w:hAnsi="Times New Roman"/>
                <w:color w:val="000000"/>
                <w:sz w:val="16"/>
                <w:szCs w:val="16"/>
                <w:lang w:val="en-CA" w:eastAsia="fr-CA"/>
              </w:rPr>
              <w:t>before surgery</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CC295C" w:rsidRDefault="009D7F38" w:rsidP="00CC295C">
            <w:pPr>
              <w:spacing w:after="0" w:line="240" w:lineRule="auto"/>
              <w:contextualSpacing/>
              <w:rPr>
                <w:rFonts w:ascii="Times New Roman" w:eastAsia="Times New Roman" w:hAnsi="Times New Roman"/>
                <w:color w:val="000000"/>
                <w:sz w:val="16"/>
                <w:szCs w:val="16"/>
                <w:lang w:val="en-CA" w:eastAsia="fr-CA"/>
              </w:rPr>
            </w:pPr>
          </w:p>
        </w:tc>
        <w:tc>
          <w:tcPr>
            <w:tcW w:w="533" w:type="pct"/>
            <w:shd w:val="clear" w:color="auto" w:fill="F2F2F2"/>
          </w:tcPr>
          <w:p w:rsidR="009D7F38" w:rsidRPr="00CC295C" w:rsidRDefault="00723E1A" w:rsidP="00CC295C">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Not mentioned</w:t>
            </w:r>
          </w:p>
        </w:tc>
        <w:tc>
          <w:tcPr>
            <w:tcW w:w="535" w:type="pct"/>
            <w:vMerge w:val="restart"/>
            <w:shd w:val="clear" w:color="auto" w:fill="F2F2F2"/>
            <w:noWrap/>
            <w:hideMark/>
          </w:tcPr>
          <w:p w:rsidR="009D7F38" w:rsidRPr="00B31B34" w:rsidRDefault="009D7F38" w:rsidP="00A62114">
            <w:pPr>
              <w:numPr>
                <w:ilvl w:val="0"/>
                <w:numId w:val="99"/>
              </w:numPr>
              <w:spacing w:after="0" w:line="240" w:lineRule="auto"/>
              <w:ind w:left="159" w:hanging="159"/>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u w:val="single"/>
                <w:lang w:val="en-CA" w:eastAsia="fr-CA"/>
              </w:rPr>
              <w:t>Preoperative anxiety</w:t>
            </w:r>
          </w:p>
          <w:p w:rsidR="009D7F38" w:rsidRPr="00B31B34" w:rsidRDefault="009D7F38" w:rsidP="00A62114">
            <w:pPr>
              <w:numPr>
                <w:ilvl w:val="0"/>
                <w:numId w:val="99"/>
              </w:numPr>
              <w:spacing w:after="0" w:line="240" w:lineRule="auto"/>
              <w:ind w:left="159" w:hanging="159"/>
              <w:contextualSpacing/>
              <w:rPr>
                <w:rFonts w:ascii="Times New Roman" w:eastAsia="Times New Roman" w:hAnsi="Times New Roman"/>
                <w:color w:val="000000"/>
                <w:sz w:val="16"/>
                <w:szCs w:val="16"/>
                <w:u w:val="single"/>
                <w:lang w:val="en-CA" w:eastAsia="fr-CA"/>
              </w:rPr>
            </w:pPr>
            <w:r w:rsidRPr="00B31B34">
              <w:rPr>
                <w:rFonts w:ascii="Times New Roman" w:eastAsia="Times New Roman" w:hAnsi="Times New Roman"/>
                <w:color w:val="000000"/>
                <w:sz w:val="16"/>
                <w:szCs w:val="16"/>
                <w:lang w:val="en-CA" w:eastAsia="fr-CA"/>
              </w:rPr>
              <w:t>Side effects</w:t>
            </w:r>
          </w:p>
        </w:tc>
        <w:tc>
          <w:tcPr>
            <w:tcW w:w="353" w:type="pct"/>
            <w:shd w:val="clear" w:color="auto" w:fill="F2F2F2"/>
            <w:noWrap/>
            <w:hideMark/>
          </w:tcPr>
          <w:p w:rsidR="009D7F38" w:rsidRPr="00B31B34" w:rsidRDefault="00723E1A"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Not mentioned</w:t>
            </w: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Hydroxyzine (n = 66)</w:t>
            </w:r>
          </w:p>
        </w:tc>
        <w:tc>
          <w:tcPr>
            <w:tcW w:w="388" w:type="pct"/>
            <w:gridSpan w:val="2"/>
            <w:vMerge/>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75</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88" w:type="pct"/>
            <w:gridSpan w:val="2"/>
            <w:shd w:val="clear" w:color="auto" w:fill="F2F2F2"/>
            <w:noWrap/>
            <w:hideMark/>
          </w:tcPr>
          <w:p w:rsidR="009D7F38" w:rsidRPr="00B31B34" w:rsidRDefault="0094518C" w:rsidP="00B31B34">
            <w:pPr>
              <w:spacing w:after="0" w:line="240" w:lineRule="auto"/>
              <w:contextualSpacing/>
              <w:rPr>
                <w:rFonts w:ascii="Times New Roman" w:eastAsia="Times New Roman" w:hAnsi="Times New Roman"/>
                <w:color w:val="000000"/>
                <w:sz w:val="16"/>
                <w:szCs w:val="16"/>
                <w:lang w:val="en-CA" w:eastAsia="fr-CA"/>
              </w:rPr>
            </w:pPr>
            <w:r>
              <w:rPr>
                <w:rFonts w:ascii="Times New Roman" w:eastAsia="Times New Roman" w:hAnsi="Times New Roman"/>
                <w:color w:val="000000"/>
                <w:sz w:val="16"/>
                <w:szCs w:val="16"/>
                <w:lang w:val="en-CA" w:eastAsia="fr-CA"/>
              </w:rPr>
              <w:t>Placebo</w:t>
            </w:r>
            <w:r w:rsidR="009D7F38" w:rsidRPr="00B31B34">
              <w:rPr>
                <w:rFonts w:ascii="Times New Roman" w:eastAsia="Times New Roman" w:hAnsi="Times New Roman"/>
                <w:color w:val="000000"/>
                <w:sz w:val="16"/>
                <w:szCs w:val="16"/>
                <w:lang w:val="en-CA" w:eastAsia="fr-CA"/>
              </w:rPr>
              <w:t xml:space="preserve"> (n = 69)</w:t>
            </w:r>
          </w:p>
        </w:tc>
        <w:tc>
          <w:tcPr>
            <w:tcW w:w="388" w:type="pct"/>
            <w:gridSpan w:val="2"/>
            <w:vMerge/>
            <w:shd w:val="clear" w:color="auto" w:fill="F2F2F2"/>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40"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0</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Same</w:t>
            </w:r>
          </w:p>
        </w:tc>
        <w:tc>
          <w:tcPr>
            <w:tcW w:w="364"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hideMark/>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u w:val="single"/>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p>
        </w:tc>
      </w:tr>
      <w:tr w:rsidR="007D3140" w:rsidRPr="00B31B34" w:rsidTr="00C32795">
        <w:trPr>
          <w:trHeight w:val="319"/>
        </w:trPr>
        <w:tc>
          <w:tcPr>
            <w:tcW w:w="425" w:type="pct"/>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 xml:space="preserve">Wang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0)</w:t>
            </w:r>
            <w:r w:rsidRPr="00B31B34">
              <w:rPr>
                <w:rFonts w:ascii="Times New Roman" w:eastAsia="Times New Roman" w:hAnsi="Times New Roman"/>
                <w:sz w:val="16"/>
                <w:szCs w:val="16"/>
                <w:lang w:val="en-CA" w:eastAsia="fr-CA"/>
              </w:rPr>
              <w:fldChar w:fldCharType="begin">
                <w:fldData xml:space="preserve">PEVuZE5vdGU+PENpdGU+PEF1dGhvcj5XYW5nPC9BdXRob3I+PFllYXI+MjAxMDwvWWVhcj48UmVj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XYW5nPC9BdXRob3I+PFllYXI+MjAxMDwvWWVhcj48UmVj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79</w:t>
            </w:r>
            <w:r w:rsidRPr="00B31B34">
              <w:rPr>
                <w:rFonts w:ascii="Times New Roman" w:eastAsia="Times New Roman" w:hAnsi="Times New Roman"/>
                <w:sz w:val="16"/>
                <w:szCs w:val="16"/>
                <w:lang w:val="en-CA" w:eastAsia="fr-CA"/>
              </w:rPr>
              <w:fldChar w:fldCharType="end"/>
            </w:r>
          </w:p>
        </w:tc>
        <w:tc>
          <w:tcPr>
            <w:tcW w:w="388"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0</w:t>
            </w: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6)</w:t>
            </w:r>
          </w:p>
        </w:tc>
        <w:tc>
          <w:tcPr>
            <w:tcW w:w="388" w:type="pct"/>
            <w:gridSpan w:val="2"/>
            <w:vMerge w:val="restar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Unilateral first metatarsal bunionectomy surgery</w:t>
            </w:r>
          </w:p>
        </w:tc>
        <w:tc>
          <w:tcPr>
            <w:tcW w:w="340"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8h </w:t>
            </w:r>
            <w:r w:rsidR="00723E1A">
              <w:rPr>
                <w:rFonts w:ascii="Times New Roman" w:eastAsia="Times New Roman" w:hAnsi="Times New Roman"/>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5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hideMark/>
          </w:tcPr>
          <w:p w:rsidR="009D7F38" w:rsidRPr="00B31B34" w:rsidRDefault="009D7F38" w:rsidP="00A62114">
            <w:pPr>
              <w:numPr>
                <w:ilvl w:val="0"/>
                <w:numId w:val="9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Hydromorphone utilization</w:t>
            </w:r>
          </w:p>
          <w:p w:rsidR="009D7F38" w:rsidRPr="00B31B34" w:rsidRDefault="009D7F38" w:rsidP="00A62114">
            <w:pPr>
              <w:numPr>
                <w:ilvl w:val="0"/>
                <w:numId w:val="9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ime to first request of analgesia</w:t>
            </w:r>
          </w:p>
        </w:tc>
        <w:tc>
          <w:tcPr>
            <w:tcW w:w="353"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aproxen sodium (n = 3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50</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w:t>
            </w:r>
            <w:r w:rsidR="00723E1A">
              <w:rPr>
                <w:rFonts w:ascii="Times New Roman" w:eastAsia="Times New Roman" w:hAnsi="Times New Roman"/>
                <w:sz w:val="16"/>
                <w:szCs w:val="16"/>
                <w:lang w:val="en-CA" w:eastAsia="fr-CA"/>
              </w:rPr>
              <w:t>after surgery</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100</w:t>
            </w:r>
          </w:p>
        </w:tc>
        <w:tc>
          <w:tcPr>
            <w:tcW w:w="365"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319"/>
        </w:trPr>
        <w:tc>
          <w:tcPr>
            <w:tcW w:w="42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hideMark/>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364" w:type="pct"/>
            <w:shd w:val="clear" w:color="auto" w:fill="auto"/>
            <w:noWrap/>
            <w:hideMark/>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hideMark/>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Gha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HaGFpPC9BdXRob3I+PFllYXI+MjAxMTwvWWVhcj48UmVj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HaGFpPC9BdXRob3I+PFllYXI+MjAxMTwvWWVhcj48UmVj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9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algesic utilization</w:t>
            </w:r>
          </w:p>
          <w:p w:rsidR="009D7F38" w:rsidRPr="00B31B34" w:rsidRDefault="00723E1A" w:rsidP="00A62114">
            <w:pPr>
              <w:numPr>
                <w:ilvl w:val="0"/>
                <w:numId w:val="9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9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FF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FF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FF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FF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Gonano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Hb25hbm88L0F1dGhvcj48WWVhcj4yMDExPC9ZZWFyPjxS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DUmYW1wO0FOPTE5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Hb25hbm88L0F1dGhvcj48WWVhcj4yMDExPC9ZZWFyPjxS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DUmYW1wO0FOPTE5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rthroscopic knee surgery for partial menisc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9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xiety before induction</w:t>
            </w:r>
          </w:p>
          <w:p w:rsidR="009D7F38" w:rsidRPr="00B31B34" w:rsidRDefault="00723E1A" w:rsidP="00A62114">
            <w:pPr>
              <w:numPr>
                <w:ilvl w:val="0"/>
                <w:numId w:val="9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9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algesic utilizat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 xml:space="preserve">Gupt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HdXB0YTwvQXV0aG9yPjxZZWFyPjIwMTE8L1llYXI+PFJl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HdXB0YTwvQXV0aG9yPjxZZWFyPjIwMTE8L1llYXI+PFJl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eastAsia="fr-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6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Laparoscopic cholecystectomy</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75-90 min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95"/>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Preoperative sedation and anxiolysis</w:t>
            </w:r>
          </w:p>
          <w:p w:rsidR="009D7F38" w:rsidRPr="00B31B34" w:rsidRDefault="009D7F38" w:rsidP="00A62114">
            <w:pPr>
              <w:numPr>
                <w:ilvl w:val="0"/>
                <w:numId w:val="95"/>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Hemodynamic responses to laryngoscopy and laparoscopy</w:t>
            </w:r>
          </w:p>
          <w:p w:rsidR="009D7F38" w:rsidRPr="00B31B34" w:rsidRDefault="009D7F38" w:rsidP="00A62114">
            <w:pPr>
              <w:numPr>
                <w:ilvl w:val="0"/>
                <w:numId w:val="95"/>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Intraoperative analgesic requirement</w:t>
            </w:r>
          </w:p>
          <w:p w:rsidR="009D7F38" w:rsidRPr="00B31B34" w:rsidRDefault="009D7F38" w:rsidP="00A62114">
            <w:pPr>
              <w:numPr>
                <w:ilvl w:val="0"/>
                <w:numId w:val="95"/>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Quality of postoperative recovery</w:t>
            </w:r>
          </w:p>
          <w:p w:rsidR="009D7F38" w:rsidRPr="00B31B34" w:rsidRDefault="009D7F38" w:rsidP="00A62114">
            <w:pPr>
              <w:numPr>
                <w:ilvl w:val="0"/>
                <w:numId w:val="95"/>
              </w:numPr>
              <w:spacing w:after="0" w:line="240" w:lineRule="auto"/>
              <w:ind w:left="159" w:hanging="159"/>
              <w:contextualSpacing/>
              <w:rPr>
                <w:rFonts w:ascii="Times New Roman" w:hAnsi="Times New Roman"/>
                <w:color w:val="000000"/>
                <w:sz w:val="16"/>
                <w:szCs w:val="16"/>
                <w:u w:val="single"/>
                <w:lang w:val="en-CA" w:eastAsia="fr-CA"/>
              </w:rPr>
            </w:pPr>
            <w:r w:rsidRPr="00B31B34">
              <w:rPr>
                <w:rFonts w:ascii="Times New Roman" w:hAnsi="Times New Roman"/>
                <w:color w:val="000000"/>
                <w:sz w:val="16"/>
                <w:szCs w:val="16"/>
                <w:u w:val="single"/>
                <w:lang w:val="en-CA"/>
              </w:rPr>
              <w:t>Occurrence of premedication induced 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lonidine (n = 6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2</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6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 xml:space="preserve">Gupt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HdXB0YTwvQXV0aG9yPjxZZWFyPjIwMTE8L1llYXI+PFJl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HdXB0YTwvQXV0aG9yPjxZZWFyPjIwMTE8L1llYXI+PFJl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auto"/>
            <w:noWrap/>
          </w:tcPr>
          <w:p w:rsidR="009D7F38" w:rsidRPr="00B31B34" w:rsidRDefault="0094518C" w:rsidP="00B31B34">
            <w:pPr>
              <w:spacing w:after="0" w:line="240" w:lineRule="auto"/>
              <w:rPr>
                <w:rFonts w:ascii="Times New Roman" w:hAnsi="Times New Roman"/>
                <w:color w:val="000000"/>
                <w:sz w:val="16"/>
                <w:szCs w:val="16"/>
                <w:lang w:val="en-CA" w:eastAsia="fr-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40)</w:t>
            </w:r>
          </w:p>
        </w:tc>
        <w:tc>
          <w:tcPr>
            <w:tcW w:w="388" w:type="pct"/>
            <w:gridSpan w:val="2"/>
            <w:vMerge w:val="restart"/>
            <w:shd w:val="clear" w:color="auto" w:fill="auto"/>
            <w:noWrap/>
          </w:tcPr>
          <w:p w:rsidR="009D7F38" w:rsidRPr="00B31B34" w:rsidRDefault="009D7F38" w:rsidP="00B31B34">
            <w:pPr>
              <w:spacing w:after="0" w:line="240" w:lineRule="auto"/>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Elective surgery </w:t>
            </w:r>
          </w:p>
        </w:tc>
        <w:tc>
          <w:tcPr>
            <w:tcW w:w="340" w:type="pct"/>
            <w:shd w:val="clear" w:color="auto" w:fill="auto"/>
            <w:noWrap/>
          </w:tcPr>
          <w:p w:rsidR="009D7F38" w:rsidRPr="00B31B34" w:rsidRDefault="0094518C" w:rsidP="00B31B34">
            <w:pPr>
              <w:spacing w:after="0" w:line="240" w:lineRule="auto"/>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1.2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B56971">
            <w:pPr>
              <w:spacing w:after="0" w:line="240" w:lineRule="auto"/>
              <w:rPr>
                <w:rFonts w:ascii="Times New Roman" w:hAnsi="Times New Roman"/>
                <w:color w:val="000000"/>
                <w:sz w:val="16"/>
                <w:szCs w:val="16"/>
                <w:lang w:val="en-CA"/>
              </w:rPr>
            </w:pPr>
          </w:p>
        </w:tc>
        <w:tc>
          <w:tcPr>
            <w:tcW w:w="533" w:type="pct"/>
          </w:tcPr>
          <w:p w:rsidR="009D7F38" w:rsidRPr="00B31B34" w:rsidRDefault="00723E1A" w:rsidP="00B56971">
            <w:pPr>
              <w:spacing w:after="0" w:line="240" w:lineRule="auto"/>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auto"/>
            <w:noWrap/>
          </w:tcPr>
          <w:p w:rsidR="009D7F38" w:rsidRPr="00B31B34" w:rsidRDefault="009D7F38" w:rsidP="00A62114">
            <w:pPr>
              <w:numPr>
                <w:ilvl w:val="0"/>
                <w:numId w:val="276"/>
              </w:numPr>
              <w:spacing w:after="0" w:line="240" w:lineRule="auto"/>
              <w:ind w:left="159" w:hanging="159"/>
              <w:rPr>
                <w:rFonts w:ascii="Times New Roman" w:hAnsi="Times New Roman"/>
                <w:color w:val="000000"/>
                <w:sz w:val="16"/>
                <w:szCs w:val="16"/>
                <w:lang w:val="en-CA"/>
              </w:rPr>
            </w:pPr>
            <w:r w:rsidRPr="00B31B34">
              <w:rPr>
                <w:rFonts w:ascii="Times New Roman" w:hAnsi="Times New Roman"/>
                <w:color w:val="000000"/>
                <w:sz w:val="16"/>
                <w:szCs w:val="16"/>
                <w:lang w:val="en-CA"/>
              </w:rPr>
              <w:t>Hemodynamic stability</w:t>
            </w:r>
          </w:p>
          <w:p w:rsidR="009D7F38" w:rsidRPr="00B31B34" w:rsidRDefault="009D7F38" w:rsidP="00A62114">
            <w:pPr>
              <w:numPr>
                <w:ilvl w:val="0"/>
                <w:numId w:val="276"/>
              </w:numPr>
              <w:spacing w:after="0" w:line="240" w:lineRule="auto"/>
              <w:ind w:left="159" w:hanging="159"/>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rPr>
                <w:rFonts w:ascii="Times New Roman" w:hAnsi="Times New Roman"/>
                <w:color w:val="000000"/>
                <w:sz w:val="16"/>
                <w:szCs w:val="16"/>
                <w:lang w:val="en-CA" w:eastAsia="fr-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40)</w:t>
            </w:r>
          </w:p>
        </w:tc>
        <w:tc>
          <w:tcPr>
            <w:tcW w:w="388" w:type="pct"/>
            <w:gridSpan w:val="2"/>
            <w:vMerge/>
            <w:shd w:val="clear" w:color="auto" w:fill="auto"/>
            <w:noWrap/>
          </w:tcPr>
          <w:p w:rsidR="009D7F38" w:rsidRPr="00B31B34" w:rsidRDefault="009D7F38" w:rsidP="00B31B34">
            <w:pPr>
              <w:spacing w:after="0" w:line="240" w:lineRule="auto"/>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Hegarty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IZWdhcnR5PC9BdXRob3I+PFllYXI+MjAxMTwvWWVhcj48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IZWdhcnR5PC9BdXRob3I+PFllYXI+MjAxMTwvWWVhcj48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14)</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umbar disc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94"/>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9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Morphine utilization</w:t>
            </w:r>
          </w:p>
          <w:p w:rsidR="009D7F38" w:rsidRPr="00B31B34" w:rsidRDefault="009D7F38" w:rsidP="00A62114">
            <w:pPr>
              <w:numPr>
                <w:ilvl w:val="0"/>
                <w:numId w:val="9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1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hahi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LaGFoaTwvQXV0aG9yPjxZZWFyPjIwMTE8L1llYXI+PFJl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GFoaTwvQXV0aG9yPjxZZWFyPjIwMTE8L1llYXI+PFJl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2)</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Internal fixation of the tibia</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84"/>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8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8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Time to first bolus of morphine </w:t>
            </w:r>
          </w:p>
          <w:p w:rsidR="009D7F38" w:rsidRPr="00B31B34" w:rsidRDefault="009D7F38" w:rsidP="00A62114">
            <w:pPr>
              <w:numPr>
                <w:ilvl w:val="0"/>
                <w:numId w:val="8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ha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LaGFuPC9BdXRob3I+PFllYXI+MjAxMTwvWWVhcj48UmVj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GFuPC9BdXRob3I+PFllYXI+MjAxMTwvWWVhcj48UmVj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75</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1200 </w:t>
            </w:r>
            <w:r w:rsidR="00ED0E85">
              <w:rPr>
                <w:rFonts w:ascii="Times New Roman" w:eastAsia="Times New Roman" w:hAnsi="Times New Roman"/>
                <w:sz w:val="16"/>
                <w:szCs w:val="16"/>
                <w:lang w:val="en-CA" w:eastAsia="fr-CA"/>
              </w:rPr>
              <w:t>postoperatio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ngle-level lumbar lamin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w:t>
            </w:r>
            <w:r w:rsidR="005D6F3A">
              <w:rPr>
                <w:rFonts w:ascii="Times New Roman" w:eastAsia="Times New Roman" w:hAnsi="Times New Roman"/>
                <w:sz w:val="16"/>
                <w:szCs w:val="16"/>
                <w:lang w:val="en-CA" w:eastAsia="fr-CA"/>
              </w:rPr>
              <w:t>Immediately</w:t>
            </w:r>
            <w:r w:rsidRPr="00B31B34">
              <w:rPr>
                <w:rFonts w:ascii="Times New Roman" w:eastAsia="Times New Roman" w:hAnsi="Times New Roman"/>
                <w:sz w:val="16"/>
                <w:szCs w:val="16"/>
                <w:lang w:val="en-CA" w:eastAsia="fr-CA"/>
              </w:rPr>
              <w:t xml:space="preserve">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93"/>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9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Total morphine utilization</w:t>
            </w:r>
          </w:p>
          <w:p w:rsidR="009D7F38" w:rsidRPr="00B31B34" w:rsidRDefault="00723E1A" w:rsidP="00A62114">
            <w:pPr>
              <w:numPr>
                <w:ilvl w:val="0"/>
                <w:numId w:val="9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9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Drowsiness</w:t>
            </w:r>
          </w:p>
          <w:p w:rsidR="009D7F38" w:rsidRPr="00B31B34" w:rsidRDefault="009D7F38" w:rsidP="00A62114">
            <w:pPr>
              <w:numPr>
                <w:ilvl w:val="0"/>
                <w:numId w:val="9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w:t>
            </w:r>
            <w:r w:rsidR="009D7F38" w:rsidRPr="00B31B34">
              <w:rPr>
                <w:rFonts w:ascii="Times New Roman" w:eastAsia="Times New Roman" w:hAnsi="Times New Roman"/>
                <w:sz w:val="16"/>
                <w:szCs w:val="16"/>
                <w:lang w:val="en-CA" w:eastAsia="fr-CA"/>
              </w:rPr>
              <w:lastRenderedPageBreak/>
              <w:t xml:space="preserve">1200 </w:t>
            </w:r>
            <w:r w:rsidR="00ED0E85">
              <w:rPr>
                <w:rFonts w:ascii="Times New Roman" w:eastAsia="Times New Roman" w:hAnsi="Times New Roman"/>
                <w:sz w:val="16"/>
                <w:szCs w:val="16"/>
                <w:lang w:val="en-CA" w:eastAsia="fr-CA"/>
              </w:rPr>
              <w:t>preoperation</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900 </w:t>
            </w:r>
            <w:r w:rsidR="00ED0E85">
              <w:rPr>
                <w:rFonts w:ascii="Times New Roman" w:eastAsia="Times New Roman" w:hAnsi="Times New Roman"/>
                <w:sz w:val="16"/>
                <w:szCs w:val="16"/>
                <w:lang w:val="en-CA" w:eastAsia="fr-CA"/>
              </w:rPr>
              <w:t>postoperation</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900 </w:t>
            </w:r>
            <w:r w:rsidR="00ED0E85">
              <w:rPr>
                <w:rFonts w:ascii="Times New Roman" w:eastAsia="Times New Roman" w:hAnsi="Times New Roman"/>
                <w:sz w:val="16"/>
                <w:szCs w:val="16"/>
                <w:lang w:val="en-CA" w:eastAsia="fr-CA"/>
              </w:rPr>
              <w:t>preoperation</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600 </w:t>
            </w:r>
            <w:r w:rsidR="00ED0E85">
              <w:rPr>
                <w:rFonts w:ascii="Times New Roman" w:eastAsia="Times New Roman" w:hAnsi="Times New Roman"/>
                <w:sz w:val="16"/>
                <w:szCs w:val="16"/>
                <w:lang w:val="en-CA" w:eastAsia="fr-CA"/>
              </w:rPr>
              <w:t>postoperation</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600 </w:t>
            </w:r>
            <w:r w:rsidR="00ED0E85">
              <w:rPr>
                <w:rFonts w:ascii="Times New Roman" w:eastAsia="Times New Roman" w:hAnsi="Times New Roman"/>
                <w:sz w:val="16"/>
                <w:szCs w:val="16"/>
                <w:lang w:val="en-CA" w:eastAsia="fr-CA"/>
              </w:rPr>
              <w:t>preoperation</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im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LaW08L0F1dGhvcj48WWVhcj4yMDExPC9ZZWFyPjxSZWNO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W08L0F1dGhvcj48WWVhcj4yMDExPC9ZZWFyPjxSZWNO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42)</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rtial or total mas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after 1st dos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87"/>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Postoperative pain scores</w:t>
            </w:r>
          </w:p>
          <w:p w:rsidR="009D7F38" w:rsidRPr="00B31B34" w:rsidRDefault="009D7F38" w:rsidP="00A62114">
            <w:pPr>
              <w:numPr>
                <w:ilvl w:val="0"/>
                <w:numId w:val="8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Number of participants with side effects</w:t>
            </w:r>
          </w:p>
          <w:p w:rsidR="009D7F38" w:rsidRPr="00B31B34" w:rsidRDefault="009D7F38" w:rsidP="00A62114">
            <w:pPr>
              <w:numPr>
                <w:ilvl w:val="0"/>
                <w:numId w:val="8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in scores at 1 week and 1 month post</w:t>
            </w:r>
            <w:r w:rsidR="00ED0E85">
              <w:rPr>
                <w:rFonts w:ascii="Times New Roman" w:eastAsia="Times New Roman" w:hAnsi="Times New Roman"/>
                <w:sz w:val="16"/>
                <w:szCs w:val="16"/>
                <w:lang w:val="en-CA" w:eastAsia="fr-CA"/>
              </w:rPr>
              <w:t>operat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im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LaW08L0F1dGhvcj48WWVhcj4yMDExPC9ZZWFyPjxSZWNO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0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W08L0F1dGhvcj48WWVhcj4yMDExPC9ZZWFyPjxSZWNO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0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150 (n = 28)</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osterior lumbar spinal fusion</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5</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88"/>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8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Ketorolac utilization</w:t>
            </w:r>
          </w:p>
          <w:p w:rsidR="009D7F38" w:rsidRPr="00B31B34" w:rsidRDefault="009D7F38" w:rsidP="00A62114">
            <w:pPr>
              <w:numPr>
                <w:ilvl w:val="0"/>
                <w:numId w:val="8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w:t>
            </w:r>
          </w:p>
          <w:p w:rsidR="009D7F38" w:rsidRPr="00B31B34" w:rsidRDefault="009D7F38" w:rsidP="00A62114">
            <w:pPr>
              <w:numPr>
                <w:ilvl w:val="0"/>
                <w:numId w:val="8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adache</w:t>
            </w:r>
          </w:p>
          <w:p w:rsidR="009D7F38" w:rsidRPr="00B31B34" w:rsidRDefault="009D7F38" w:rsidP="00A62114">
            <w:pPr>
              <w:numPr>
                <w:ilvl w:val="0"/>
                <w:numId w:val="8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p w:rsidR="009D7F38" w:rsidRPr="00B31B34" w:rsidRDefault="009D7F38" w:rsidP="00A62114">
            <w:pPr>
              <w:numPr>
                <w:ilvl w:val="0"/>
                <w:numId w:val="8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isual disturbance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75 (n = 2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5</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5</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ohl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Lb2hsaTwvQXV0aG9yPjxZZWFyPjIwMTE8L1llYXI+PFJl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b2hsaTwvQXV0aG9yPjxZZWFyPjIwMTE8L1llYXI+PFJl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8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300 (n = 5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ysterectom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AA78A2" w:rsidRDefault="009D7F38" w:rsidP="00AA78A2">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AA78A2" w:rsidRDefault="00723E1A" w:rsidP="00AA78A2">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535" w:type="pct"/>
            <w:vMerge w:val="restart"/>
            <w:shd w:val="clear" w:color="auto" w:fill="auto"/>
            <w:noWrap/>
          </w:tcPr>
          <w:p w:rsidR="009D7F38" w:rsidRPr="00B31B34" w:rsidRDefault="009D7F38" w:rsidP="00A62114">
            <w:pPr>
              <w:numPr>
                <w:ilvl w:val="0"/>
                <w:numId w:val="89"/>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MAP</w:t>
            </w:r>
          </w:p>
          <w:p w:rsidR="009D7F38" w:rsidRPr="00B31B34" w:rsidRDefault="009D7F38" w:rsidP="00A62114">
            <w:pPr>
              <w:numPr>
                <w:ilvl w:val="0"/>
                <w:numId w:val="8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HR</w:t>
            </w:r>
          </w:p>
          <w:p w:rsidR="009D7F38" w:rsidRPr="00B31B34" w:rsidRDefault="009D7F38" w:rsidP="00A62114">
            <w:pPr>
              <w:numPr>
                <w:ilvl w:val="0"/>
                <w:numId w:val="8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ime to first rescue analgesia</w:t>
            </w:r>
          </w:p>
          <w:p w:rsidR="009D7F38" w:rsidRPr="00B31B34" w:rsidRDefault="009D7F38" w:rsidP="00A62114">
            <w:pPr>
              <w:numPr>
                <w:ilvl w:val="0"/>
                <w:numId w:val="8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vents</w:t>
            </w:r>
          </w:p>
          <w:p w:rsidR="009D7F38" w:rsidRPr="00B31B34" w:rsidRDefault="009D7F38" w:rsidP="00A62114">
            <w:pPr>
              <w:numPr>
                <w:ilvl w:val="0"/>
                <w:numId w:val="8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tient satisfact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150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uhnle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LdWhubGU8L0F1dGhvcj48WWVhcj4yMDExPC9ZZWFyPjxS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DUmYW1wO0FOPTIxMjQxOTIyPC9zdHlsZT48c3R5bGUgZmFj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dWhubGU8L0F1dGhvcj48WWVhcj4yMDExPC9ZZWFyPjxS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DUmYW1wO0FOPTIxMjQxOTIyPC9zdHlsZT48c3R5bGUgZmFj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3</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41)</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hotorefractive keratectomy</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During 48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0-8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9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9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xycodone-acetaminophen use</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48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w:t>
            </w:r>
            <w:r w:rsidR="00950784">
              <w:rPr>
                <w:rFonts w:ascii="Times New Roman" w:eastAsia="Times New Roman" w:hAnsi="Times New Roman"/>
                <w:sz w:val="16"/>
                <w:szCs w:val="16"/>
                <w:lang w:val="en-CA" w:eastAsia="fr-CA"/>
              </w:rPr>
              <w:t>each</w:t>
            </w:r>
            <w:r w:rsidRPr="00B31B34">
              <w:rPr>
                <w:rFonts w:ascii="Times New Roman" w:eastAsia="Times New Roman" w:hAnsi="Times New Roman"/>
                <w:sz w:val="16"/>
                <w:szCs w:val="16"/>
                <w:lang w:val="en-CA" w:eastAsia="fr-CA"/>
              </w:rPr>
              <w:t xml:space="preserve"> 8h) / direct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acheridou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NYWNoZXJpZG91PC9BdXRob3I+PFllYXI+MjAxMTwvWWVh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YWNoZXJpZG91PC9BdXRob3I+PFllYXI+MjAxMTwvWWVh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1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adical modified mas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 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9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 xml:space="preserve">Tramadol and paracetamol </w:t>
            </w:r>
            <w:r w:rsidRPr="00B31B34">
              <w:rPr>
                <w:rFonts w:ascii="Times New Roman" w:eastAsia="Times New Roman" w:hAnsi="Times New Roman"/>
                <w:sz w:val="16"/>
                <w:szCs w:val="16"/>
                <w:u w:val="single"/>
                <w:lang w:val="en-CA" w:eastAsia="fr-CA"/>
              </w:rPr>
              <w:lastRenderedPageBreak/>
              <w:t>requirement</w:t>
            </w:r>
          </w:p>
          <w:p w:rsidR="009D7F38" w:rsidRPr="00B31B34" w:rsidRDefault="00723E1A" w:rsidP="00A62114">
            <w:pPr>
              <w:numPr>
                <w:ilvl w:val="0"/>
                <w:numId w:val="91"/>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9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7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1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oore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Nb29yZTwvQXV0aG9yPjxZZWFyPjIwMTE8L1llYXI+PFJl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b29yZTwvQXV0aG9yPjxZZWFyPjIwMTE8L1llYXI+PFJl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1)</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cheduled caesarean delivery</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w:t>
            </w:r>
          </w:p>
          <w:p w:rsidR="009D7F38" w:rsidRPr="00B31B34" w:rsidRDefault="009D7F38"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ruritus</w:t>
            </w:r>
          </w:p>
          <w:p w:rsidR="009D7F38" w:rsidRPr="00B31B34" w:rsidRDefault="00723E1A"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p w:rsidR="009D7F38" w:rsidRPr="00B31B34" w:rsidRDefault="009D7F38"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se</w:t>
            </w:r>
          </w:p>
          <w:p w:rsidR="009D7F38" w:rsidRPr="00B31B34" w:rsidRDefault="009D7F38" w:rsidP="00A62114">
            <w:pPr>
              <w:numPr>
                <w:ilvl w:val="0"/>
                <w:numId w:val="8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ersistent pai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Ozgencil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PemdlbmNpbDwvQXV0aG9yPjxZZWFyPjIwMTE8L1llYXI+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PemdlbmNpbDwvQXV0aG9yPjxZZWFyPjIwMTE8L1llYXI+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ecompressive lumbar laminectomy and disc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0+22h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xiety score</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ital signs</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 score</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ausea</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omiting</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ruritus</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Urinary retention</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omnolence</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ision abnormalities</w:t>
            </w:r>
          </w:p>
          <w:p w:rsidR="009D7F38" w:rsidRPr="00B31B34" w:rsidRDefault="009D7F38" w:rsidP="00A62114">
            <w:pPr>
              <w:numPr>
                <w:ilvl w:val="0"/>
                <w:numId w:val="8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adache</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Pesone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QZXNvbmVuPC9BdXRob3I+PFllYXI+MjAxMTwvWWVhcj48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QZXNvbmVuPC9BdXRob3I+PFllYXI+MjAxMTwvWWVhcj48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9)</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ABG surgery with cardiopulmonary bypass (CPB) or single valve repair or replacement with CPB.</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morning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83"/>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r w:rsidR="009D7F38" w:rsidRPr="00B31B34">
              <w:rPr>
                <w:rFonts w:ascii="Times New Roman" w:eastAsia="Times New Roman" w:hAnsi="Times New Roman"/>
                <w:sz w:val="16"/>
                <w:szCs w:val="16"/>
                <w:u w:val="single"/>
                <w:lang w:val="en-CA" w:eastAsia="fr-CA"/>
              </w:rPr>
              <w:t xml:space="preserve"> at rest and on movement.</w:t>
            </w:r>
          </w:p>
          <w:p w:rsidR="009D7F38" w:rsidRPr="00B31B34" w:rsidRDefault="009D7F38" w:rsidP="00A62114">
            <w:pPr>
              <w:numPr>
                <w:ilvl w:val="0"/>
                <w:numId w:val="8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sedation</w:t>
            </w:r>
          </w:p>
          <w:p w:rsidR="009D7F38" w:rsidRPr="00B31B34" w:rsidRDefault="009D7F38" w:rsidP="00A62114">
            <w:pPr>
              <w:numPr>
                <w:ilvl w:val="0"/>
                <w:numId w:val="8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xycodone utilization</w:t>
            </w:r>
          </w:p>
          <w:p w:rsidR="009D7F38" w:rsidRPr="00B31B34" w:rsidRDefault="009D7F38" w:rsidP="00A62114">
            <w:pPr>
              <w:numPr>
                <w:ilvl w:val="0"/>
                <w:numId w:val="8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ength of stay</w:t>
            </w:r>
          </w:p>
          <w:p w:rsidR="009D7F38" w:rsidRPr="00B31B34" w:rsidRDefault="00723E1A" w:rsidP="00A62114">
            <w:pPr>
              <w:numPr>
                <w:ilvl w:val="0"/>
                <w:numId w:val="8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8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ndansetron utilization</w:t>
            </w:r>
          </w:p>
          <w:p w:rsidR="009D7F38" w:rsidRPr="00B31B34" w:rsidRDefault="009D7F38" w:rsidP="00A62114">
            <w:pPr>
              <w:numPr>
                <w:ilvl w:val="0"/>
                <w:numId w:val="8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hronic pai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orazepam (n = 3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Przesmyck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Qcnplc215Y2tpPC9BdXRob3I+PFllYXI+MjAxMTwvWWVh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Qcnplc215Y2tpPC9BdXRob3I+PFllYXI+MjAxMTwvWWVh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75 (n = 1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bdominal hyster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8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8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algesic utilization</w:t>
            </w:r>
          </w:p>
          <w:p w:rsidR="009D7F38" w:rsidRPr="00B31B34" w:rsidRDefault="009D7F38" w:rsidP="00A62114">
            <w:pPr>
              <w:numPr>
                <w:ilvl w:val="0"/>
                <w:numId w:val="8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A72917">
              <w:rPr>
                <w:rFonts w:ascii="Times New Roman" w:eastAsia="Times New Roman" w:hAnsi="Times New Roman"/>
                <w:sz w:val="16"/>
                <w:szCs w:val="16"/>
                <w:lang w:val="en-CA" w:eastAsia="fr-CA"/>
              </w:rPr>
              <w:t xml:space="preserve"> </w:t>
            </w:r>
            <w:r w:rsidR="009D7F38" w:rsidRPr="00B31B34">
              <w:rPr>
                <w:rFonts w:ascii="Times New Roman" w:eastAsia="Times New Roman" w:hAnsi="Times New Roman"/>
                <w:sz w:val="16"/>
                <w:szCs w:val="16"/>
                <w:lang w:val="en-CA" w:eastAsia="fr-CA"/>
              </w:rPr>
              <w:t>150 (n = 1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A72917">
              <w:rPr>
                <w:rFonts w:ascii="Times New Roman" w:eastAsia="Times New Roman" w:hAnsi="Times New Roman"/>
                <w:sz w:val="16"/>
                <w:szCs w:val="16"/>
                <w:lang w:val="en-CA" w:eastAsia="fr-CA"/>
              </w:rPr>
              <w:t xml:space="preserve"> </w:t>
            </w:r>
            <w:r w:rsidR="009D7F38" w:rsidRPr="00B31B34">
              <w:rPr>
                <w:rFonts w:ascii="Times New Roman" w:eastAsia="Times New Roman" w:hAnsi="Times New Roman"/>
                <w:sz w:val="16"/>
                <w:szCs w:val="16"/>
                <w:lang w:val="en-CA" w:eastAsia="fr-CA"/>
              </w:rPr>
              <w:t>300 (n = 1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oltanzadeh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Tb2x0YW56YWRlaDwvQXV0aG9yPjxZZWFyPjIwMTE8L1ll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b2x0YW56YWRlaDwvQXV0aG9yPjxZZWFyPjIwMTE8L1ll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oronary artery bypass graft</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2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8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8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8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8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modynamic change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pence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TcGVuY2U8L0F1dGhvcj48WWVhcj4yMDExPC9ZZWFyPjxS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cGVuY2U8L0F1dGhvcj48WWVhcj4yMDExPC9ZZWFyPjxS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houlder arthroscopy </w:t>
            </w:r>
            <w:r w:rsidRPr="00B31B34">
              <w:rPr>
                <w:rFonts w:ascii="Times New Roman" w:eastAsia="Times New Roman" w:hAnsi="Times New Roman"/>
                <w:sz w:val="16"/>
                <w:szCs w:val="16"/>
                <w:lang w:val="en-CA" w:eastAsia="fr-CA"/>
              </w:rPr>
              <w:lastRenderedPageBreak/>
              <w:t>surgery</w:t>
            </w:r>
          </w:p>
        </w:tc>
        <w:tc>
          <w:tcPr>
            <w:tcW w:w="340" w:type="pct"/>
            <w:shd w:val="clear" w:color="auto" w:fill="auto"/>
            <w:noWrap/>
          </w:tcPr>
          <w:p w:rsidR="009D7F38" w:rsidRPr="00B31B34" w:rsidRDefault="00ED0E85"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lastRenderedPageBreak/>
              <w:t xml:space="preserve">Regional ou general </w:t>
            </w:r>
            <w:r>
              <w:rPr>
                <w:rFonts w:ascii="Times New Roman" w:eastAsia="Times New Roman" w:hAnsi="Times New Roman"/>
                <w:sz w:val="16"/>
                <w:szCs w:val="16"/>
                <w:lang w:val="en-CA" w:eastAsia="fr-CA"/>
              </w:rPr>
              <w:lastRenderedPageBreak/>
              <w:t>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w:t>
            </w:r>
            <w:r w:rsidRPr="00B31B34">
              <w:rPr>
                <w:rFonts w:ascii="Times New Roman" w:eastAsia="Times New Roman" w:hAnsi="Times New Roman"/>
                <w:sz w:val="16"/>
                <w:szCs w:val="16"/>
                <w:lang w:val="en-CA" w:eastAsia="fr-CA"/>
              </w:rPr>
              <w:lastRenderedPageBreak/>
              <w:t xml:space="preserve">night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6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F71869" w:rsidRDefault="009D7F38" w:rsidP="0084409E">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F71869" w:rsidRDefault="009D7F38" w:rsidP="0084409E">
            <w:pPr>
              <w:spacing w:after="0" w:line="240" w:lineRule="auto"/>
              <w:contextualSpacing/>
              <w:rPr>
                <w:rFonts w:ascii="Times New Roman" w:eastAsia="Times New Roman" w:hAnsi="Times New Roman"/>
                <w:sz w:val="16"/>
                <w:szCs w:val="16"/>
                <w:lang w:val="en-CA" w:eastAsia="fr-CA"/>
              </w:rPr>
            </w:pPr>
            <w:r w:rsidRPr="00F71869">
              <w:rPr>
                <w:rFonts w:ascii="Times New Roman" w:eastAsia="Times New Roman" w:hAnsi="Times New Roman"/>
                <w:sz w:val="16"/>
                <w:szCs w:val="16"/>
                <w:lang w:val="en-CA" w:eastAsia="fr-CA"/>
              </w:rPr>
              <w:t>Yes</w:t>
            </w:r>
          </w:p>
        </w:tc>
        <w:tc>
          <w:tcPr>
            <w:tcW w:w="535" w:type="pct"/>
            <w:vMerge w:val="restart"/>
            <w:shd w:val="clear" w:color="auto" w:fill="auto"/>
            <w:noWrap/>
          </w:tcPr>
          <w:p w:rsidR="009D7F38" w:rsidRPr="00B31B34" w:rsidRDefault="00723E1A" w:rsidP="00A62114">
            <w:pPr>
              <w:numPr>
                <w:ilvl w:val="0"/>
                <w:numId w:val="79"/>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7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Morphine utilization</w:t>
            </w:r>
          </w:p>
          <w:p w:rsidR="009D7F38" w:rsidRPr="00B31B34" w:rsidRDefault="009D7F38" w:rsidP="00A62114">
            <w:pPr>
              <w:numPr>
                <w:ilvl w:val="0"/>
                <w:numId w:val="7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7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leep durat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lastRenderedPageBreak/>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preng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TcHJlbmc8L0F1dGhvcj48WWVhcj4yMDExPC9ZZWFyPjxS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cHJlbmc8L0F1dGhvcj48WWVhcj4yMDExPC9ZZWFyPjxS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umbar single level microdisc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7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r w:rsidR="009D7F38" w:rsidRPr="00B31B34">
              <w:rPr>
                <w:rFonts w:ascii="Times New Roman" w:eastAsia="Times New Roman" w:hAnsi="Times New Roman"/>
                <w:sz w:val="16"/>
                <w:szCs w:val="16"/>
                <w:u w:val="single"/>
                <w:lang w:val="en-CA" w:eastAsia="fr-CA"/>
              </w:rPr>
              <w:t xml:space="preserve"> VAS scores at rest</w:t>
            </w:r>
          </w:p>
          <w:p w:rsidR="009D7F38" w:rsidRPr="00B31B34" w:rsidRDefault="009D7F38" w:rsidP="00A62114">
            <w:pPr>
              <w:numPr>
                <w:ilvl w:val="0"/>
                <w:numId w:val="7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7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re-operative anxiety</w:t>
            </w:r>
          </w:p>
          <w:p w:rsidR="009D7F38" w:rsidRPr="00B31B34" w:rsidRDefault="009D7F38" w:rsidP="00A62114">
            <w:pPr>
              <w:numPr>
                <w:ilvl w:val="0"/>
                <w:numId w:val="7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ccurrence of 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Ucak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VY2FrPC9BdXRob3I+PFllYXI+MjAxMTwvWWVhcj48UmVj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VY2FrPC9BdXRob3I+PFllYXI+MjAxMTwvWWVhcj48UmVj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9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ABG surgery with cardiopulmonary bypass</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d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7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7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ramadol usage</w:t>
            </w:r>
          </w:p>
          <w:p w:rsidR="009D7F38" w:rsidRPr="00B31B34" w:rsidRDefault="009D7F38" w:rsidP="00A62114">
            <w:pPr>
              <w:numPr>
                <w:ilvl w:val="0"/>
                <w:numId w:val="7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7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hronic pain (3 month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Vahed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WYWhlZGk8L0F1dGhvcj48WWVhcj4yMDExPC9ZZWFyPjxS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WYWhlZGk8L0F1dGhvcj48WWVhcj4yMDExPC9ZZWFyPjxS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ngle level lumbar laminectomy and disc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78"/>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7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Yücel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1)</w:t>
            </w:r>
            <w:r w:rsidRPr="00B31B34">
              <w:rPr>
                <w:rFonts w:ascii="Times New Roman" w:eastAsia="Times New Roman" w:hAnsi="Times New Roman"/>
                <w:sz w:val="16"/>
                <w:szCs w:val="16"/>
                <w:lang w:val="en-CA" w:eastAsia="fr-CA"/>
              </w:rPr>
              <w:fldChar w:fldCharType="begin">
                <w:fldData xml:space="preserve">PEVuZE5vdGU+PENpdGU+PEF1dGhvcj5Zw7xjZWw8L0F1dGhvcj48WWVhcj4yMDExPC9ZZWFyPjxS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Zw7xjZWw8L0F1dGhvcj48WWVhcj4yMDExPC9ZZWFyPjxS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600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abdominal hyster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7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Morphine utilization for 24h postoperatively</w:t>
            </w:r>
          </w:p>
          <w:p w:rsidR="009D7F38" w:rsidRPr="00B31B34" w:rsidRDefault="00723E1A" w:rsidP="00A62114">
            <w:pPr>
              <w:numPr>
                <w:ilvl w:val="0"/>
                <w:numId w:val="7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7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w:t>
            </w:r>
          </w:p>
          <w:p w:rsidR="009D7F38" w:rsidRPr="00B31B34" w:rsidRDefault="009D7F38" w:rsidP="00A62114">
            <w:pPr>
              <w:numPr>
                <w:ilvl w:val="0"/>
                <w:numId w:val="7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tient satisfaction</w:t>
            </w:r>
          </w:p>
          <w:p w:rsidR="009D7F38" w:rsidRPr="00B31B34" w:rsidRDefault="009D7F38" w:rsidP="00A62114">
            <w:pPr>
              <w:numPr>
                <w:ilvl w:val="0"/>
                <w:numId w:val="7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300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dam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BZGFtPC9BdXRob3I+PFllYXI+MjAxMjwvWWVhcj48UmVj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ZGFtPC9BdXRob3I+PFllYXI+MjAxMjwvWWVhcj48UmVj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rthopedic surgery or open inguinal hernia repair</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3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540593" w:rsidRDefault="009D7F38" w:rsidP="00540593">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540593" w:rsidRDefault="009D7F38" w:rsidP="00540593">
            <w:pPr>
              <w:spacing w:after="0" w:line="240" w:lineRule="auto"/>
              <w:contextualSpacing/>
              <w:rPr>
                <w:rFonts w:ascii="Times New Roman" w:eastAsia="Times New Roman" w:hAnsi="Times New Roman"/>
                <w:sz w:val="16"/>
                <w:szCs w:val="16"/>
                <w:lang w:val="en-CA" w:eastAsia="fr-CA"/>
              </w:rPr>
            </w:pPr>
            <w:r w:rsidRPr="00540593">
              <w:rPr>
                <w:rFonts w:ascii="Times New Roman" w:eastAsia="Times New Roman" w:hAnsi="Times New Roman"/>
                <w:sz w:val="16"/>
                <w:szCs w:val="16"/>
                <w:lang w:val="en-CA" w:eastAsia="fr-CA"/>
              </w:rPr>
              <w:t>Yes</w:t>
            </w:r>
          </w:p>
        </w:tc>
        <w:tc>
          <w:tcPr>
            <w:tcW w:w="535" w:type="pct"/>
            <w:vMerge w:val="restart"/>
            <w:shd w:val="clear" w:color="auto" w:fill="F2F2F2"/>
            <w:noWrap/>
          </w:tcPr>
          <w:p w:rsidR="009D7F38" w:rsidRPr="00B31B34" w:rsidRDefault="009D7F38" w:rsidP="00A62114">
            <w:pPr>
              <w:numPr>
                <w:ilvl w:val="0"/>
                <w:numId w:val="7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Preoperative anxiety</w:t>
            </w:r>
          </w:p>
          <w:p w:rsidR="009D7F38" w:rsidRPr="00B31B34" w:rsidRDefault="009D7F38" w:rsidP="00A62114">
            <w:pPr>
              <w:numPr>
                <w:ilvl w:val="0"/>
                <w:numId w:val="7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emory</w:t>
            </w:r>
          </w:p>
          <w:p w:rsidR="009D7F38" w:rsidRPr="00B31B34" w:rsidRDefault="00723E1A" w:rsidP="00A62114">
            <w:pPr>
              <w:numPr>
                <w:ilvl w:val="0"/>
                <w:numId w:val="74"/>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7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jor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Bam9yaTwvQXV0aG9yPjxZZWFyPjIwMTI8L1llYXI+PFJl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RsJmFtcDtBTj0yMTgxODU3Njwvc3R5bGU+PHN0eWxlIGZhY2U9Im5vcm1h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am9yaTwvQXV0aG9yPjxZZWFyPjIwMTI8L1llYXI+PFJl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RsJmFtcDtBTj0yMTgxODU3Njwvc3R5bGU+PHN0eWxlIGZhY2U9Im5vcm1h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69)</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bdominal hyster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73"/>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7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algesic requirement</w:t>
            </w:r>
          </w:p>
          <w:p w:rsidR="009D7F38" w:rsidRPr="00B31B34" w:rsidRDefault="00723E1A" w:rsidP="00A62114">
            <w:pPr>
              <w:numPr>
                <w:ilvl w:val="0"/>
                <w:numId w:val="7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7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69)</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karsu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Ba2Fyc3U8L0F1dGhvcj48WWVhcj4yMDEyPC9ZZWFyPjxS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a2Fyc3U8L0F1dGhvcj48WWVhcj4yMDEyPC9ZZWFyPjxS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72"/>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7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algesic requirement</w:t>
            </w:r>
          </w:p>
          <w:p w:rsidR="009D7F38" w:rsidRPr="00B31B34" w:rsidRDefault="009D7F38" w:rsidP="00A62114">
            <w:pPr>
              <w:numPr>
                <w:ilvl w:val="0"/>
                <w:numId w:val="7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NSAID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l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BbGk8L0F1dGhvcj48WWVhcj4yMDEyPC9ZZWFyPjxSZWNO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bGk8L0F1dGhvcj48WWVhcj4yMDEyPC9ZZWFyPjxSZWNO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en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71"/>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7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algesic requirement</w:t>
            </w:r>
          </w:p>
          <w:p w:rsidR="009D7F38" w:rsidRPr="00B31B34" w:rsidRDefault="00723E1A" w:rsidP="00A62114">
            <w:pPr>
              <w:numPr>
                <w:ilvl w:val="0"/>
                <w:numId w:val="71"/>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7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elecoxib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limia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BbGltaWFuPC9BdXRob3I+PFllYXI+MjAxMjwvWWVhcj48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bGltaWFuPC9BdXRob3I+PFllYXI+MjAxMjwvWWVhcj48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4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acryocystorhinostomy (DCA) surger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7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7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ate of analgesic administrated</w:t>
            </w:r>
          </w:p>
          <w:p w:rsidR="009D7F38" w:rsidRPr="00B31B34" w:rsidRDefault="00723E1A" w:rsidP="00A62114">
            <w:pPr>
              <w:numPr>
                <w:ilvl w:val="0"/>
                <w:numId w:val="7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7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Bala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CYWxhPC9BdXRob3I+PFllYXI+MjAxMjwvWWVhcj48UmVj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CYWxhPC9BdXRob3I+PFllYXI+MjAxMjwvWWVhcj48UmVj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1200 (n = 34)</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ransurethral resection of bladder tumor</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6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Incidence of catheter-relater bladder discomfort</w:t>
            </w:r>
          </w:p>
          <w:p w:rsidR="009D7F38" w:rsidRPr="00B31B34" w:rsidRDefault="009D7F38" w:rsidP="00A62114">
            <w:pPr>
              <w:numPr>
                <w:ilvl w:val="0"/>
                <w:numId w:val="6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nsory and motor block</w:t>
            </w:r>
          </w:p>
          <w:p w:rsidR="009D7F38" w:rsidRPr="00B31B34" w:rsidRDefault="009D7F38" w:rsidP="00A62114">
            <w:pPr>
              <w:numPr>
                <w:ilvl w:val="0"/>
                <w:numId w:val="6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600 (n = 33)</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3)</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Balaba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CYWxhYmFuPC9BdXRob3I+PFllYXI+MjAxMjwvWWVhcj48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GwmYW1wO0FOPTIy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CYWxhYmFuPC9BdXRob3I+PFllYXI+MjAxMjwvWWVhcj48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300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6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r w:rsidR="009D7F38" w:rsidRPr="00B31B34">
              <w:rPr>
                <w:rFonts w:ascii="Times New Roman" w:eastAsia="Times New Roman" w:hAnsi="Times New Roman"/>
                <w:sz w:val="16"/>
                <w:szCs w:val="16"/>
                <w:lang w:val="en-CA" w:eastAsia="fr-CA"/>
              </w:rPr>
              <w:br/>
              <w:t>Sedation</w:t>
            </w:r>
          </w:p>
          <w:p w:rsidR="009D7F38" w:rsidRPr="00B31B34" w:rsidRDefault="009D7F38" w:rsidP="00A62114">
            <w:pPr>
              <w:numPr>
                <w:ilvl w:val="0"/>
                <w:numId w:val="6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Fentanyl utilization</w:t>
            </w:r>
          </w:p>
          <w:p w:rsidR="009D7F38" w:rsidRPr="00B31B34" w:rsidRDefault="009D7F38" w:rsidP="00A62114">
            <w:pPr>
              <w:numPr>
                <w:ilvl w:val="0"/>
                <w:numId w:val="6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150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Behdad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Behdad&lt;/Author&gt;&lt;Year&gt;2012&lt;/Year&gt;&lt;RecNum&gt;14831&lt;/RecNum&gt;&lt;DisplayText&gt;&lt;style face="superscript"&gt;109&lt;/style&gt;&lt;/DisplayText&gt;&lt;record&gt;&lt;rec-number&gt;14831&lt;/rec-number&gt;&lt;foreign-keys&gt;&lt;key app="EN" db-id="w90tzs52tz9ze4esfat5w5vhv5pxtepdtxsf" timestamp="1480067720"&gt;14831&lt;/key&gt;&lt;/foreign-keys&gt;&lt;ref-type name="Journal Article"&gt;17&lt;/ref-type&gt;&lt;contributors&gt;&lt;authors&gt;&lt;author&gt;Behdad, S.&lt;/author&gt;&lt;author&gt;Ayatollahi, V.&lt;/author&gt;&lt;author&gt;Bafghi, A. T.&lt;/author&gt;&lt;author&gt;Tezerjani, M. D.&lt;/author&gt;&lt;author&gt;Abrishamkar, M.&lt;/author&gt;&lt;/authors&gt;&lt;/contributors&gt;&lt;titles&gt;&lt;title&gt;Effect of gabapentin on postoperative pain and operation complications: A randomized placebo controlled trial&lt;/title&gt;&lt;secondary-title&gt;The West Indian medical journal&lt;/secondary-title&gt;&lt;/titles&gt;&lt;periodical&gt;&lt;full-title&gt;West Indian Med J&lt;/full-title&gt;&lt;abbr-1&gt;The West Indian medical journal&lt;/abbr-1&gt;&lt;/periodical&gt;&lt;pages&gt;128-133&lt;/pages&gt;&lt;volume&gt;61&lt;/volume&gt;&lt;number&gt;2&lt;/number&gt;&lt;keywords&gt;&lt;keyword&gt;Amines [therapeutic use]&lt;/keyword&gt;&lt;keyword&gt;Analgesics [therapeutic use]&lt;/keyword&gt;&lt;keyword&gt;Cyclohexanecarboxylic Acids [therapeutic use]&lt;/keyword&gt;&lt;keyword&gt;Double-Blind Method&lt;/keyword&gt;&lt;keyword&gt;Hysterectomy&lt;/keyword&gt;&lt;keyword&gt;Pain, Postoperative [prevention &amp;amp; control]&lt;/keyword&gt;&lt;keyword&gt;Postoperative Complications [prevention &amp;amp; control]&lt;/keyword&gt;&lt;keyword&gt;Postoperative Nausea and Vomiting [prevention &amp;amp; control]&lt;/keyword&gt;&lt;keyword&gt;gamma-Aminobutyric Acid [therapeutic use]&lt;/keyword&gt;&lt;keyword&gt;Female[checkword]&lt;/keyword&gt;&lt;keyword&gt;Humans[checkword]&lt;/keyword&gt;&lt;keyword&gt;Middle Aged[checkword]&lt;/keyword&gt;&lt;keyword&gt;Sr-menstr&lt;/keyword&gt;&lt;/keywords&gt;&lt;dates&gt;&lt;year&gt;2012&lt;/year&gt;&lt;/dates&gt;&lt;accession-num&gt;CN-00835483&lt;/accession-num&gt;&lt;work-type&gt;Randomized Controlled Trial; Research Support, Non-U.S. Gov&amp;apos;t&lt;/work-type&gt;&lt;urls&gt;&lt;related-urls&gt;&lt;url&gt;&lt;style face="underline" font="default" size="100%"&gt;http://onlinelibrary.wiley.com/o/cochrane/clcentral/articles/483/CN-00835483/frame.html&lt;/style&gt;&lt;/url&gt;&lt;/related-urls&gt;&lt;/urls&gt;&lt;custom3&gt;Pubmed 23155956&lt;/custom3&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0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1</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abdominal hyster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befor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6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6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p w:rsidR="009D7F38" w:rsidRPr="00B31B34" w:rsidRDefault="009D7F38" w:rsidP="00A62114">
            <w:pPr>
              <w:numPr>
                <w:ilvl w:val="0"/>
                <w:numId w:val="6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Blood pressure</w:t>
            </w:r>
          </w:p>
          <w:p w:rsidR="009D7F38" w:rsidRPr="00B31B34" w:rsidRDefault="009D7F38" w:rsidP="00A62114">
            <w:pPr>
              <w:numPr>
                <w:ilvl w:val="0"/>
                <w:numId w:val="6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ulse rate</w:t>
            </w:r>
          </w:p>
          <w:p w:rsidR="009D7F38" w:rsidRPr="00B31B34" w:rsidRDefault="009D7F38" w:rsidP="00A62114">
            <w:pPr>
              <w:numPr>
                <w:ilvl w:val="0"/>
                <w:numId w:val="6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se</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Bornemann-Ciment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Cb3JuZW1hbm4tQ2ltZW50aTwvQXV0aG9yPjxZZWFyPjIw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Cb3JuZW1hbm4tQ2ltZW50aTwvQXV0aG9yPjxZZWFyPjIw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13)</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ransperitoneal nephr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6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6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tilization</w:t>
            </w:r>
          </w:p>
          <w:p w:rsidR="009D7F38" w:rsidRPr="00B31B34" w:rsidRDefault="009D7F38" w:rsidP="00A62114">
            <w:pPr>
              <w:numPr>
                <w:ilvl w:val="0"/>
                <w:numId w:val="6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1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FF0000"/>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color w:val="FF0000"/>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FF0000"/>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Brindley</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Brindley&lt;/Author&gt;&lt;Year&gt;2012&lt;/Year&gt;&lt;RecNum&gt;16850&lt;/RecNum&gt;&lt;DisplayText&gt;&lt;style face="superscript"&gt;111&lt;/style&gt;&lt;/DisplayText&gt;&lt;record&gt;&lt;rec-number&gt;16850&lt;/rec-number&gt;&lt;foreign-keys&gt;&lt;key app="EN" db-id="w90tzs52tz9ze4esfat5w5vhv5pxtepdtxsf" timestamp="0"&gt;16850&lt;/key&gt;&lt;/foreign-keys&gt;&lt;ref-type name="Web Page"&gt;12&lt;/ref-type&gt;&lt;contributors&gt;&lt;authors&gt;&lt;author&gt;Brindley, George W &lt;/author&gt;&lt;/authors&gt;&lt;/contributors&gt;&lt;titles&gt;&lt;title&gt;Pain control with total knee replacement (l12-078)&lt;/title&gt;&lt;/titles&gt;&lt;dates&gt;&lt;year&gt;2012&lt;/year&gt;&lt;/dates&gt;&lt;pub-location&gt;Clinical Trials.gov&lt;/pub-location&gt;&lt;urls&gt;&lt;related-urls&gt;&lt;url&gt;&lt;style face="underline" font="default" size="100%"&gt;https://clinicaltrials.gov/ct2/show/NCT01680549&lt;/style&gt;&lt;/url&gt;&lt;/related-urls&gt;&lt;/urls&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Knee Replacement</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before surgery</w:t>
            </w:r>
            <w:r w:rsidR="009D7F38" w:rsidRPr="00B31B34">
              <w:rPr>
                <w:rFonts w:ascii="Times New Roman" w:eastAsia="Times New Roman" w:hAnsi="Times New Roman"/>
                <w:sz w:val="16"/>
                <w:szCs w:val="16"/>
                <w:lang w:val="en-CA" w:eastAsia="fr-CA"/>
              </w:rPr>
              <w:t xml:space="preserve"> / 8h </w:t>
            </w:r>
            <w:r>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arcotics utilization</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Knee range of motion</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tient restfulness</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ven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1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Chaparro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DaGFwYXJybzwvQXV0aG9yPjxZZWFyPjIwMTI8L1llYXI+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DaGFwYXJybzwvQXV0aG9yPjxZZWFyPjIwMTI8L1llYXI+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1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5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osmetic liposuction. mammoplasty or abdominoplast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before + 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w:t>
            </w:r>
            <w:r w:rsidR="00723E1A">
              <w:rPr>
                <w:rFonts w:ascii="Times New Roman" w:eastAsia="Times New Roman" w:hAnsi="Times New Roman"/>
                <w:sz w:val="16"/>
                <w:szCs w:val="16"/>
                <w:lang w:val="en-CA" w:eastAsia="fr-CA"/>
              </w:rPr>
              <w:t>after surgery</w:t>
            </w:r>
            <w:r w:rsidRPr="00B31B34">
              <w:rPr>
                <w:rFonts w:ascii="Times New Roman" w:eastAsia="Times New Roman" w:hAnsi="Times New Roman"/>
                <w:sz w:val="16"/>
                <w:szCs w:val="16"/>
                <w:lang w:val="en-CA" w:eastAsia="fr-CA"/>
              </w:rPr>
              <w:t xml:space="preserve"> </w:t>
            </w:r>
            <w:r w:rsidR="00723E1A">
              <w:rPr>
                <w:rFonts w:ascii="Times New Roman" w:eastAsia="Times New Roman" w:hAnsi="Times New Roman"/>
                <w:sz w:val="16"/>
                <w:szCs w:val="16"/>
                <w:lang w:val="en-CA" w:eastAsia="fr-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p w:rsidR="009D7F38" w:rsidRPr="00B31B34" w:rsidRDefault="00723E1A"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ostoperative analgesic requirement</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6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9)</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Chiravanich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DaGlyYXZhbmljaDwvQXV0aG9yPjxZZWFyPjIwMTI8L1ll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DaGlyYXZhbmljaDwvQXV0aG9yPjxZZWFyPjIwMTI8L1ll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84)</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ower extremity orthopedic surger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3B1828" w:rsidRDefault="009D7F38" w:rsidP="003B1828">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3B1828" w:rsidRDefault="00723E1A" w:rsidP="003B1828">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535" w:type="pct"/>
            <w:vMerge w:val="restart"/>
            <w:shd w:val="clear" w:color="auto" w:fill="auto"/>
            <w:noWrap/>
          </w:tcPr>
          <w:p w:rsidR="009D7F38" w:rsidRPr="00B31B34" w:rsidRDefault="009D7F38" w:rsidP="00A62114">
            <w:pPr>
              <w:numPr>
                <w:ilvl w:val="0"/>
                <w:numId w:val="64"/>
              </w:numPr>
              <w:spacing w:after="0" w:line="240" w:lineRule="auto"/>
              <w:ind w:left="158" w:hanging="158"/>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Incidence of pruritus</w:t>
            </w:r>
          </w:p>
          <w:p w:rsidR="009D7F38" w:rsidRPr="00B31B34" w:rsidRDefault="009D7F38" w:rsidP="00A62114">
            <w:pPr>
              <w:numPr>
                <w:ilvl w:val="0"/>
                <w:numId w:val="64"/>
              </w:numPr>
              <w:spacing w:after="0" w:line="240" w:lineRule="auto"/>
              <w:ind w:left="158" w:hanging="158"/>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nset time of pruritus</w:t>
            </w:r>
          </w:p>
          <w:p w:rsidR="009D7F38" w:rsidRPr="00B31B34" w:rsidRDefault="009D7F38" w:rsidP="00A62114">
            <w:pPr>
              <w:numPr>
                <w:ilvl w:val="0"/>
                <w:numId w:val="64"/>
              </w:numPr>
              <w:spacing w:after="0" w:line="240" w:lineRule="auto"/>
              <w:ind w:left="158" w:hanging="158"/>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8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72"/>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Çinar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7Dh2luYXI8L0F1dGhvcj48WWVhcj4yMDEyPC9ZZWFyPjxS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7Dh2luYXI8L0F1dGhvcj48WWVhcj4yMDEyPC9ZZWFyPjxS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3</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osterolateral thoraco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1E7AC4" w:rsidRDefault="009D7F38" w:rsidP="001E7AC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1E7AC4" w:rsidRDefault="009D7F38" w:rsidP="001E7AC4">
            <w:pPr>
              <w:spacing w:after="0" w:line="240" w:lineRule="auto"/>
              <w:contextualSpacing/>
              <w:rPr>
                <w:rFonts w:ascii="Times New Roman" w:eastAsia="Times New Roman" w:hAnsi="Times New Roman"/>
                <w:sz w:val="16"/>
                <w:szCs w:val="16"/>
                <w:lang w:val="en-CA" w:eastAsia="fr-CA"/>
              </w:rPr>
            </w:pPr>
            <w:r w:rsidRPr="001E7AC4">
              <w:rPr>
                <w:rFonts w:ascii="Times New Roman" w:eastAsia="Times New Roman" w:hAnsi="Times New Roman"/>
                <w:sz w:val="16"/>
                <w:szCs w:val="16"/>
                <w:lang w:val="en-CA" w:eastAsia="fr-CA"/>
              </w:rPr>
              <w:t>Yes</w:t>
            </w:r>
          </w:p>
        </w:tc>
        <w:tc>
          <w:tcPr>
            <w:tcW w:w="535" w:type="pct"/>
            <w:vMerge w:val="restart"/>
            <w:shd w:val="clear" w:color="auto" w:fill="F2F2F2"/>
            <w:noWrap/>
          </w:tcPr>
          <w:p w:rsidR="009D7F38" w:rsidRPr="00B31B34" w:rsidRDefault="00723E1A"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Fentanyl and etodolac utilization</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ulmonary function test</w:t>
            </w:r>
          </w:p>
          <w:p w:rsidR="009D7F38" w:rsidRPr="00B31B34" w:rsidRDefault="009D7F38" w:rsidP="00A62114">
            <w:pPr>
              <w:numPr>
                <w:ilvl w:val="0"/>
                <w:numId w:val="64"/>
              </w:numPr>
              <w:spacing w:after="0" w:line="240" w:lineRule="auto"/>
              <w:ind w:left="158" w:hanging="142"/>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tisfac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2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6)</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Deniz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EZW5pejwvQXV0aG9yPjxZZWFyPjIwMTI8L1llYXI+PFJl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EZW5pejwvQXV0aG9yPjxZZWFyPjIwMTI8L1llYXI+PFJl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1</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adical retropubic Prosta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63"/>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6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Tramadol utilization</w:t>
            </w:r>
          </w:p>
          <w:p w:rsidR="009D7F38" w:rsidRPr="00B31B34" w:rsidRDefault="00723E1A" w:rsidP="00A62114">
            <w:pPr>
              <w:numPr>
                <w:ilvl w:val="0"/>
                <w:numId w:val="6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6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6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tient satisfact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El Bakry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CYWtyeTwvQXV0aG9yPjxZZWFyPjIwMTI8L1llYXI+PFJl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CYWtyeTwvQXV0aG9yPjxZZWFyPjIwMTI8L1llYXI+PFJl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ataract extraction</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69"/>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6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xiety</w:t>
            </w:r>
          </w:p>
          <w:p w:rsidR="009D7F38" w:rsidRPr="00B31B34" w:rsidRDefault="009D7F38" w:rsidP="00A62114">
            <w:pPr>
              <w:numPr>
                <w:ilvl w:val="0"/>
                <w:numId w:val="6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w:t>
            </w:r>
          </w:p>
          <w:p w:rsidR="009D7F38" w:rsidRPr="00B31B34" w:rsidRDefault="009D7F38" w:rsidP="00A62114">
            <w:pPr>
              <w:numPr>
                <w:ilvl w:val="0"/>
                <w:numId w:val="6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Fassoulak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GYXNzb3VsYWtpPC9BdXRob3I+PFllYXI+MjAxMjwvWWVh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GYXNzb3VsYWtpPC9BdXRob3I+PFllYXI+MjAxMjwvWWVh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abdominal hysterectomy or</w:t>
            </w:r>
            <w:r w:rsidRPr="00B31B34">
              <w:rPr>
                <w:rFonts w:ascii="Times New Roman" w:eastAsia="Times New Roman" w:hAnsi="Times New Roman"/>
                <w:sz w:val="16"/>
                <w:szCs w:val="16"/>
                <w:lang w:val="en-CA" w:eastAsia="fr-CA"/>
              </w:rPr>
              <w:br/>
              <w:t>myom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4PM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4PM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5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6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tilization</w:t>
            </w:r>
          </w:p>
          <w:p w:rsidR="009D7F38" w:rsidRPr="00B31B34" w:rsidRDefault="00723E1A" w:rsidP="00A62114">
            <w:pPr>
              <w:numPr>
                <w:ilvl w:val="0"/>
                <w:numId w:val="6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6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Foroozanfard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Gb3Jvb3phbmZhcmQ8L0F1dGhvcj48WWVhcj4yMDEyPC9Z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Gb3Jvb3phbmZhcmQ8L0F1dGhvcj48WWVhcj4yMDEyPC9Z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61"/>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6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algesic utilization</w:t>
            </w:r>
          </w:p>
          <w:p w:rsidR="009D7F38" w:rsidRPr="00B31B34" w:rsidRDefault="009D7F38" w:rsidP="00A62114">
            <w:pPr>
              <w:numPr>
                <w:ilvl w:val="0"/>
                <w:numId w:val="6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Gha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HaGFpPC9BdXRob3I+PFllYXI+MjAxMjwvWWVhcj48UmVj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HaGFpPC9BdXRob3I+PFllYXI+MjAxMjwvWWVhcj48UmVj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1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bdominal hysterectomy </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60"/>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Preoperative anxiety</w:t>
            </w:r>
          </w:p>
          <w:p w:rsidR="009D7F38" w:rsidRPr="00B31B34" w:rsidRDefault="009D7F38" w:rsidP="00A62114">
            <w:pPr>
              <w:numPr>
                <w:ilvl w:val="0"/>
                <w:numId w:val="6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Sedation</w:t>
            </w:r>
          </w:p>
          <w:p w:rsidR="009D7F38" w:rsidRPr="00B31B34" w:rsidRDefault="009D7F38" w:rsidP="00A62114">
            <w:pPr>
              <w:numPr>
                <w:ilvl w:val="0"/>
                <w:numId w:val="6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Gianesello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HaWFuZXNlbGxvPC9BdXRob3I+PFllYXI+MjAxMjwvWWVh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HaWFuZXNlbGxvPC9BdXRob3I+PFllYXI+MjAxMjwvWWVh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ecompressive lumbar laminectomy with</w:t>
            </w:r>
            <w:r w:rsidRPr="00B31B34">
              <w:rPr>
                <w:rFonts w:ascii="Times New Roman" w:eastAsia="Times New Roman" w:hAnsi="Times New Roman"/>
                <w:sz w:val="16"/>
                <w:szCs w:val="16"/>
                <w:lang w:val="en-CA" w:eastAsia="fr-CA"/>
              </w:rPr>
              <w:br/>
              <w:t>spinal fusion</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w:t>
            </w:r>
            <w:r w:rsidR="00723E1A">
              <w:rPr>
                <w:rFonts w:ascii="Times New Roman" w:eastAsia="Times New Roman" w:hAnsi="Times New Roman"/>
                <w:sz w:val="16"/>
                <w:szCs w:val="16"/>
                <w:lang w:val="en-CA" w:eastAsia="fr-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59"/>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5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5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ong term quality of life</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Jai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KYWluPC9BdXRob3I+PFllYXI+MjAxMjwvWWVhcj48UmVj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KYWluPC9BdXRob3I+PFllYXI+MjAxMjwvWWVhcj48UmVj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knee arthroplast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6AM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B850E5" w:rsidRDefault="009D7F38" w:rsidP="00B850E5">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850E5" w:rsidRDefault="009D7F38" w:rsidP="00B850E5">
            <w:pPr>
              <w:spacing w:after="0" w:line="240" w:lineRule="auto"/>
              <w:contextualSpacing/>
              <w:rPr>
                <w:rFonts w:ascii="Times New Roman" w:eastAsia="Times New Roman" w:hAnsi="Times New Roman"/>
                <w:sz w:val="16"/>
                <w:szCs w:val="16"/>
                <w:lang w:val="en-CA" w:eastAsia="fr-CA"/>
              </w:rPr>
            </w:pPr>
            <w:r w:rsidRPr="00B850E5">
              <w:rPr>
                <w:rFonts w:ascii="Times New Roman" w:eastAsia="Times New Roman" w:hAnsi="Times New Roman"/>
                <w:sz w:val="16"/>
                <w:szCs w:val="16"/>
                <w:lang w:val="en-CA" w:eastAsia="fr-CA"/>
              </w:rPr>
              <w:t>Yes</w:t>
            </w:r>
          </w:p>
        </w:tc>
        <w:tc>
          <w:tcPr>
            <w:tcW w:w="535" w:type="pct"/>
            <w:vMerge w:val="restart"/>
            <w:shd w:val="clear" w:color="auto" w:fill="auto"/>
            <w:noWrap/>
          </w:tcPr>
          <w:p w:rsidR="009D7F38" w:rsidRPr="00B31B34" w:rsidRDefault="00723E1A" w:rsidP="00A62114">
            <w:pPr>
              <w:numPr>
                <w:ilvl w:val="0"/>
                <w:numId w:val="15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1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CEA usage</w:t>
            </w:r>
          </w:p>
          <w:p w:rsidR="009D7F38" w:rsidRPr="00B31B34" w:rsidRDefault="009D7F38" w:rsidP="00A62114">
            <w:pPr>
              <w:numPr>
                <w:ilvl w:val="0"/>
                <w:numId w:val="1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escue analgesic requirement</w:t>
            </w:r>
          </w:p>
          <w:p w:rsidR="009D7F38" w:rsidRPr="00B31B34" w:rsidRDefault="009D7F38" w:rsidP="00A62114">
            <w:pPr>
              <w:numPr>
                <w:ilvl w:val="0"/>
                <w:numId w:val="1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Overall patient satisfaction </w:t>
            </w:r>
          </w:p>
          <w:p w:rsidR="009D7F38" w:rsidRPr="00B31B34" w:rsidRDefault="009D7F38" w:rsidP="00A62114">
            <w:pPr>
              <w:numPr>
                <w:ilvl w:val="0"/>
                <w:numId w:val="1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hah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LaGFoaTwvQXV0aG9yPjxZZWFyPjIwMTI8L1llYXI+PFJl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GFoaTwvQXV0aG9yPjxZZWFyPjIwMTI8L1llYXI+PFJl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Internal fixation of the tibia</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immediate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51"/>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5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5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ime until first morphine administr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5"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inney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xml:space="preserve">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LaW5uZXk8L0F1dGhvcj48WWVhcj4yMDEyPC9ZZWFyPjxS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W5uZXk8L0F1dGhvcj48WWVhcj4yMDEyPC9ZZWFyPjxS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4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5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horaco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D31980">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D31980">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Yes</w:t>
            </w:r>
          </w:p>
        </w:tc>
        <w:tc>
          <w:tcPr>
            <w:tcW w:w="535" w:type="pct"/>
            <w:vMerge w:val="restart"/>
            <w:shd w:val="clear" w:color="auto" w:fill="auto"/>
            <w:noWrap/>
          </w:tcPr>
          <w:p w:rsidR="009D7F38" w:rsidRPr="00B31B34" w:rsidRDefault="00723E1A" w:rsidP="00A62114">
            <w:pPr>
              <w:numPr>
                <w:ilvl w:val="0"/>
                <w:numId w:val="5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r w:rsidR="009D7F38" w:rsidRPr="00B31B34">
              <w:rPr>
                <w:rFonts w:ascii="Times New Roman" w:eastAsia="Times New Roman" w:hAnsi="Times New Roman"/>
                <w:sz w:val="16"/>
                <w:szCs w:val="16"/>
                <w:lang w:val="en-CA" w:eastAsia="fr-CA"/>
              </w:rPr>
              <w:t xml:space="preserve"> at rest and with coughing </w:t>
            </w:r>
          </w:p>
          <w:p w:rsidR="009D7F38" w:rsidRPr="00B31B34" w:rsidRDefault="009D7F38" w:rsidP="00A62114">
            <w:pPr>
              <w:numPr>
                <w:ilvl w:val="0"/>
                <w:numId w:val="5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tilization</w:t>
            </w:r>
          </w:p>
          <w:p w:rsidR="009D7F38" w:rsidRPr="00B31B34" w:rsidRDefault="009D7F38" w:rsidP="00A62114">
            <w:pPr>
              <w:numPr>
                <w:ilvl w:val="0"/>
                <w:numId w:val="5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umber of participants with pain at surgical site at 3 months</w:t>
            </w:r>
          </w:p>
          <w:p w:rsidR="009D7F38" w:rsidRPr="00B31B34" w:rsidRDefault="009D7F38" w:rsidP="00A62114">
            <w:pPr>
              <w:numPr>
                <w:ilvl w:val="0"/>
                <w:numId w:val="5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phenhydramine (n = 63)</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5"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acheridou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NYWNoZXJpZG91PC9BdXRob3I+PFllYXI+MjAxMjwvWWVh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YWNoZXJpZG91PC9BdXRob3I+PFllYXI+MjAxMjwvWWVh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adical modified mast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 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w:t>
            </w:r>
            <w:r w:rsidR="00723E1A">
              <w:rPr>
                <w:rFonts w:ascii="Times New Roman" w:eastAsia="Times New Roman" w:hAnsi="Times New Roman"/>
                <w:sz w:val="16"/>
                <w:szCs w:val="16"/>
                <w:lang w:val="en-CA" w:eastAsia="fr-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9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Tramadol and paracetamol requirement</w:t>
            </w:r>
          </w:p>
          <w:p w:rsidR="009D7F38" w:rsidRPr="00B31B34" w:rsidRDefault="00723E1A" w:rsidP="00A62114">
            <w:pPr>
              <w:numPr>
                <w:ilvl w:val="0"/>
                <w:numId w:val="9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9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hronic pain</w:t>
            </w:r>
          </w:p>
          <w:p w:rsidR="009D7F38" w:rsidRPr="00B31B34" w:rsidRDefault="009D7F38" w:rsidP="00A62114">
            <w:pPr>
              <w:numPr>
                <w:ilvl w:val="0"/>
                <w:numId w:val="9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ohammed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Nb2hhbW1lZDwvQXV0aG9yPjxZZWFyPjIwMTI8L1llYXI+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b2hhbW1lZDwvQXV0aG9yPjxZZWFyPjIwMTI8L1llYXI+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4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Functional endoscopic sinus surger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Intraoperative MAP</w:t>
            </w:r>
          </w:p>
          <w:p w:rsidR="009D7F38" w:rsidRPr="00B31B34" w:rsidRDefault="009D7F38" w:rsidP="00A62114">
            <w:pPr>
              <w:numPr>
                <w:ilvl w:val="0"/>
                <w:numId w:val="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Infusion rates of the hypotensive agent</w:t>
            </w:r>
          </w:p>
          <w:p w:rsidR="009D7F38" w:rsidRPr="00B31B34" w:rsidRDefault="009D7F38" w:rsidP="00A62114">
            <w:pPr>
              <w:numPr>
                <w:ilvl w:val="0"/>
                <w:numId w:val="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ssessment of pain</w:t>
            </w:r>
          </w:p>
          <w:p w:rsidR="009D7F38" w:rsidRPr="00B31B34" w:rsidRDefault="009D7F38" w:rsidP="00A62114">
            <w:pPr>
              <w:numPr>
                <w:ilvl w:val="0"/>
                <w:numId w:val="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sage</w:t>
            </w:r>
          </w:p>
          <w:p w:rsidR="009D7F38" w:rsidRPr="00B31B34" w:rsidRDefault="009D7F38" w:rsidP="00A62114">
            <w:pPr>
              <w:numPr>
                <w:ilvl w:val="0"/>
                <w:numId w:val="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 at 1h interval</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ella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OZWxsYTwvQXV0aG9yPjxZZWFyPjIwMTI8L1llYXI+PFJl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OZWxsYTwvQXV0aG9yPjxZZWFyPjIwMTI8L1llYXI+PFJl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urgery in patients with inflammatory bowel diseases</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5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5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eog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OZW9naTwvQXV0aG9yPjxZZWFyPjIwMTI8L1llYXI+PFJl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OZW9naTwvQXV0aG9yPjxZZWFyPjIwMTI8L1llYXI+PFJl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F33ACF" w:rsidRDefault="009D7F38" w:rsidP="00F33ACF">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F33ACF" w:rsidRDefault="00723E1A" w:rsidP="00F33ACF">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535" w:type="pct"/>
            <w:vMerge w:val="restart"/>
            <w:shd w:val="clear" w:color="auto" w:fill="auto"/>
            <w:noWrap/>
          </w:tcPr>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MAP</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HR</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Sedation score</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omnolence</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Bradycardia</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ypotension</w:t>
            </w:r>
          </w:p>
          <w:p w:rsidR="009D7F38" w:rsidRPr="00B31B34" w:rsidRDefault="009D7F38" w:rsidP="00A62114">
            <w:pPr>
              <w:numPr>
                <w:ilvl w:val="0"/>
                <w:numId w:val="58"/>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lang w:val="en-CA" w:eastAsia="fr-CA"/>
              </w:rPr>
              <w:t>Hypertens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CU</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mmaanrat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OaW1tYWFucmF0PC9BdXRob3I+PFllYXI+MjAxMjwvWWVh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C9rZXl3b3Jkcz48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OaW1tYWFucmF0PC9BdXRob3I+PFllYXI+MjAxMjwvWWVh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7)</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rthroscopic anterior cruciate ligament</w:t>
            </w:r>
            <w:r w:rsidRPr="00B31B34">
              <w:rPr>
                <w:rFonts w:ascii="Times New Roman" w:eastAsia="Times New Roman" w:hAnsi="Times New Roman"/>
                <w:sz w:val="16"/>
                <w:szCs w:val="16"/>
                <w:lang w:val="en-CA" w:eastAsia="fr-CA"/>
              </w:rPr>
              <w:br/>
              <w:t>reconstruction</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1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5</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 score</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espiratory rate</w:t>
            </w:r>
          </w:p>
          <w:p w:rsidR="009D7F38" w:rsidRPr="00B31B34" w:rsidRDefault="00723E1A"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adache</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Blurred vision</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Global pain relief</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tisfaction of pain relief</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imitation of mobilization</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sturbance of sleep</w:t>
            </w:r>
          </w:p>
          <w:p w:rsidR="009D7F38" w:rsidRPr="00B31B34" w:rsidRDefault="009D7F38" w:rsidP="00A62114">
            <w:pPr>
              <w:numPr>
                <w:ilvl w:val="0"/>
                <w:numId w:val="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reference for stronger analgesic</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9)</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5</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Pakravan </w:t>
            </w:r>
            <w:r w:rsidRPr="00B31B34">
              <w:rPr>
                <w:rFonts w:ascii="Times New Roman" w:eastAsia="Times New Roman" w:hAnsi="Times New Roman"/>
                <w:i/>
                <w:sz w:val="16"/>
                <w:szCs w:val="16"/>
                <w:lang w:val="en-CA" w:eastAsia="fr-CA"/>
              </w:rPr>
              <w:t>et al.</w:t>
            </w:r>
            <w:r w:rsidRPr="00B31B34">
              <w:rPr>
                <w:rFonts w:ascii="Times New Roman" w:eastAsia="Times New Roman" w:hAnsi="Times New Roman"/>
                <w:sz w:val="16"/>
                <w:szCs w:val="16"/>
                <w:lang w:val="en-CA" w:eastAsia="fr-CA"/>
              </w:rPr>
              <w:t> </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QYWtyYXZhbjwvQXV0aG9yPjxZZWFyPjIwMTI8L1llYXI+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QYWtyYXZhbjwvQXV0aG9yPjxZZWFyPjIwMTI8L1llYXI+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2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5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ost–photorefractive keratectom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Monitored anesthesia care</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5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r w:rsidR="009D7F38" w:rsidRPr="00B31B34">
              <w:rPr>
                <w:rFonts w:ascii="Times New Roman" w:eastAsia="Times New Roman" w:hAnsi="Times New Roman"/>
                <w:sz w:val="16"/>
                <w:szCs w:val="16"/>
                <w:lang w:val="en-CA" w:eastAsia="fr-CA"/>
              </w:rPr>
              <w:t xml:space="preserve"> VAS</w:t>
            </w:r>
          </w:p>
          <w:p w:rsidR="009D7F38" w:rsidRPr="00B31B34" w:rsidRDefault="009D7F38" w:rsidP="00A62114">
            <w:pPr>
              <w:numPr>
                <w:ilvl w:val="0"/>
                <w:numId w:val="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ercentage of patients with severe pain</w:t>
            </w:r>
          </w:p>
          <w:p w:rsidR="009D7F38" w:rsidRPr="00B31B34" w:rsidRDefault="009D7F38" w:rsidP="00A62114">
            <w:pPr>
              <w:numPr>
                <w:ilvl w:val="0"/>
                <w:numId w:val="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umber of acetaminophen codeine pills taken</w:t>
            </w:r>
          </w:p>
          <w:p w:rsidR="009D7F38" w:rsidRPr="00B31B34" w:rsidRDefault="009D7F38" w:rsidP="00A62114">
            <w:pPr>
              <w:numPr>
                <w:ilvl w:val="0"/>
                <w:numId w:val="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2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Pandey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QYW5kZXk8L0F1dGhvcj48WWVhcj4yMDEyPC9ZZWFyPjxS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GwmYW1wO0FOPTIyMzg3NjQ0PC9zdHlsZT48c3R5bGUgZmFj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QYW5kZXk8L0F1dGhvcj48WWVhcj4yMDEyPC9ZZWFyPjxS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50"/>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Incidence and severity of myalgia</w:t>
            </w:r>
          </w:p>
          <w:p w:rsidR="009D7F38" w:rsidRPr="00B31B34" w:rsidRDefault="009D7F38" w:rsidP="00A62114">
            <w:pPr>
              <w:numPr>
                <w:ilvl w:val="0"/>
                <w:numId w:val="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Fasciculation grade</w:t>
            </w:r>
          </w:p>
          <w:p w:rsidR="009D7F38" w:rsidRPr="00B31B34" w:rsidRDefault="009D7F38" w:rsidP="00A62114">
            <w:pPr>
              <w:numPr>
                <w:ilvl w:val="0"/>
                <w:numId w:val="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fentanyl requirement</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Rastog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SYXN0b2dpPC9BdXRob3I+PFllYXI+MjAxMjwvWWVhcj48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SYXN0b2dpPC9BdXRob3I+PFllYXI+MjAxMjwvWWVhcj48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150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urger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B156C6">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723E1A" w:rsidP="00B156C6">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535" w:type="pct"/>
            <w:vMerge w:val="restart"/>
            <w:shd w:val="clear" w:color="auto" w:fill="auto"/>
            <w:noWrap/>
          </w:tcPr>
          <w:p w:rsidR="009D7F38" w:rsidRPr="00B31B34" w:rsidRDefault="009D7F38" w:rsidP="00A62114">
            <w:pPr>
              <w:numPr>
                <w:ilvl w:val="0"/>
                <w:numId w:val="4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aemodynamic stability</w:t>
            </w:r>
            <w:r w:rsidRPr="00B31B34">
              <w:rPr>
                <w:rFonts w:ascii="Times New Roman" w:eastAsia="Times New Roman" w:hAnsi="Times New Roman"/>
                <w:sz w:val="16"/>
                <w:szCs w:val="16"/>
                <w:lang w:val="en-CA" w:eastAsia="fr-CA"/>
              </w:rPr>
              <w:br/>
              <w:t>post-operative side-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75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Rimaz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SaW1hejwvQXV0aG9yPjxZZWFyPjIwMTI8L1llYXI+PFJl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SaW1hejwvQXV0aG9yPjxZZWFyPjIwMTI8L1llYXI+PFJl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urgical debridement of burn wounds</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48"/>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itals sign</w:t>
            </w:r>
          </w:p>
          <w:p w:rsidR="009D7F38" w:rsidRPr="00B31B34" w:rsidRDefault="009D7F38" w:rsidP="00A62114">
            <w:pPr>
              <w:numPr>
                <w:ilvl w:val="0"/>
                <w:numId w:val="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odgers</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Rodgers&lt;/Author&gt;&lt;Year&gt;2012&lt;/Year&gt;&lt;RecNum&gt;16849&lt;/RecNum&gt;&lt;DisplayText&gt;&lt;style face="superscript"&gt;133&lt;/style&gt;&lt;/DisplayText&gt;&lt;record&gt;&lt;rec-number&gt;16849&lt;/rec-number&gt;&lt;foreign-keys&gt;&lt;key app="EN" db-id="w90tzs52tz9ze4esfat5w5vhv5pxtepdtxsf" timestamp="0"&gt;16849&lt;/key&gt;&lt;/foreign-keys&gt;&lt;ref-type name="Web Page"&gt;12&lt;/ref-type&gt;&lt;contributors&gt;&lt;authors&gt;&lt;author&gt;Rodgers, Samantha B. &lt;/author&gt;&lt;/authors&gt;&lt;/contributors&gt;&lt;titles&gt;&lt;title&gt;Oral gabapentin versus placebo for treatment of postoperative pain following photorefractive keratectomy&lt;/title&gt;&lt;/titles&gt;&lt;dates&gt;&lt;year&gt;2012&lt;/year&gt;&lt;/dates&gt;&lt;pub-location&gt;Clinical Trials.gov&lt;/pub-location&gt;&lt;urls&gt;&lt;related-urls&gt;&lt;url&gt;&lt;style face="underline" font="default" size="100%"&gt;https://clinicaltrials.gov/ct2/show/NCT00793910&lt;/style&gt;&lt;/url&gt;&lt;/related-urls&gt;&lt;/urls&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48)</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hotorefractive Keratectom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9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4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4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Occurrence of rescue medication </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d</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hort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Short&lt;/Author&gt;&lt;Year&gt;2012&lt;/Year&gt;&lt;RecNum&gt;16859&lt;/RecNum&gt;&lt;DisplayText&gt;&lt;style face="superscript"&gt;134&lt;/style&gt;&lt;/DisplayText&gt;&lt;record&gt;&lt;rec-number&gt;16859&lt;/rec-number&gt;&lt;foreign-keys&gt;&lt;key app="EN" db-id="w90tzs52tz9ze4esfat5w5vhv5pxtepdtxsf" timestamp="1524498628"&gt;16859&lt;/key&gt;&lt;/foreign-keys&gt;&lt;ref-type name="Journal Article"&gt;17&lt;/ref-type&gt;&lt;contributors&gt;&lt;authors&gt;&lt;author&gt;Short, J&lt;/author&gt;&lt;author&gt;Downey, K&lt;/author&gt;&lt;author&gt;Bernstein, P&lt;/author&gt;&lt;author&gt;Shah, V&lt;/author&gt;&lt;author&gt;Carvalho, JC&lt;/author&gt;&lt;/authors&gt;&lt;/contributors&gt;&lt;titles&gt;&lt;title&gt;A single preoperative dose of gabapentin does not improve postcesarean delivery pain management: A randomized, double-blind, placebo-controlled dose-finding trial&lt;/title&gt;&lt;secondary-title&gt;Anesth Analg&lt;/secondary-title&gt;&lt;/titles&gt;&lt;periodical&gt;&lt;full-title&gt;Anesth Analg&lt;/full-title&gt;&lt;abbr-1&gt;Anesthesia and analgesia&lt;/abbr-1&gt;&lt;/periodical&gt;&lt;pages&gt;1336-1342&lt;/pages&gt;&lt;volume&gt;115&lt;/volume&gt;&lt;number&gt;6&lt;/number&gt;&lt;dates&gt;&lt;year&gt;2012&lt;/year&gt;&lt;/dates&gt;&lt;urls&gt;&lt;/urls&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3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600 (n = 4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aesarean delivery</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val="restart"/>
            <w:shd w:val="clear" w:color="auto" w:fill="F2F2F2"/>
            <w:noWrap/>
          </w:tcPr>
          <w:p w:rsidR="009D7F38" w:rsidRPr="00B31B34" w:rsidRDefault="00723E1A"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r w:rsidR="009D7F38" w:rsidRPr="00B31B34">
              <w:rPr>
                <w:rFonts w:ascii="Times New Roman" w:eastAsia="Times New Roman" w:hAnsi="Times New Roman"/>
                <w:sz w:val="16"/>
                <w:szCs w:val="16"/>
                <w:lang w:val="en-CA" w:eastAsia="fr-CA"/>
              </w:rPr>
              <w:t xml:space="preserve"> score on movement 24h</w:t>
            </w:r>
          </w:p>
          <w:p w:rsidR="009D7F38" w:rsidRPr="00B31B34" w:rsidRDefault="00723E1A"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r w:rsidR="009D7F38" w:rsidRPr="00B31B34">
              <w:rPr>
                <w:rFonts w:ascii="Times New Roman" w:eastAsia="Times New Roman" w:hAnsi="Times New Roman"/>
                <w:sz w:val="16"/>
                <w:szCs w:val="16"/>
                <w:lang w:val="en-CA" w:eastAsia="fr-CA"/>
              </w:rPr>
              <w:t xml:space="preserve"> at rest and on movement 6 12 24 and 48h</w:t>
            </w:r>
          </w:p>
          <w:p w:rsidR="009D7F38" w:rsidRPr="00B31B34" w:rsidRDefault="009D7F38"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tilization</w:t>
            </w:r>
          </w:p>
          <w:p w:rsidR="009D7F38" w:rsidRPr="00B31B34" w:rsidRDefault="009D7F38"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ime to supplemental analgesia</w:t>
            </w:r>
          </w:p>
          <w:p w:rsidR="009D7F38" w:rsidRPr="00B31B34" w:rsidRDefault="009D7F38"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hronic pain</w:t>
            </w:r>
          </w:p>
          <w:p w:rsidR="009D7F38" w:rsidRPr="00B31B34" w:rsidRDefault="009D7F38" w:rsidP="00A62114">
            <w:pPr>
              <w:numPr>
                <w:ilvl w:val="0"/>
                <w:numId w:val="8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eonatal inform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300 (n = 4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undar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TdW5kYXI8L0F1dGhvcj48WWVhcj4yMDEyPC9ZZWFyPjxS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dW5kYXI8L0F1dGhvcj48WWVhcj4yMDEyPC9ZZWFyPjxS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ff-pump coronary artery bypass grafting</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Hemodynamic response to intubation and fentanyl utilization during surgery</w:t>
            </w:r>
          </w:p>
          <w:p w:rsidR="009D7F38" w:rsidRPr="00B31B34" w:rsidRDefault="00723E1A" w:rsidP="00A62114">
            <w:pPr>
              <w:numPr>
                <w:ilvl w:val="0"/>
                <w:numId w:val="4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 score</w:t>
            </w:r>
          </w:p>
          <w:p w:rsidR="009D7F38" w:rsidRPr="00B31B34" w:rsidRDefault="009D7F38" w:rsidP="00A62114">
            <w:pPr>
              <w:numPr>
                <w:ilvl w:val="0"/>
                <w:numId w:val="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YaDeau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2)</w:t>
            </w:r>
            <w:r w:rsidRPr="00B31B34">
              <w:rPr>
                <w:rFonts w:ascii="Times New Roman" w:eastAsia="Times New Roman" w:hAnsi="Times New Roman"/>
                <w:sz w:val="16"/>
                <w:szCs w:val="16"/>
                <w:lang w:val="en-CA" w:eastAsia="fr-CA"/>
              </w:rPr>
              <w:fldChar w:fldCharType="begin">
                <w:fldData xml:space="preserve">PEVuZE5vdGU+PENpdGU+PEF1dGhvcj5ZYWRlYXU8L0F1dGhvcj48WWVhcj4yMDEyPC9ZZWFyPjxS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ZYWRlYXU8L0F1dGhvcj48WWVhcj4yMDEyPC9ZZWFyPjxS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8)</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fter foot or ankle surgery</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shd w:val="clear" w:color="auto" w:fill="F2F2F2"/>
          </w:tcPr>
          <w:p w:rsidR="009D7F38" w:rsidRPr="0032271C" w:rsidRDefault="009D7F38" w:rsidP="0032271C">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32271C" w:rsidRDefault="009D7F38" w:rsidP="0032271C">
            <w:pPr>
              <w:spacing w:after="0" w:line="240" w:lineRule="auto"/>
              <w:contextualSpacing/>
              <w:rPr>
                <w:rFonts w:ascii="Times New Roman" w:eastAsia="Times New Roman" w:hAnsi="Times New Roman"/>
                <w:sz w:val="16"/>
                <w:szCs w:val="16"/>
                <w:lang w:val="en-CA" w:eastAsia="fr-CA"/>
              </w:rPr>
            </w:pPr>
            <w:r w:rsidRPr="0032271C">
              <w:rPr>
                <w:rFonts w:ascii="Times New Roman" w:eastAsia="Times New Roman" w:hAnsi="Times New Roman"/>
                <w:sz w:val="16"/>
                <w:szCs w:val="16"/>
                <w:lang w:val="en-CA" w:eastAsia="fr-CA"/>
              </w:rPr>
              <w:t>Yes</w:t>
            </w:r>
          </w:p>
        </w:tc>
        <w:tc>
          <w:tcPr>
            <w:tcW w:w="535" w:type="pct"/>
            <w:vMerge w:val="restart"/>
            <w:shd w:val="clear" w:color="auto" w:fill="F2F2F2"/>
            <w:noWrap/>
          </w:tcPr>
          <w:p w:rsidR="009D7F38" w:rsidRPr="00B31B34" w:rsidRDefault="009D7F38" w:rsidP="00A62114">
            <w:pPr>
              <w:numPr>
                <w:ilvl w:val="0"/>
                <w:numId w:val="45"/>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Number of hours that patients</w:t>
            </w:r>
            <w:r w:rsidRPr="00B31B34">
              <w:rPr>
                <w:rFonts w:ascii="Times New Roman" w:eastAsia="Times New Roman" w:hAnsi="Times New Roman"/>
                <w:sz w:val="16"/>
                <w:szCs w:val="16"/>
                <w:u w:val="single"/>
                <w:lang w:val="en-CA" w:eastAsia="fr-CA"/>
              </w:rPr>
              <w:br/>
              <w:t>reported moderate to severe pain</w:t>
            </w:r>
          </w:p>
          <w:p w:rsidR="009D7F38" w:rsidRPr="00B31B34" w:rsidRDefault="00723E1A" w:rsidP="00A62114">
            <w:pPr>
              <w:numPr>
                <w:ilvl w:val="0"/>
                <w:numId w:val="45"/>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45"/>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Side effects</w:t>
            </w:r>
          </w:p>
          <w:p w:rsidR="009D7F38" w:rsidRPr="00B31B34" w:rsidRDefault="009D7F38" w:rsidP="00A62114">
            <w:pPr>
              <w:numPr>
                <w:ilvl w:val="0"/>
                <w:numId w:val="45"/>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opioid utiliz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khavanakbar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Akhavanakbari&lt;/Author&gt;&lt;Year&gt;2013&lt;/Year&gt;&lt;RecNum&gt;11087&lt;/RecNum&gt;&lt;DisplayText&gt;&lt;style face="superscript"&gt;137&lt;/style&gt;&lt;/DisplayText&gt;&lt;record&gt;&lt;rec-number&gt;11087&lt;/rec-number&gt;&lt;foreign-keys&gt;&lt;key app="EN" db-id="w90tzs52tz9ze4esfat5w5vhv5pxtepdtxsf" timestamp="1480067014"&gt;11087&lt;/key&gt;&lt;/foreign-keys&gt;&lt;ref-type name="Journal Article"&gt;17&lt;/ref-type&gt;&lt;contributors&gt;&lt;authors&gt;&lt;author&gt;Akhavanakbari, Godrat&lt;/author&gt;&lt;author&gt;Entezariasl, Masood&lt;/author&gt;&lt;author&gt;Isazadehfar, Khatereh&lt;/author&gt;&lt;author&gt;Mirzarahimi, Tiba&lt;/author&gt;&lt;/authors&gt;&lt;/contributors&gt;&lt;auth-address&gt;Akhavanakbari,Godrat. Department of Anesthesiology, Ardabil University of Medical Sciences, Iran.&lt;/auth-address&gt;&lt;titles&gt;&lt;title&gt;The effects of oral pregabalin on post-operative pain of lower limb orthopedic surgery: A double-blind, placebo-controlled trial&lt;/title&gt;&lt;secondary-title&gt;Perspectives in Clinical Research&lt;/secondary-title&gt;&lt;alt-title&gt;Perspect Clin Res&lt;/alt-title&gt;&lt;/titles&gt;&lt;periodical&gt;&lt;full-title&gt;Perspect Clin Res&lt;/full-title&gt;&lt;abbr-1&gt;Perspectives in clinical research&lt;/abbr-1&gt;&lt;/periodical&gt;&lt;alt-periodical&gt;&lt;full-title&gt;Perspect Clin Res&lt;/full-title&gt;&lt;abbr-1&gt;Perspectives in clinical research&lt;/abbr-1&gt;&lt;/alt-periodical&gt;&lt;pages&gt;165-168&lt;/pages&gt;&lt;volume&gt;4&lt;/volume&gt;&lt;number&gt;3&lt;/number&gt;&lt;dates&gt;&lt;year&gt;2013&lt;/year&gt;&lt;pub-dates&gt;&lt;date&gt;Jul&lt;/date&gt;&lt;/pub-dates&gt;&lt;/dates&gt;&lt;isbn&gt;2229-3485&lt;/isbn&gt;&lt;accession-num&gt;24010057&lt;/accession-num&gt;&lt;work-type&gt;Journal Article&lt;/work-type&gt;&lt;urls&gt;&lt;related-urls&gt;&lt;url&gt;&lt;style face="underline" font="default" size="100%"&gt;http://ovidsp.ovid.com/ovidweb.cgi?T=JS&amp;amp;CSC=Y&amp;amp;NEWS=N&amp;amp;PAGE=fulltext&amp;amp;D=prem&amp;amp;AN=24010057&lt;/style&gt;&lt;/url&gt;&lt;/related-urls&gt;&lt;/urls&gt;&lt;custom2&gt;Source: NLM. PMC3757580&lt;/custom2&gt;&lt;electronic-resource-num&gt;&lt;style face="underline" font="default" size="100%"&gt;http://dx.doi.org/10.4103/2229-3485.115376&lt;/style&gt;&lt;/electronic-resource-num&gt;&lt;remote-database-name&gt;MEDLINE&lt;/remote-database-name&gt;&lt;remote-database-provider&gt;Ovid Technologies&lt;/remote-database-provider&gt;&lt;language&gt;English&lt;/language&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ower limb surger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55"/>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55"/>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Pethidine requirement</w:t>
            </w:r>
          </w:p>
          <w:p w:rsidR="009D7F38" w:rsidRPr="00B31B34" w:rsidRDefault="009D7F38" w:rsidP="00A62114">
            <w:pPr>
              <w:numPr>
                <w:ilvl w:val="0"/>
                <w:numId w:val="15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Sedation</w:t>
            </w:r>
          </w:p>
          <w:p w:rsidR="009D7F38" w:rsidRPr="00B31B34" w:rsidRDefault="00723E1A" w:rsidP="00A62114">
            <w:pPr>
              <w:numPr>
                <w:ilvl w:val="0"/>
                <w:numId w:val="15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ydoǧa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BeWRvx6dhbjwvQXV0aG9yPjxZZWFyPjIwMTQ8L1llYXI+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eWRvx6dhbjwvQXV0aG9yPjxZZWFyPjIwMTQ8L1llYXI+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ercutaneous nephrolitho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54"/>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1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Azemat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BemVtYXRpPC9BdXRob3I+PFllYXI+MjAxMzwvWWVhcj48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BemVtYXRpPC9BdXRob3I+PFllYXI+MjAxMzwvWWVhcj48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3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5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dified radical mastectomy (MRM) or</w:t>
            </w:r>
            <w:r w:rsidRPr="00B31B34">
              <w:rPr>
                <w:rFonts w:ascii="Times New Roman" w:eastAsia="Times New Roman" w:hAnsi="Times New Roman"/>
                <w:sz w:val="16"/>
                <w:szCs w:val="16"/>
                <w:lang w:val="en-CA" w:eastAsia="fr-CA"/>
              </w:rPr>
              <w:br/>
              <w:t>quadrantectomy and axillary node dissection</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30 min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53"/>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Agitation score</w:t>
            </w:r>
          </w:p>
          <w:p w:rsidR="009D7F38" w:rsidRPr="00B31B34" w:rsidRDefault="00723E1A" w:rsidP="00A62114">
            <w:pPr>
              <w:numPr>
                <w:ilvl w:val="0"/>
                <w:numId w:val="153"/>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723E1A" w:rsidP="00A62114">
            <w:pPr>
              <w:numPr>
                <w:ilvl w:val="0"/>
                <w:numId w:val="15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nausea or vomiting</w:t>
            </w:r>
          </w:p>
          <w:p w:rsidR="009D7F38" w:rsidRPr="00B31B34" w:rsidRDefault="009D7F38" w:rsidP="00A62114">
            <w:pPr>
              <w:numPr>
                <w:ilvl w:val="0"/>
                <w:numId w:val="15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Bhart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CaGFydGk8L0F1dGhvcj48WWVhcj4yMDEzPC9ZZWFyPjxS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CaGFydGk8L0F1dGhvcj48WWVhcj4yMDEzPC9ZZWFyPjxS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mastectomy with axillary node dissection for carcinoma breast</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52"/>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Duration of surgery</w:t>
            </w:r>
          </w:p>
          <w:p w:rsidR="009D7F38" w:rsidRPr="00B31B34" w:rsidRDefault="009D7F38" w:rsidP="00A62114">
            <w:pPr>
              <w:numPr>
                <w:ilvl w:val="0"/>
                <w:numId w:val="1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Propofol requirement</w:t>
            </w:r>
            <w:r w:rsidRPr="00B31B34">
              <w:rPr>
                <w:rFonts w:ascii="Times New Roman" w:eastAsia="Times New Roman" w:hAnsi="Times New Roman"/>
                <w:sz w:val="16"/>
                <w:szCs w:val="16"/>
                <w:u w:val="single"/>
                <w:lang w:val="en-CA" w:eastAsia="fr-CA"/>
              </w:rPr>
              <w:br/>
              <w:t>during induction</w:t>
            </w:r>
            <w:r w:rsidRPr="00B31B34">
              <w:rPr>
                <w:rFonts w:ascii="Times New Roman" w:eastAsia="Times New Roman" w:hAnsi="Times New Roman"/>
                <w:sz w:val="16"/>
                <w:szCs w:val="16"/>
                <w:lang w:val="en-CA" w:eastAsia="fr-CA"/>
              </w:rPr>
              <w:t xml:space="preserve"> and maintenance of anesthesia</w:t>
            </w:r>
          </w:p>
          <w:p w:rsidR="009D7F38" w:rsidRPr="00B31B34" w:rsidRDefault="009D7F38" w:rsidP="00A62114">
            <w:pPr>
              <w:numPr>
                <w:ilvl w:val="0"/>
                <w:numId w:val="1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utilization of fentanyl and vecuronium</w:t>
            </w:r>
          </w:p>
          <w:p w:rsidR="009D7F38" w:rsidRPr="00B31B34" w:rsidRDefault="009D7F38" w:rsidP="00A62114">
            <w:pPr>
              <w:numPr>
                <w:ilvl w:val="0"/>
                <w:numId w:val="1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modynamic variables</w:t>
            </w:r>
          </w:p>
          <w:p w:rsidR="009D7F38" w:rsidRPr="00B31B34" w:rsidRDefault="009D7F38" w:rsidP="00A62114">
            <w:pPr>
              <w:numPr>
                <w:ilvl w:val="0"/>
                <w:numId w:val="15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Clarke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DbGFya2U8L0F1dGhvcj48WWVhcj4yMDEzPC9ZZWFyPjxS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DbGFya2U8L0F1dGhvcj48WWVhcj4yMDEzPC9ZZWFyPjxS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2)</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on-cardiac surger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5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3D5DA4" w:rsidRDefault="009D7F38" w:rsidP="003D5DA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3D5DA4" w:rsidRDefault="00723E1A" w:rsidP="003D5DA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535" w:type="pct"/>
            <w:vMerge w:val="restart"/>
            <w:shd w:val="clear" w:color="auto" w:fill="auto"/>
            <w:noWrap/>
          </w:tcPr>
          <w:p w:rsidR="009D7F38" w:rsidRPr="00B31B34" w:rsidRDefault="009D7F38" w:rsidP="00A62114">
            <w:pPr>
              <w:numPr>
                <w:ilvl w:val="0"/>
                <w:numId w:val="151"/>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Pre and post operative pain</w:t>
            </w:r>
          </w:p>
          <w:p w:rsidR="009D7F38" w:rsidRPr="00B31B34" w:rsidRDefault="009D7F38" w:rsidP="00A62114">
            <w:pPr>
              <w:numPr>
                <w:ilvl w:val="0"/>
                <w:numId w:val="15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xiety</w:t>
            </w:r>
          </w:p>
          <w:p w:rsidR="009D7F38" w:rsidRPr="00B31B34" w:rsidRDefault="009D7F38" w:rsidP="00A62114">
            <w:pPr>
              <w:numPr>
                <w:ilvl w:val="0"/>
                <w:numId w:val="15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El Rahmawy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SYWhtYXd5PC9BdXRob3I+PFllYXI+MjAxMzwvWWVhcj48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SYWhtYXd5PC9BdXRob3I+PFllYXI+MjAxMzwvWWVhcj48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6</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43)</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General surgeries below the umbilicus</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3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nsory level</w:t>
            </w:r>
          </w:p>
          <w:p w:rsidR="009D7F38" w:rsidRPr="00B31B34" w:rsidRDefault="009D7F38" w:rsidP="00A62114">
            <w:pPr>
              <w:numPr>
                <w:ilvl w:val="0"/>
                <w:numId w:val="13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tor block grade postoperative</w:t>
            </w:r>
            <w:r w:rsidRPr="00B31B34">
              <w:rPr>
                <w:rFonts w:ascii="Times New Roman" w:eastAsia="Times New Roman" w:hAnsi="Times New Roman"/>
                <w:sz w:val="16"/>
                <w:szCs w:val="16"/>
                <w:lang w:val="en-CA" w:eastAsia="fr-CA"/>
              </w:rPr>
              <w:br/>
              <w:t>time to first analgesic requirement</w:t>
            </w:r>
          </w:p>
          <w:p w:rsidR="009D7F38" w:rsidRPr="00B31B34" w:rsidRDefault="009D7F38" w:rsidP="00A62114">
            <w:pPr>
              <w:numPr>
                <w:ilvl w:val="0"/>
                <w:numId w:val="13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Incidence. onset and intensity of </w:t>
            </w:r>
            <w:r w:rsidR="004E70CB">
              <w:rPr>
                <w:rFonts w:ascii="Times New Roman" w:eastAsia="Times New Roman" w:hAnsi="Times New Roman"/>
                <w:sz w:val="16"/>
                <w:szCs w:val="16"/>
                <w:lang w:val="en-CA" w:eastAsia="fr-CA"/>
              </w:rPr>
              <w:t>Postdural puncture headache</w:t>
            </w:r>
          </w:p>
          <w:p w:rsidR="009D7F38" w:rsidRPr="00B31B34" w:rsidRDefault="009D7F38" w:rsidP="00A62114">
            <w:pPr>
              <w:numPr>
                <w:ilvl w:val="0"/>
                <w:numId w:val="13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ven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2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Eskandar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Fc2thbmRhcjwvQXV0aG9yPjxZZWFyPjIwMTM8L1llYXI+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Fc2thbmRhcjwvQXV0aG9yPjxZZWFyPjIwMTM8L1llYXI+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4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houlder arthroscop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2h+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xiety scores</w:t>
            </w:r>
          </w:p>
          <w:p w:rsidR="009D7F38" w:rsidRPr="00B31B34" w:rsidRDefault="009D7F38"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ital signs</w:t>
            </w:r>
          </w:p>
          <w:p w:rsidR="009D7F38" w:rsidRPr="00B31B34" w:rsidRDefault="009D7F38"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 scores</w:t>
            </w:r>
          </w:p>
          <w:p w:rsidR="009D7F38" w:rsidRPr="00B31B34" w:rsidRDefault="009D7F38"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albuphine utilization</w:t>
            </w:r>
          </w:p>
          <w:p w:rsidR="009D7F38" w:rsidRPr="00B31B34" w:rsidRDefault="00723E1A"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15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Frouzanfard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Gcm91emFuZmFyZDwvQXV0aG9yPjxZZWFyPjIwMTM8L1ll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Gcm91emFuZmFyZDwvQXV0aG9yPjxZZWFyPjIwMTM8L1ll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49"/>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4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Jahrom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KYWhyb21pPC9BdXRob3I+PFllYXI+MjAxMzwvWWVhcj48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KYWhyb21pPC9BdXRob3I+PFllYXI+MjAxMzwvWWVhcj48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etoclopramid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en reduction and internal rigid fixation of their maxillofacial skeletal trauma</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47"/>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hlorpromazin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examethason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Josh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Kb3NoaTwvQXV0aG9yPjxZZWFyPjIwMTI8L1llYXI+PFJl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Kb3NoaTwvQXV0aG9yPjxZZWFyPjIwMTI8L1llYXI+PFJl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ff-pump coronary artery bypass (OPCAB) surger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w:t>
            </w:r>
            <w:r w:rsidR="00723E1A">
              <w:rPr>
                <w:rFonts w:ascii="Times New Roman" w:eastAsia="Times New Roman" w:hAnsi="Times New Roman"/>
                <w:sz w:val="16"/>
                <w:szCs w:val="16"/>
                <w:lang w:val="en-CA" w:eastAsia="fr-CA"/>
              </w:rPr>
              <w:t>after surgery</w:t>
            </w:r>
            <w:r w:rsidRPr="00B31B34">
              <w:rPr>
                <w:rFonts w:ascii="Times New Roman" w:eastAsia="Times New Roman" w:hAnsi="Times New Roman"/>
                <w:sz w:val="16"/>
                <w:szCs w:val="16"/>
                <w:lang w:val="en-CA" w:eastAsia="fr-CA"/>
              </w:rPr>
              <w:t xml:space="preserve"> </w:t>
            </w:r>
            <w:r w:rsidR="00723E1A">
              <w:rPr>
                <w:rFonts w:ascii="Times New Roman" w:eastAsia="Times New Roman" w:hAnsi="Times New Roman"/>
                <w:sz w:val="16"/>
                <w:szCs w:val="16"/>
                <w:lang w:val="en-CA" w:eastAsia="fr-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54"/>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r w:rsidR="009D7F38" w:rsidRPr="00B31B34">
              <w:rPr>
                <w:rFonts w:ascii="Times New Roman" w:eastAsia="Times New Roman" w:hAnsi="Times New Roman"/>
                <w:sz w:val="16"/>
                <w:szCs w:val="16"/>
                <w:u w:val="single"/>
                <w:lang w:val="en-CA" w:eastAsia="fr-CA"/>
              </w:rPr>
              <w:t xml:space="preserve"> VAS at rest and during deep breathing</w:t>
            </w:r>
          </w:p>
          <w:p w:rsidR="009D7F38" w:rsidRPr="00B31B34" w:rsidRDefault="009D7F38" w:rsidP="00A62114">
            <w:pPr>
              <w:numPr>
                <w:ilvl w:val="0"/>
                <w:numId w:val="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Sedation scores</w:t>
            </w:r>
          </w:p>
          <w:p w:rsidR="009D7F38" w:rsidRPr="00B31B34" w:rsidRDefault="009D7F38" w:rsidP="00A62114">
            <w:pPr>
              <w:numPr>
                <w:ilvl w:val="0"/>
                <w:numId w:val="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ime to extubation</w:t>
            </w:r>
          </w:p>
          <w:p w:rsidR="009D7F38" w:rsidRPr="00B31B34" w:rsidRDefault="009D7F38" w:rsidP="00A62114">
            <w:pPr>
              <w:numPr>
                <w:ilvl w:val="0"/>
                <w:numId w:val="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ramadol utilization</w:t>
            </w:r>
          </w:p>
          <w:p w:rsidR="009D7F38" w:rsidRPr="00B31B34" w:rsidRDefault="009D7F38" w:rsidP="00A62114">
            <w:pPr>
              <w:numPr>
                <w:ilvl w:val="0"/>
                <w:numId w:val="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5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hronic pai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avitha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LYXZpdGhhPC9BdXRob3I+PFllYXI+MjAxMzwvWWVhcj48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y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YXZpdGhhPC9BdXRob3I+PFllYXI+MjAxMzwvWWVhcj48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y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28)</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ataract surgery</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850E5" w:rsidRDefault="009D7F38" w:rsidP="006B0F6C">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850E5" w:rsidRDefault="009D7F38" w:rsidP="006B0F6C">
            <w:pPr>
              <w:spacing w:after="0" w:line="240" w:lineRule="auto"/>
              <w:contextualSpacing/>
              <w:rPr>
                <w:rFonts w:ascii="Times New Roman" w:eastAsia="Times New Roman" w:hAnsi="Times New Roman"/>
                <w:sz w:val="16"/>
                <w:szCs w:val="16"/>
                <w:lang w:val="en-CA" w:eastAsia="fr-CA"/>
              </w:rPr>
            </w:pPr>
            <w:r w:rsidRPr="00B850E5">
              <w:rPr>
                <w:rFonts w:ascii="Times New Roman" w:eastAsia="Times New Roman" w:hAnsi="Times New Roman"/>
                <w:sz w:val="16"/>
                <w:szCs w:val="16"/>
                <w:lang w:val="en-CA" w:eastAsia="fr-CA"/>
              </w:rPr>
              <w:t>Yes</w:t>
            </w:r>
          </w:p>
        </w:tc>
        <w:tc>
          <w:tcPr>
            <w:tcW w:w="535" w:type="pct"/>
            <w:vMerge w:val="restart"/>
            <w:shd w:val="clear" w:color="auto" w:fill="auto"/>
            <w:noWrap/>
          </w:tcPr>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Sedation</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Anxiety</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HR</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MAP</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Intraocular pressure</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idazolam supplementation</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ecovery score</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ostoperative analgesia</w:t>
            </w:r>
          </w:p>
          <w:p w:rsidR="009D7F38" w:rsidRPr="00B31B34" w:rsidRDefault="009D7F38" w:rsidP="00A62114">
            <w:pPr>
              <w:numPr>
                <w:ilvl w:val="0"/>
                <w:numId w:val="14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azepam (n = 2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15 mg/kg</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han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LaGFuPC9BdXRob3I+PFllYXI+MjAxMzwvWWVhcj48UmVj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GFuPC9BdXRob3I+PFllYXI+MjAxMzwvWWVhcj48UmVj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4)</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Total abdominal hysterectomy </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4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4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albuphine utiliz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hezr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LaGV6cmk8L0F1dGhvcj48WWVhcj4yMDEzPC9ZZWFyPjxS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aGV6cmk8L0F1dGhvcj48WWVhcj4yMDEzPC9ZZWFyPjxS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4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4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ataract surgery by phacoemulsification</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Monitored anesthesia care</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44"/>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Pain score intra and post-operative</w:t>
            </w:r>
          </w:p>
          <w:p w:rsidR="009D7F38" w:rsidRPr="00B31B34" w:rsidRDefault="009D7F38" w:rsidP="00A62114">
            <w:pPr>
              <w:numPr>
                <w:ilvl w:val="0"/>
                <w:numId w:val="14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xiety score</w:t>
            </w:r>
          </w:p>
          <w:p w:rsidR="009D7F38" w:rsidRPr="00B31B34" w:rsidRDefault="009D7F38" w:rsidP="00A62114">
            <w:pPr>
              <w:numPr>
                <w:ilvl w:val="0"/>
                <w:numId w:val="14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modynamic parameter measurements</w:t>
            </w:r>
          </w:p>
          <w:p w:rsidR="009D7F38" w:rsidRPr="00B31B34" w:rsidRDefault="009D7F38" w:rsidP="00A62114">
            <w:pPr>
              <w:numPr>
                <w:ilvl w:val="0"/>
                <w:numId w:val="144"/>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atisfaction of surgeon</w:t>
            </w:r>
          </w:p>
        </w:tc>
        <w:tc>
          <w:tcPr>
            <w:tcW w:w="353"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elatonin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oyuncu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Lb3l1bmN1PC9BdXRob3I+PFllYXI+MjAxMzwvWWVhcj48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QyNjQ1NTI8L3N0eWxl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Lb3l1bmN1PC9BdXRob3I+PFllYXI+MjAxMzwvWWVhcj48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QyNjQ1NTI8L3N0eWxl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Radical mastectomy </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4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4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algesic utilization</w:t>
            </w:r>
          </w:p>
          <w:p w:rsidR="009D7F38" w:rsidRPr="00B31B34" w:rsidRDefault="009D7F38" w:rsidP="00A62114">
            <w:pPr>
              <w:numPr>
                <w:ilvl w:val="0"/>
                <w:numId w:val="14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Kumar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Kumar&lt;/Author&gt;&lt;Year&gt;2013&lt;/Year&gt;&lt;RecNum&gt;11088&lt;/RecNum&gt;&lt;DisplayText&gt;&lt;style face="superscript"&gt;151&lt;/style&gt;&lt;/DisplayText&gt;&lt;record&gt;&lt;rec-number&gt;11088&lt;/rec-number&gt;&lt;foreign-keys&gt;&lt;key app="EN" db-id="w90tzs52tz9ze4esfat5w5vhv5pxtepdtxsf" timestamp="1480067014"&gt;11088&lt;/key&gt;&lt;/foreign-keys&gt;&lt;ref-type name="Journal Article"&gt;17&lt;/ref-type&gt;&lt;contributors&gt;&lt;authors&gt;&lt;author&gt;Kumar, Koramutla Pradeep&lt;/author&gt;&lt;author&gt;Kulkarni, Dilip Kumar&lt;/author&gt;&lt;author&gt;Gurajala, Indira&lt;/author&gt;&lt;author&gt;Gopinath, Ramachandran&lt;/author&gt;&lt;/authors&gt;&lt;/contributors&gt;&lt;auth-address&gt;Kumar,Koramutla Pradeep. Department of Anesthesiology, Balaji Institute of Surgery Research and Rehabilitation for Disabled, Tirupati, AP, India.&lt;/auth-address&gt;&lt;titles&gt;&lt;title&gt;Pregabalin versus tramadol for postoperative pain management in patients undergoing lumbar laminectomy: A randomized, double-blinded, placebo-controlled study&lt;/title&gt;&lt;secondary-title&gt;Journal of pain research&lt;/secondary-title&gt;&lt;alt-title&gt;J Pain Res&lt;/alt-title&gt;&lt;/titles&gt;&lt;periodical&gt;&lt;full-title&gt;J Pain Res&lt;/full-title&gt;&lt;abbr-1&gt;Journal of pain research&lt;/abbr-1&gt;&lt;/periodical&gt;&lt;alt-periodical&gt;&lt;full-title&gt;J Pain Res&lt;/full-title&gt;&lt;abbr-1&gt;Journal of pain research&lt;/abbr-1&gt;&lt;/alt-periodical&gt;&lt;pages&gt;471-478&lt;/pages&gt;&lt;volume&gt;6&lt;/volume&gt;&lt;dates&gt;&lt;year&gt;2013&lt;/year&gt;&lt;/dates&gt;&lt;isbn&gt;1178-7090&lt;/isbn&gt;&lt;accession-num&gt;23837006&lt;/accession-num&gt;&lt;work-type&gt;Journal Article&lt;/work-type&gt;&lt;urls&gt;&lt;related-urls&gt;&lt;url&gt;&lt;style face="underline" font="default" size="100%"&gt;http://ovidsp.ovid.com/ovidweb.cgi?T=JS&amp;amp;CSC=Y&amp;amp;NEWS=N&amp;amp;PAGE=fulltext&amp;amp;D=prem&amp;amp;AN=23837006&lt;/style&gt;&lt;/url&gt;&lt;/related-urls&gt;&lt;/urls&gt;&lt;custom2&gt;Source: NLM. PMC3699253&lt;/custom2&gt;&lt;electronic-resource-num&gt;&lt;style face="underline" font="default" size="100%"&gt;http://dx.doi.org/10.2147/JPR.S43613&lt;/style&gt;&lt;/electronic-resource-num&gt;&lt;remote-database-name&gt;MEDLINE&lt;/remote-database-name&gt;&lt;remote-database-provider&gt;Ovid Technologies&lt;/remote-database-provider&gt;&lt;language&gt;English&lt;/language&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ecompressive lumbar lamin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42"/>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Sedation score</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Anxiety score</w:t>
            </w:r>
          </w:p>
          <w:p w:rsidR="009D7F38" w:rsidRPr="00B31B34" w:rsidRDefault="00E44221"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Blood pressure</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R</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R</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escue analgesia</w:t>
            </w:r>
          </w:p>
          <w:p w:rsidR="009D7F38" w:rsidRPr="00B31B34" w:rsidRDefault="00723E1A"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onstipation</w:t>
            </w:r>
          </w:p>
          <w:p w:rsidR="009D7F38" w:rsidRPr="00B31B34" w:rsidRDefault="009D7F38" w:rsidP="00A62114">
            <w:pPr>
              <w:numPr>
                <w:ilvl w:val="0"/>
                <w:numId w:val="14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rowsines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ramadol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Lee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MZWU8L0F1dGhvcj48WWVhcj4yMDEzPC9ZZWFyPjxSZWNO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M0NTk2MzE8L3N0eWxlPjxzdHlsZSBmYWNlPSJu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MZWU8L0F1dGhvcj48WWVhcj4yMDEzPC9ZZWFyPjxSZWNO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M0NTk2MzE8L3N0eWxlPjxzdHlsZSBmYWNlPSJu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or hemi-total thyroid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41"/>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41"/>
              </w:numPr>
              <w:spacing w:after="0" w:line="240" w:lineRule="auto"/>
              <w:ind w:left="159" w:hanging="159"/>
              <w:contextualSpacing/>
              <w:rPr>
                <w:rFonts w:ascii="Times New Roman" w:eastAsia="Times New Roman" w:hAnsi="Times New Roman"/>
                <w:sz w:val="16"/>
                <w:szCs w:val="16"/>
                <w:u w:val="single"/>
                <w:lang w:val="en-CA" w:eastAsia="fr-CA"/>
              </w:rPr>
            </w:pPr>
            <w:r w:rsidRPr="00B31B34">
              <w:rPr>
                <w:rFonts w:ascii="Times New Roman" w:eastAsia="Times New Roman" w:hAnsi="Times New Roman"/>
                <w:sz w:val="16"/>
                <w:szCs w:val="16"/>
                <w:u w:val="single"/>
                <w:lang w:val="en-CA" w:eastAsia="fr-CA"/>
              </w:rPr>
              <w:t>Incidence of postoperative sore throat</w:t>
            </w:r>
          </w:p>
          <w:p w:rsidR="009D7F38" w:rsidRPr="00B31B34" w:rsidRDefault="009D7F38" w:rsidP="00A62114">
            <w:pPr>
              <w:numPr>
                <w:ilvl w:val="0"/>
                <w:numId w:val="14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Number of times of rescue analgesia</w:t>
            </w:r>
          </w:p>
          <w:p w:rsidR="009D7F38" w:rsidRPr="00B31B34" w:rsidRDefault="009D7F38" w:rsidP="00A62114">
            <w:pPr>
              <w:numPr>
                <w:ilvl w:val="0"/>
                <w:numId w:val="14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aleh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NYWxlaDwvQXV0aG9yPjxZZWFyPjIwMTM8L1llYXI+PFJl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YWxlaDwvQXV0aG9yPjxZZWFyPjIwMTM8L1llYXI+PFJl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4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4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Morphine utilization (24h)</w:t>
            </w:r>
          </w:p>
          <w:p w:rsidR="009D7F38" w:rsidRPr="00B31B34" w:rsidRDefault="00723E1A" w:rsidP="00A62114">
            <w:pPr>
              <w:numPr>
                <w:ilvl w:val="0"/>
                <w:numId w:val="140"/>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40"/>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highlight w:val="green"/>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ardani-Kiv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NYXJkYW5pLUtpdmk8L0F1dGhvcj48WWVhcj4yMDEzPC9Z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UyMDcyNzg8L3N0eWxlPjwvdXJsPjwvcmVsYXRl
ZC11cmxzPjwvdXJscz48Y3VzdG9tMj5Tb3VyY2U6IE5MTS4gUE1DNDE1MTQwMDwvY3VzdG9tMj48
cmVtb3RlLWRhdGFiYXNlLW5hbWU+TUVETElORTwvcmVtb3RlLWRhdGFiYXNlLW5hbWU+PHJlbW90
ZS1kYXRhYmFzZS1wcm92aWRlcj5PdmlkIFRlY2hub2xvZ2llczwvcmVtb3RlLWRhdGFiYXNlLXBy
b3ZpZGVyPjxsYW5ndWFnZT5FbmdsaXNoPC9sYW5ndWFnZT48L3JlY29yZD48L0NpdGU+PC9FbmRO
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YXJkYW5pLUtpdmk8L0F1dGhvcj48WWVhcj4yMDEzPC9Z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UyMDcyNzg8L3N0eWxlPjwvdXJsPjwvcmVsYXRl
ZC11cmxzPjwvdXJscz48Y3VzdG9tMj5Tb3VyY2U6IE5MTS4gUE1DNDE1MTQwMDwvY3VzdG9tMj48
cmVtb3RlLWRhdGFiYXNlLW5hbWU+TUVETElORTwvcmVtb3RlLWRhdGFiYXNlLW5hbWU+PHJlbW90
ZS1kYXRhYmFzZS1wcm92aWRlcj5PdmlkIFRlY2hub2xvZ2llczwvcmVtb3RlLWRhdGFiYXNlLXBy
b3ZpZGVyPjxsYW5ndWFnZT5FbmdsaXNoPC9sYW5ndWFnZT48L3JlY29yZD48L0NpdGU+PC9FbmRO
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4</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1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5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terior Cruciate Ligament Reconstruction</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39"/>
              </w:numPr>
              <w:spacing w:after="0" w:line="240" w:lineRule="auto"/>
              <w:ind w:left="159" w:hanging="159"/>
              <w:contextualSpacing/>
              <w:rPr>
                <w:rFonts w:ascii="Times New Roman" w:eastAsia="Times New Roman" w:hAnsi="Times New Roman"/>
                <w:sz w:val="16"/>
                <w:szCs w:val="16"/>
                <w:u w:val="single"/>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3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Pethidine utilization</w:t>
            </w:r>
          </w:p>
          <w:p w:rsidR="009D7F38" w:rsidRPr="00B31B34" w:rsidRDefault="009D7F38" w:rsidP="00A62114">
            <w:pPr>
              <w:numPr>
                <w:ilvl w:val="0"/>
                <w:numId w:val="13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ausea</w:t>
            </w:r>
          </w:p>
          <w:p w:rsidR="009D7F38" w:rsidRPr="00B31B34" w:rsidRDefault="009D7F38" w:rsidP="00A62114">
            <w:pPr>
              <w:numPr>
                <w:ilvl w:val="0"/>
                <w:numId w:val="13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Vomiting</w:t>
            </w:r>
          </w:p>
          <w:p w:rsidR="009D7F38" w:rsidRPr="00B31B34" w:rsidRDefault="009D7F38" w:rsidP="00A62114">
            <w:pPr>
              <w:numPr>
                <w:ilvl w:val="0"/>
                <w:numId w:val="13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zziness</w:t>
            </w:r>
          </w:p>
          <w:p w:rsidR="009D7F38" w:rsidRPr="00B31B34" w:rsidRDefault="009D7F38" w:rsidP="00A62114">
            <w:pPr>
              <w:numPr>
                <w:ilvl w:val="0"/>
                <w:numId w:val="139"/>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dation</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5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ishra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NaXNocmE8L0F1dGhvcj48WWVhcj4yMDEzPC9ZZWFyPjxS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aXNocmE8L0F1dGhvcj48WWVhcj4yMDEzPC9ZZWFyPjxS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5</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horacotomies</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12h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1</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3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Chronic pain</w:t>
            </w:r>
          </w:p>
          <w:p w:rsidR="009D7F38" w:rsidRPr="00B31B34" w:rsidRDefault="00723E1A" w:rsidP="00A62114">
            <w:pPr>
              <w:numPr>
                <w:ilvl w:val="0"/>
                <w:numId w:val="138"/>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3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clofenac utilization</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w</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Diclofenac sodium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8h </w:t>
            </w:r>
            <w:r w:rsidR="00723E1A">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 regular. after: on demand</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Misra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NaXNyYTwvQXV0aG9yPjxZZWFyPjIwMTM8L1llYXI+PFJl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2MDM4ODc8L3N0eWxlPjxzdHlsZSBmYWNlPSJub3JtYWwiIGZv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NaXNyYTwvQXV0aG9yPjxZZWFyPjIwMTM8L1llYXI+PFJl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2MDM4ODc8L3N0eWxlPjxzdHlsZSBmYWNlPSJub3JtYWwiIGZv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6</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9</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Craniotomy for various intracranial tumors</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3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nausea or vomiting</w:t>
            </w:r>
          </w:p>
          <w:p w:rsidR="009D7F38" w:rsidRPr="00B31B34" w:rsidRDefault="00723E1A" w:rsidP="00A62114">
            <w:pPr>
              <w:numPr>
                <w:ilvl w:val="0"/>
                <w:numId w:val="137"/>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37"/>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Fentanyl requirement</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7)</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r>
            <w:r w:rsidR="006C3280">
              <w:rPr>
                <w:rFonts w:ascii="Times New Roman" w:eastAsia="Times New Roman" w:hAnsi="Times New Roman"/>
                <w:sz w:val="16"/>
                <w:szCs w:val="16"/>
                <w:lang w:val="en-CA" w:eastAsia="fr-CA"/>
              </w:rPr>
              <w:instrText xml:space="preserve"> ADDIN EN.CITE &lt;EndNote&gt;&lt;Cite&gt;&lt;Author&gt;NM&lt;/Author&gt;&lt;Year&gt;2013&lt;/Year&gt;&lt;RecNum&gt;16847&lt;/RecNum&gt;&lt;DisplayText&gt;&lt;style face="superscript"&gt;157&lt;/style&gt;&lt;/DisplayText&gt;&lt;record&gt;&lt;rec-number&gt;16847&lt;/rec-number&gt;&lt;foreign-keys&gt;&lt;key app="EN" db-id="w90tzs52tz9ze4esfat5w5vhv5pxtepdtxsf" timestamp="0"&gt;16847&lt;/key&gt;&lt;/foreign-keys&gt;&lt;ref-type name="Web Page"&gt;12&lt;/ref-type&gt;&lt;contributors&gt;&lt;authors&gt;&lt;author&gt;NM&lt;/author&gt;&lt;/authors&gt;&lt;/contributors&gt;&lt;titles&gt;&lt;title&gt;Study to investigate the effectiveness of pregabalin for management of patients undergoing total hip replacement&lt;/title&gt;&lt;/titles&gt;&lt;dates&gt;&lt;year&gt;2013&lt;/year&gt;&lt;/dates&gt;&lt;pub-location&gt;ClinicalTrials.gov&lt;/pub-location&gt;&lt;urls&gt;&lt;related-urls&gt;&lt;url&gt;&lt;style face="underline" font="default" size="100%"&gt;https://clinicaltrials.gov/ct2/show/results/NCT00905437?rslt=With&amp;amp;cond=pregabalin&amp;amp;rank=28&amp;amp;sect=X70156#outcome1&lt;/style&gt;&lt;/url&gt;&lt;/related-urls&gt;&lt;/urls&gt;&lt;/record&gt;&lt;/Cite&gt;&lt;/EndNote&gt;</w:instrText>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7</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2</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otal hip replacement</w:t>
            </w:r>
          </w:p>
        </w:tc>
        <w:tc>
          <w:tcPr>
            <w:tcW w:w="340"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4</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3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3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xiety</w:t>
            </w:r>
          </w:p>
          <w:p w:rsidR="009D7F38" w:rsidRPr="00B31B34" w:rsidRDefault="009D7F38" w:rsidP="00A62114">
            <w:pPr>
              <w:numPr>
                <w:ilvl w:val="0"/>
                <w:numId w:val="13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Time to mobilization</w:t>
            </w:r>
          </w:p>
          <w:p w:rsidR="009D7F38" w:rsidRPr="00B31B34" w:rsidRDefault="009D7F38" w:rsidP="00A62114">
            <w:pPr>
              <w:numPr>
                <w:ilvl w:val="0"/>
                <w:numId w:val="13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Rescue medication usage </w:t>
            </w:r>
          </w:p>
          <w:p w:rsidR="009D7F38" w:rsidRPr="00B31B34" w:rsidRDefault="009D7F38" w:rsidP="00A62114">
            <w:pPr>
              <w:numPr>
                <w:ilvl w:val="0"/>
                <w:numId w:val="13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4d</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4</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Paul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QYXVsPC9BdXRob3I+PFllYXI+MjAxMzwvWWVhcj48UmVj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GwmYW1wO0FOPTIzNDc5MzkzPC9zdHlsZT48c3R5bGUg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QYXVsPC9BdXRob3I+PFllYXI+MjAxMzwvWWVhcj48UmVj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GwmYW1wO0FOPTIzNDc5MzkzPC9zdHlsZT48c3R5bGUg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8</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01</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5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rimary total knee arthroplasty</w:t>
            </w:r>
          </w:p>
        </w:tc>
        <w:tc>
          <w:tcPr>
            <w:tcW w:w="340"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2h </w:t>
            </w:r>
            <w:r w:rsidR="00723E1A">
              <w:rPr>
                <w:rFonts w:ascii="Times New Roman" w:eastAsia="Times New Roman" w:hAnsi="Times New Roman"/>
                <w:sz w:val="16"/>
                <w:szCs w:val="16"/>
                <w:lang w:val="en-CA" w:eastAsia="fr-CA"/>
              </w:rPr>
              <w:t>before surgery</w:t>
            </w:r>
            <w:r w:rsidRPr="00B31B34">
              <w:rPr>
                <w:rFonts w:ascii="Times New Roman" w:eastAsia="Times New Roman" w:hAnsi="Times New Roman"/>
                <w:sz w:val="16"/>
                <w:szCs w:val="16"/>
                <w:lang w:val="en-CA" w:eastAsia="fr-CA"/>
              </w:rPr>
              <w:t xml:space="preserve"> / 8h </w:t>
            </w:r>
            <w:r w:rsidR="00723E1A">
              <w:rPr>
                <w:rFonts w:ascii="Times New Roman" w:eastAsia="Times New Roman" w:hAnsi="Times New Roman"/>
                <w:sz w:val="16"/>
                <w:szCs w:val="16"/>
                <w:lang w:val="en-CA" w:eastAsia="fr-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723E1A"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atient satisfaction</w:t>
            </w:r>
          </w:p>
          <w:p w:rsidR="009D7F38" w:rsidRPr="00B31B34" w:rsidRDefault="009D7F38"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Knee range of motion</w:t>
            </w:r>
          </w:p>
          <w:p w:rsidR="009D7F38" w:rsidRPr="00B31B34" w:rsidRDefault="009D7F38"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Perioperative hemodynamic</w:t>
            </w:r>
          </w:p>
          <w:p w:rsidR="009D7F38" w:rsidRPr="00B31B34" w:rsidRDefault="009D7F38" w:rsidP="00A62114">
            <w:pPr>
              <w:numPr>
                <w:ilvl w:val="0"/>
                <w:numId w:val="135"/>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Respiratory variables</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2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9)</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git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TYWdpdDwvQXV0aG9yPjxZZWFyPjIwMTM8L1llYXI+PFJl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M1MjQ2OTY8L3N0eWxl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YWdpdDwvQXV0aG9yPjxZZWFyPjIwMTM8L1llYXI+PFJl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59</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150 (n = 4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eptoplast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33"/>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3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NSAID utilization</w:t>
            </w:r>
          </w:p>
          <w:p w:rsidR="009D7F38" w:rsidRPr="00B31B34" w:rsidRDefault="009D7F38" w:rsidP="00A62114">
            <w:pPr>
              <w:numPr>
                <w:ilvl w:val="0"/>
                <w:numId w:val="133"/>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75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75</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4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rakatsianou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TYXJha2F0c2lhbm91PC9BdXRob3I+PFllYXI+MjAxMzwv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TA0LTI1MTE8L3BhZ2VzPjx2b2x1bWU+Mjc8L3ZvbHVtZT48bnVtYmVyPjc8L251bWJl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YXJha2F0c2lhbm91PC9BdXRob3I+PFllYXI+MjAxMzwv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TA0LTI1MTE8L3BhZ2VzPjx2b2x1bWU+Mjc8L3ZvbHVtZT48bnVtYmVyPjc8L251bWJl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60</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ight before + 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3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u w:val="single"/>
                <w:lang w:val="en-CA" w:eastAsia="fr-CA"/>
              </w:rPr>
              <w:t>Postoperative pain</w:t>
            </w:r>
          </w:p>
          <w:p w:rsidR="009D7F38" w:rsidRPr="00B31B34" w:rsidRDefault="009D7F38" w:rsidP="00A62114">
            <w:pPr>
              <w:numPr>
                <w:ilvl w:val="0"/>
                <w:numId w:val="13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orphine utilization</w:t>
            </w:r>
          </w:p>
          <w:p w:rsidR="009D7F38" w:rsidRPr="00B31B34" w:rsidRDefault="009D7F38" w:rsidP="00A62114">
            <w:pPr>
              <w:numPr>
                <w:ilvl w:val="0"/>
                <w:numId w:val="132"/>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723E1A" w:rsidP="00A62114">
            <w:pPr>
              <w:numPr>
                <w:ilvl w:val="0"/>
                <w:numId w:val="132"/>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nausea or vomiting</w:t>
            </w: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iddiqu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TaWRkaXF1aTwvQXV0aG9yPjxZZWFyPjIwMTM8L1llYXI+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TaWRkaXF1aTwvQXV0aG9yPjxZZWFyPjIwMTM8L1llYXI+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61</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82</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abapentin</w:t>
            </w:r>
            <w:r w:rsidR="009D7F38" w:rsidRPr="00B31B34">
              <w:rPr>
                <w:rFonts w:ascii="Times New Roman" w:eastAsia="Times New Roman" w:hAnsi="Times New Roman"/>
                <w:sz w:val="16"/>
                <w:szCs w:val="16"/>
                <w:lang w:val="en-CA" w:eastAsia="fr-CA"/>
              </w:rPr>
              <w:t xml:space="preserve"> (n = 3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en bowel surger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48"/>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p>
          <w:p w:rsidR="009D7F38" w:rsidRPr="00B31B34" w:rsidRDefault="009D7F38" w:rsidP="00A62114">
            <w:pPr>
              <w:numPr>
                <w:ilvl w:val="0"/>
                <w:numId w:val="1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 utilization</w:t>
            </w:r>
          </w:p>
          <w:p w:rsidR="009D7F38" w:rsidRPr="00B31B34" w:rsidRDefault="009D7F38" w:rsidP="00A62114">
            <w:pPr>
              <w:numPr>
                <w:ilvl w:val="0"/>
                <w:numId w:val="1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ength of stay</w:t>
            </w:r>
          </w:p>
          <w:p w:rsidR="009D7F38" w:rsidRPr="00B31B34" w:rsidRDefault="009D7F38" w:rsidP="00A62114">
            <w:pPr>
              <w:numPr>
                <w:ilvl w:val="0"/>
                <w:numId w:val="1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Side effects</w:t>
            </w:r>
          </w:p>
          <w:p w:rsidR="009D7F38" w:rsidRPr="00B31B34" w:rsidRDefault="009D7F38" w:rsidP="00A62114">
            <w:pPr>
              <w:numPr>
                <w:ilvl w:val="0"/>
                <w:numId w:val="148"/>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Opioid-related symptom distress scale</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Talikoti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3)</w:t>
            </w:r>
            <w:r w:rsidRPr="00B31B34">
              <w:rPr>
                <w:rFonts w:ascii="Times New Roman" w:eastAsia="Times New Roman" w:hAnsi="Times New Roman"/>
                <w:sz w:val="16"/>
                <w:szCs w:val="16"/>
                <w:lang w:val="en-CA" w:eastAsia="fr-CA"/>
              </w:rPr>
              <w:fldChar w:fldCharType="begin">
                <w:fldData xml:space="preserve">PEVuZE5vdGU+PENpdGU+PEF1dGhvcj5UYWxpa290aTwvQXV0aG9yPjxZZWFyPjIwMTM8L1llYXI+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UYWxpa290aTwvQXV0aG9yPjxZZWFyPjIwMTM8L1llYXI+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62</w:t>
            </w:r>
            <w:r w:rsidRPr="00B31B34">
              <w:rPr>
                <w:rFonts w:ascii="Times New Roman" w:eastAsia="Times New Roman" w:hAnsi="Times New Roman"/>
                <w:sz w:val="16"/>
                <w:szCs w:val="16"/>
                <w:lang w:val="en-CA" w:eastAsia="fr-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30)</w:t>
            </w:r>
          </w:p>
        </w:tc>
        <w:tc>
          <w:tcPr>
            <w:tcW w:w="388" w:type="pct"/>
            <w:gridSpan w:val="2"/>
            <w:vMerge w:val="restar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340" w:type="pct"/>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Default="009D7F38" w:rsidP="008E7EF6">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723E1A" w:rsidP="008E7EF6">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c>
          <w:tcPr>
            <w:tcW w:w="535" w:type="pct"/>
            <w:vMerge w:val="restart"/>
            <w:shd w:val="clear" w:color="auto" w:fill="F2F2F2"/>
            <w:noWrap/>
          </w:tcPr>
          <w:p w:rsidR="009D7F38" w:rsidRPr="00B31B34" w:rsidRDefault="009D7F38" w:rsidP="00A62114">
            <w:pPr>
              <w:numPr>
                <w:ilvl w:val="0"/>
                <w:numId w:val="13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Heart rate and blood pressure following laryngoscopy</w:t>
            </w:r>
          </w:p>
          <w:p w:rsidR="009D7F38" w:rsidRPr="00B31B34" w:rsidRDefault="009D7F38" w:rsidP="00A62114">
            <w:pPr>
              <w:numPr>
                <w:ilvl w:val="0"/>
                <w:numId w:val="131"/>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dverse effects</w:t>
            </w:r>
          </w:p>
        </w:tc>
        <w:tc>
          <w:tcPr>
            <w:tcW w:w="353" w:type="pct"/>
            <w:shd w:val="clear" w:color="auto" w:fill="F2F2F2"/>
            <w:noWrap/>
          </w:tcPr>
          <w:p w:rsidR="009D7F38" w:rsidRPr="00B31B34" w:rsidRDefault="00723E1A"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Not mentione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lacebo</w:t>
            </w:r>
            <w:r w:rsidR="009D7F38" w:rsidRPr="00B31B34">
              <w:rPr>
                <w:rFonts w:ascii="Times New Roman" w:eastAsia="Times New Roman" w:hAnsi="Times New Roman"/>
                <w:sz w:val="16"/>
                <w:szCs w:val="16"/>
                <w:lang w:val="en-CA" w:eastAsia="fr-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0</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3" w:type="pct"/>
            <w:shd w:val="clear" w:color="auto" w:fill="F2F2F2"/>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yatollah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BeWF0b2xsYWhpPC9BdXRob3I+PFllYXI+MjAxNDwvWWVh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BeWF0b2xsYWhpPC9BdXRob3I+PFllYXI+MjAxNDwvWWVh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1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icrolaryngeal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before+ 1.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8E7EF6" w:rsidRDefault="009D7F38" w:rsidP="008E7EF6">
            <w:pPr>
              <w:spacing w:after="0" w:line="240" w:lineRule="auto"/>
              <w:contextualSpacing/>
              <w:rPr>
                <w:rFonts w:ascii="Times New Roman" w:hAnsi="Times New Roman"/>
                <w:color w:val="000000"/>
                <w:sz w:val="16"/>
                <w:szCs w:val="16"/>
                <w:lang w:val="en-CA"/>
              </w:rPr>
            </w:pPr>
          </w:p>
        </w:tc>
        <w:tc>
          <w:tcPr>
            <w:tcW w:w="533" w:type="pct"/>
          </w:tcPr>
          <w:p w:rsidR="009D7F38" w:rsidRPr="008E7EF6" w:rsidRDefault="00723E1A" w:rsidP="008E7EF6">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auto"/>
            <w:noWrap/>
          </w:tcPr>
          <w:p w:rsidR="009D7F38" w:rsidRPr="00B31B34" w:rsidRDefault="009D7F38" w:rsidP="00A62114">
            <w:pPr>
              <w:numPr>
                <w:ilvl w:val="0"/>
                <w:numId w:val="18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Hemodyn stability after laryngoscopy</w:t>
            </w:r>
          </w:p>
          <w:p w:rsidR="009D7F38" w:rsidRPr="00B31B34" w:rsidRDefault="009D7F38" w:rsidP="00A62114">
            <w:pPr>
              <w:numPr>
                <w:ilvl w:val="0"/>
                <w:numId w:val="18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5 mins</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afn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CYWZuYTwvQXV0aG9yPjxZZWFyPjIwMTQ8L1llYXI+PFJl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YWZuYTwvQXV0aG9yPjxZZWFyPjIwMTQ8L1llYXI+PFJl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ynecological surgeries</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86"/>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Mean time of onset of analgesia</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Level of sensory block at 5 min and 10 min interval</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Onset of motor block</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 xml:space="preserve">Total duration of analgesia and </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Total requirement of rescue analgesia</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modynamics</w:t>
            </w:r>
          </w:p>
          <w:p w:rsidR="009D7F38" w:rsidRPr="00B31B34" w:rsidRDefault="009D7F38" w:rsidP="00A62114">
            <w:pPr>
              <w:numPr>
                <w:ilvl w:val="0"/>
                <w:numId w:val="18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ekaw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CZWthd2k8L0F1dGhvcj48WWVhcj4yMDE0PC9ZZWFyPjxS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ZWthd2k8L0F1dGhvcj48WWVhcj4yMDE0PC9ZZWFyPjxS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8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8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p w:rsidR="009D7F38" w:rsidRPr="00B31B34" w:rsidRDefault="00723E1A" w:rsidP="00A62114">
            <w:pPr>
              <w:numPr>
                <w:ilvl w:val="0"/>
                <w:numId w:val="18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8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18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lobal satisfac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Carvalho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DYXJ2YWxobzwvQXV0aG9yPjxZZWFyPjIwMTQ8L1llYXI+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DYXJ2YWxobzwvQXV0aG9yPjxZZWFyPjIwMTQ8L1llYXI+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93)</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esarean</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before surgery</w:t>
            </w:r>
            <w:r w:rsidR="009D7F38" w:rsidRPr="00B31B34">
              <w:rPr>
                <w:rFonts w:ascii="Times New Roman" w:hAnsi="Times New Roman"/>
                <w:color w:val="000000"/>
                <w:sz w:val="16"/>
                <w:szCs w:val="16"/>
                <w:lang w:val="en-CA"/>
              </w:rPr>
              <w:t xml:space="preserve"> + 8h </w:t>
            </w:r>
            <w:r>
              <w:rPr>
                <w:rFonts w:ascii="Times New Roman" w:hAnsi="Times New Roman"/>
                <w:color w:val="000000"/>
                <w:sz w:val="16"/>
                <w:szCs w:val="16"/>
                <w:lang w:val="en-CA"/>
              </w:rPr>
              <w:t>after surgery</w:t>
            </w:r>
            <w:r w:rsidR="009D7F38" w:rsidRPr="00B31B34">
              <w:rPr>
                <w:rFonts w:ascii="Times New Roman" w:hAnsi="Times New Roman"/>
                <w:color w:val="000000"/>
                <w:sz w:val="16"/>
                <w:szCs w:val="16"/>
                <w:lang w:val="en-CA"/>
              </w:rPr>
              <w:t xml:space="preserv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8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8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w:t>
            </w:r>
          </w:p>
          <w:p w:rsidR="009D7F38" w:rsidRPr="00B31B34" w:rsidRDefault="009D7F38" w:rsidP="00A62114">
            <w:pPr>
              <w:numPr>
                <w:ilvl w:val="0"/>
                <w:numId w:val="18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requirement</w:t>
            </w:r>
          </w:p>
          <w:p w:rsidR="009D7F38" w:rsidRPr="00B31B34" w:rsidRDefault="009D7F38" w:rsidP="00A62114">
            <w:pPr>
              <w:numPr>
                <w:ilvl w:val="0"/>
                <w:numId w:val="18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p w:rsidR="009D7F38" w:rsidRPr="00B31B34" w:rsidRDefault="009D7F38" w:rsidP="00A62114">
            <w:pPr>
              <w:numPr>
                <w:ilvl w:val="0"/>
                <w:numId w:val="18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PGAR score</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9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Chotto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DaG90dG9uPC9BdXRob3I+PFllYXI+MjAxNDwvWWVhcj48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DaG90dG9uPC9BdXRob3I+PFllYXI+MjAxNDwvWWVhcj48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4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83"/>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8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Analgesic requirement</w:t>
            </w:r>
          </w:p>
          <w:p w:rsidR="009D7F38" w:rsidRPr="00B31B34" w:rsidRDefault="00723E1A" w:rsidP="00A62114">
            <w:pPr>
              <w:numPr>
                <w:ilvl w:val="0"/>
                <w:numId w:val="18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8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Clark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DbGFya2U8L0F1dGhvcj48WWVhcj4yMDE0PC9ZZWFyPjxS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4NTUtODY0PC9wYWdlcz48dm9sdW1lPjExMzwvdm9sdW1lPjxudW1iZXI+NTwvbnVt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DbGFya2U8L0F1dGhvcj48WWVhcj4yMDE0PC9ZZWFyPjxS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4NTUtODY0PC9wYWdlcz48dm9sdW1lPjExMzwvdm9sdW1lPjxudW1iZXI+NTwvbnVt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79</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88)</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knee arthroplast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8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4E70CB" w:rsidP="00A62114">
            <w:pPr>
              <w:numPr>
                <w:ilvl w:val="0"/>
                <w:numId w:val="18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Timed up and go</w:t>
            </w:r>
            <w:r w:rsidR="009D7F38" w:rsidRPr="00B31B34">
              <w:rPr>
                <w:rFonts w:ascii="Times New Roman" w:hAnsi="Times New Roman"/>
                <w:color w:val="000000"/>
                <w:sz w:val="16"/>
                <w:szCs w:val="16"/>
                <w:lang w:val="en-CA"/>
              </w:rPr>
              <w:t xml:space="preserve"> test</w:t>
            </w:r>
          </w:p>
          <w:p w:rsidR="009D7F38" w:rsidRPr="00B31B34" w:rsidRDefault="009D7F38" w:rsidP="00A62114">
            <w:pPr>
              <w:numPr>
                <w:ilvl w:val="0"/>
                <w:numId w:val="18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tair test</w:t>
            </w:r>
          </w:p>
          <w:p w:rsidR="009D7F38" w:rsidRPr="00B31B34" w:rsidRDefault="004E70CB" w:rsidP="00A62114">
            <w:pPr>
              <w:numPr>
                <w:ilvl w:val="0"/>
                <w:numId w:val="18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6 minute walk test</w:t>
            </w:r>
          </w:p>
          <w:p w:rsidR="009D7F38" w:rsidRPr="00B31B34" w:rsidRDefault="004E70CB" w:rsidP="00A62114">
            <w:pPr>
              <w:numPr>
                <w:ilvl w:val="0"/>
                <w:numId w:val="18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Western Ontario and McMaster Universities Osteoarthritis Index</w:t>
            </w:r>
            <w:r w:rsidR="009D7F38" w:rsidRPr="00B31B34">
              <w:rPr>
                <w:rFonts w:ascii="Times New Roman" w:hAnsi="Times New Roman"/>
                <w:color w:val="000000"/>
                <w:sz w:val="16"/>
                <w:szCs w:val="16"/>
                <w:lang w:val="en-CA"/>
              </w:rPr>
              <w:t xml:space="preserve"> function scores</w:t>
            </w:r>
          </w:p>
          <w:p w:rsidR="009D7F38" w:rsidRPr="00B31B34" w:rsidRDefault="009D7F38" w:rsidP="00A62114">
            <w:pPr>
              <w:numPr>
                <w:ilvl w:val="0"/>
                <w:numId w:val="18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18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ange of motion</w:t>
            </w:r>
          </w:p>
          <w:p w:rsidR="009D7F38" w:rsidRPr="00B31B34" w:rsidRDefault="009D7F38" w:rsidP="00A62114">
            <w:pPr>
              <w:numPr>
                <w:ilvl w:val="0"/>
                <w:numId w:val="18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p w:rsidR="009D7F38" w:rsidRPr="00B31B34" w:rsidRDefault="009D7F38" w:rsidP="00A62114">
            <w:pPr>
              <w:numPr>
                <w:ilvl w:val="0"/>
                <w:numId w:val="18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xiety</w:t>
            </w:r>
          </w:p>
          <w:p w:rsidR="009D7F38" w:rsidRPr="00B31B34" w:rsidRDefault="009D7F38" w:rsidP="00A62114">
            <w:pPr>
              <w:numPr>
                <w:ilvl w:val="0"/>
                <w:numId w:val="18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epression score</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77)</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Debaecker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Debaecker&lt;/Author&gt;&lt;Year&gt;2014&lt;/Year&gt;&lt;RecNum&gt;15755&lt;/RecNum&gt;&lt;DisplayText&gt;&lt;style face="superscript"&gt;169&lt;/style&gt;&lt;/DisplayText&gt;&lt;record&gt;&lt;rec-number&gt;15755&lt;/rec-number&gt;&lt;foreign-keys&gt;&lt;key app="EN" db-id="w90tzs52tz9ze4esfat5w5vhv5pxtepdtxsf" timestamp="1480067823"&gt;15755&lt;/key&gt;&lt;/foreign-keys&gt;&lt;ref-type name="Journal Article"&gt;17&lt;/ref-type&gt;&lt;contributors&gt;&lt;authors&gt;&lt;author&gt;Debaecker, L.&lt;/author&gt;&lt;author&gt;Roosebeke, A.&lt;/author&gt;&lt;author&gt;Garot, M.&lt;/author&gt;&lt;author&gt;Andrieu, G.&lt;/author&gt;&lt;author&gt;Sanders, V.&lt;/author&gt;&lt;author&gt;Chalons, N.&lt;/author&gt;&lt;author&gt;Capron, B.&lt;/author&gt;&lt;author&gt;Wattier, J. M.&lt;/author&gt;&lt;author&gt;Lebuffe, G.&lt;/author&gt;&lt;/authors&gt;&lt;/contributors&gt;&lt;titles&gt;&lt;title&gt;Administration préopératoire de gabapentine et douleurs résiduelles après chirurgie thyroïdienne: Une étude randomisé double aveugle contre placebo&lt;/title&gt;&lt;secondary-title&gt;Annales Francaises d&amp;apos;Anesthesie et de Réanimation&lt;/secondary-title&gt;&lt;alt-title&gt;Ann. Fr. Anest. Reanim.&lt;/alt-title&gt;&lt;short-title&gt;Preoperative administration of gabapentin and residual pain after thyroid surgery: a double blind randomized against placebo&lt;/short-title&gt;&lt;/titles&gt;&lt;periodical&gt;&lt;full-title&gt;Ann Fr Anesth Reanim&lt;/full-title&gt;&lt;abbr-1&gt;Annales francaises d&amp;apos;anesthesie et de reanimation&lt;/abbr-1&gt;&lt;/periodical&gt;&lt;pages&gt;A147-A148&lt;/pages&gt;&lt;volume&gt;33&lt;/volume&gt;&lt;number&gt;2&lt;/number&gt;&lt;dates&gt;&lt;year&gt;2014&lt;/year&gt;&lt;pub-dates&gt;&lt;date&gt;Sep&lt;/date&gt;&lt;/pub-dates&gt;&lt;/dates&gt;&lt;isbn&gt;0750-7658&lt;/isbn&gt;&lt;accession-num&gt;WOS:000343373500222&lt;/accession-num&gt;&lt;work-type&gt;Meeting Abstract&lt;/work-type&gt;&lt;urls&gt;&lt;/urls&gt;&lt;electronic-resource-num&gt;10.1016/j.annfar.2014.07.237&lt;/electronic-resource-num&gt;&lt;language&gt;Frenc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6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41)</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hyroid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8E7EF6">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723E1A" w:rsidP="008E7EF6">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auto"/>
            <w:noWrap/>
          </w:tcPr>
          <w:p w:rsidR="009D7F38" w:rsidRPr="00B31B34" w:rsidRDefault="009D7F38" w:rsidP="00A62114">
            <w:pPr>
              <w:numPr>
                <w:ilvl w:val="0"/>
                <w:numId w:val="18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Em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FbWFuPC9BdXRob3I+PFllYXI+MjAxNDwvWWVhcj48UmVj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FbWFuPC9BdXRob3I+PFllYXI+MjAxNDwvWWVhcj48UmVj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abdominal hysterectomy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D06198" w:rsidP="00A62114">
            <w:pPr>
              <w:numPr>
                <w:ilvl w:val="0"/>
                <w:numId w:val="180"/>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systolic blood pressure</w:t>
            </w:r>
          </w:p>
          <w:p w:rsidR="009D7F38" w:rsidRPr="00B31B34" w:rsidRDefault="00D06198" w:rsidP="00A62114">
            <w:pPr>
              <w:numPr>
                <w:ilvl w:val="0"/>
                <w:numId w:val="180"/>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diastolic blood pressure</w:t>
            </w:r>
          </w:p>
          <w:p w:rsidR="009D7F38" w:rsidRPr="00B31B34" w:rsidRDefault="00D06198" w:rsidP="00A62114">
            <w:pPr>
              <w:numPr>
                <w:ilvl w:val="0"/>
                <w:numId w:val="180"/>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Mean blood pressure</w:t>
            </w:r>
          </w:p>
          <w:p w:rsidR="009D7F38" w:rsidRPr="00B31B34" w:rsidRDefault="009D7F38" w:rsidP="00A62114">
            <w:pPr>
              <w:numPr>
                <w:ilvl w:val="0"/>
                <w:numId w:val="180"/>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HR</w:t>
            </w:r>
          </w:p>
          <w:p w:rsidR="009D7F38" w:rsidRPr="00B31B34" w:rsidRDefault="009D7F38" w:rsidP="00A62114">
            <w:pPr>
              <w:numPr>
                <w:ilvl w:val="0"/>
                <w:numId w:val="180"/>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SpO2</w:t>
            </w:r>
          </w:p>
          <w:p w:rsidR="009D7F38" w:rsidRPr="00B31B34" w:rsidRDefault="00723E1A" w:rsidP="00A62114">
            <w:pPr>
              <w:numPr>
                <w:ilvl w:val="0"/>
                <w:numId w:val="18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r w:rsidR="009D7F38" w:rsidRPr="00B31B34">
              <w:rPr>
                <w:rFonts w:ascii="Times New Roman" w:hAnsi="Times New Roman"/>
                <w:color w:val="000000"/>
                <w:sz w:val="16"/>
                <w:szCs w:val="16"/>
                <w:u w:val="single"/>
                <w:lang w:val="en-CA"/>
              </w:rPr>
              <w:t xml:space="preserve"> VAS scores</w:t>
            </w:r>
          </w:p>
          <w:p w:rsidR="009D7F38" w:rsidRPr="00B31B34" w:rsidRDefault="004E70CB" w:rsidP="00A62114">
            <w:pPr>
              <w:numPr>
                <w:ilvl w:val="0"/>
                <w:numId w:val="18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Ramsay Sedation Scale</w:t>
            </w:r>
          </w:p>
          <w:p w:rsidR="009D7F38" w:rsidRPr="00B31B34" w:rsidRDefault="009D7F38" w:rsidP="00A62114">
            <w:pPr>
              <w:numPr>
                <w:ilvl w:val="0"/>
                <w:numId w:val="18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morphine utilization</w:t>
            </w:r>
          </w:p>
          <w:p w:rsidR="009D7F38" w:rsidRPr="00B31B34" w:rsidRDefault="00723E1A" w:rsidP="00A62114">
            <w:pPr>
              <w:numPr>
                <w:ilvl w:val="0"/>
                <w:numId w:val="18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8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Erc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FcmNhbjwvQXV0aG9yPjxZZWFyPjIwMTQ8L1llYXI+PFJl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FcmNhbjwvQXV0aG9yPjxZZWFyPjIwMTQ8L1llYXI+PFJl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1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rotid endartectom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AB59BE" w:rsidRDefault="009D7F38" w:rsidP="00AB59BE">
            <w:pPr>
              <w:spacing w:after="0" w:line="240" w:lineRule="auto"/>
              <w:contextualSpacing/>
              <w:rPr>
                <w:rFonts w:ascii="Times New Roman" w:hAnsi="Times New Roman"/>
                <w:color w:val="000000"/>
                <w:sz w:val="16"/>
                <w:szCs w:val="16"/>
                <w:lang w:val="en-CA"/>
              </w:rPr>
            </w:pPr>
          </w:p>
        </w:tc>
        <w:tc>
          <w:tcPr>
            <w:tcW w:w="533" w:type="pct"/>
          </w:tcPr>
          <w:p w:rsidR="009D7F38" w:rsidRPr="00AB59BE" w:rsidRDefault="009D7F38" w:rsidP="00AB59BE">
            <w:pPr>
              <w:spacing w:after="0" w:line="240" w:lineRule="auto"/>
              <w:contextualSpacing/>
              <w:rPr>
                <w:rFonts w:ascii="Times New Roman" w:hAnsi="Times New Roman"/>
                <w:color w:val="000000"/>
                <w:sz w:val="16"/>
                <w:szCs w:val="16"/>
                <w:lang w:val="en-CA"/>
              </w:rPr>
            </w:pPr>
            <w:r w:rsidRPr="00AB59BE">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9D7F38" w:rsidP="00A62114">
            <w:pPr>
              <w:numPr>
                <w:ilvl w:val="0"/>
                <w:numId w:val="17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Hemodynamic parameters</w:t>
            </w:r>
            <w:r w:rsidRPr="00B31B34">
              <w:rPr>
                <w:rFonts w:ascii="Times New Roman" w:hAnsi="Times New Roman"/>
                <w:color w:val="000000"/>
                <w:sz w:val="16"/>
                <w:szCs w:val="16"/>
                <w:lang w:val="en-CA"/>
              </w:rPr>
              <w:t xml:space="preserve"> </w:t>
            </w:r>
          </w:p>
          <w:p w:rsidR="009D7F38" w:rsidRPr="00B31B34" w:rsidRDefault="009D7F38" w:rsidP="00A62114">
            <w:pPr>
              <w:numPr>
                <w:ilvl w:val="0"/>
                <w:numId w:val="17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17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ooperation</w:t>
            </w:r>
          </w:p>
          <w:p w:rsidR="009D7F38" w:rsidRPr="00B31B34" w:rsidRDefault="009D7F38" w:rsidP="00A62114">
            <w:pPr>
              <w:numPr>
                <w:ilvl w:val="0"/>
                <w:numId w:val="17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ortisol level</w:t>
            </w:r>
          </w:p>
          <w:p w:rsidR="009D7F38" w:rsidRPr="00B31B34" w:rsidRDefault="009D7F38" w:rsidP="00A62114">
            <w:pPr>
              <w:numPr>
                <w:ilvl w:val="0"/>
                <w:numId w:val="17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requirement</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Georg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HZW9yZ2U8L0F1dGhvcj48WWVhcj4yMDE0PC9ZZWFyPjxS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HZW9yZ2U8L0F1dGhvcj48WWVhcj4yMDE0PC9ZZWFyPjxS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1</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28)</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en elective 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after first dos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7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7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Morphine utilization</w:t>
            </w:r>
            <w:r w:rsidRPr="00B31B34">
              <w:rPr>
                <w:rFonts w:ascii="Times New Roman" w:hAnsi="Times New Roman"/>
                <w:color w:val="000000"/>
                <w:sz w:val="16"/>
                <w:szCs w:val="16"/>
                <w:lang w:val="en-CA"/>
              </w:rPr>
              <w:t xml:space="preserve"> </w:t>
            </w:r>
          </w:p>
          <w:p w:rsidR="009D7F38" w:rsidRPr="00B31B34" w:rsidRDefault="009D7F38" w:rsidP="00A62114">
            <w:pPr>
              <w:numPr>
                <w:ilvl w:val="0"/>
                <w:numId w:val="17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75 (n = 3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Grosen </w:t>
            </w:r>
            <w:r w:rsidRPr="00B31B34">
              <w:rPr>
                <w:rFonts w:ascii="Times New Roman" w:hAnsi="Times New Roman"/>
                <w:i/>
                <w:color w:val="000000"/>
                <w:sz w:val="16"/>
                <w:szCs w:val="16"/>
                <w:lang w:val="en-CA"/>
              </w:rPr>
              <w:t>et al.</w:t>
            </w:r>
            <w:r w:rsidRPr="00B31B34">
              <w:rPr>
                <w:rFonts w:ascii="Times New Roman" w:hAnsi="Times New Roman"/>
                <w:color w:val="000000"/>
                <w:sz w:val="16"/>
                <w:szCs w:val="16"/>
                <w:lang w:val="en-CA"/>
              </w:rPr>
              <w:t> </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Hcm9zZW48L0F1dGhvcj48WWVhcj4yMDE0PC9ZZWFyPjxS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Hcm9zZW48L0F1dGhvcj48WWVhcj4yMDE0PC9ZZWFyPjxS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terior thoraco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ay 1: 600. day 2: 900. day 3-5: 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w:t>
            </w:r>
          </w:p>
        </w:tc>
        <w:tc>
          <w:tcPr>
            <w:tcW w:w="97" w:type="pct"/>
          </w:tcPr>
          <w:p w:rsidR="009D7F38" w:rsidRPr="00AB59BE" w:rsidRDefault="009D7F38" w:rsidP="008405EF">
            <w:pPr>
              <w:spacing w:after="0" w:line="240" w:lineRule="auto"/>
              <w:contextualSpacing/>
              <w:rPr>
                <w:rFonts w:ascii="Times New Roman" w:hAnsi="Times New Roman"/>
                <w:color w:val="000000"/>
                <w:sz w:val="16"/>
                <w:szCs w:val="16"/>
                <w:lang w:val="en-CA"/>
              </w:rPr>
            </w:pPr>
          </w:p>
        </w:tc>
        <w:tc>
          <w:tcPr>
            <w:tcW w:w="533" w:type="pct"/>
          </w:tcPr>
          <w:p w:rsidR="009D7F38" w:rsidRPr="00AB59BE" w:rsidRDefault="009D7F38" w:rsidP="008405EF">
            <w:pPr>
              <w:spacing w:after="0" w:line="240" w:lineRule="auto"/>
              <w:contextualSpacing/>
              <w:rPr>
                <w:rFonts w:ascii="Times New Roman" w:hAnsi="Times New Roman"/>
                <w:color w:val="000000"/>
                <w:sz w:val="16"/>
                <w:szCs w:val="16"/>
                <w:lang w:val="en-CA"/>
              </w:rPr>
            </w:pPr>
            <w:r w:rsidRPr="00AB59BE">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ersistent post-thoracotomy pain at 6 months</w:t>
            </w:r>
          </w:p>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Early</w:t>
            </w:r>
            <w:r w:rsidRPr="00B31B34">
              <w:rPr>
                <w:rFonts w:ascii="Times New Roman" w:hAnsi="Times New Roman"/>
                <w:color w:val="000000"/>
                <w:sz w:val="16"/>
                <w:szCs w:val="16"/>
                <w:lang w:val="en-CA"/>
              </w:rPr>
              <w:br/>
              <w:t>postoperative post-thoracotomy pain</w:t>
            </w:r>
          </w:p>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requirements</w:t>
            </w:r>
          </w:p>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Recovery and </w:t>
            </w:r>
          </w:p>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a-related adverse effects over the first 3 weeks</w:t>
            </w:r>
          </w:p>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ersistent post-thoracotomy pain at 3 months</w:t>
            </w:r>
          </w:p>
          <w:p w:rsidR="009D7F38" w:rsidRPr="00B31B34" w:rsidRDefault="009D7F38" w:rsidP="00A62114">
            <w:pPr>
              <w:numPr>
                <w:ilvl w:val="0"/>
                <w:numId w:val="17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Işik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JxZ9pazwvQXV0aG9yPjxZZWFyPjIwMTQ8L1llYXI+PFJl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JxZ9pazwvQXV0aG9yPjxZZWFyPjIwMTQ8L1llYXI+PFJl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Endodontic procedures</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30 min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76"/>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r w:rsidR="009D7F38" w:rsidRPr="00B31B34">
              <w:rPr>
                <w:rFonts w:ascii="Times New Roman" w:hAnsi="Times New Roman"/>
                <w:color w:val="000000"/>
                <w:sz w:val="16"/>
                <w:szCs w:val="16"/>
                <w:u w:val="single"/>
                <w:lang w:val="en-CA"/>
              </w:rPr>
              <w:t xml:space="preserve"> VAS score</w:t>
            </w:r>
          </w:p>
          <w:p w:rsidR="009D7F38" w:rsidRPr="00B31B34" w:rsidRDefault="009D7F38" w:rsidP="00A62114">
            <w:pPr>
              <w:numPr>
                <w:ilvl w:val="0"/>
                <w:numId w:val="176"/>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rnoxicam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Joseph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Kb3NlcGg8L0F1dGhvcj48WWVhcj4yMDE0PC9ZZWFyPjxS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Kb3NlcGg8L0F1dGhvcj48WWVhcj4yMDE0PC9ZZWFyPjxS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5/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 with a lower abdominal incision</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before and 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7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VAS postoperative pain</w:t>
            </w:r>
          </w:p>
          <w:p w:rsidR="009D7F38" w:rsidRPr="00B31B34" w:rsidRDefault="009D7F38" w:rsidP="00A62114">
            <w:pPr>
              <w:numPr>
                <w:ilvl w:val="0"/>
                <w:numId w:val="17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9D7F38" w:rsidP="00A62114">
            <w:pPr>
              <w:numPr>
                <w:ilvl w:val="0"/>
                <w:numId w:val="17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 levels</w:t>
            </w:r>
          </w:p>
          <w:p w:rsidR="009D7F38" w:rsidRPr="00B31B34" w:rsidRDefault="009D7F38" w:rsidP="00A62114">
            <w:pPr>
              <w:numPr>
                <w:ilvl w:val="0"/>
                <w:numId w:val="17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lprazolam (n = 25/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Karbić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4)</w:t>
            </w:r>
            <w:r w:rsidRPr="00B31B34">
              <w:rPr>
                <w:rFonts w:ascii="Times New Roman" w:hAnsi="Times New Roman"/>
                <w:sz w:val="16"/>
                <w:szCs w:val="16"/>
                <w:lang w:val="en-CA"/>
              </w:rPr>
              <w:fldChar w:fldCharType="begin">
                <w:fldData xml:space="preserve">PEVuZE5vdGU+PENpdGU+PEF1dGhvcj5LYXJiacSHPC9BdXRob3I+PFllYXI+MjAxNDwvWWVhcj48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LYXJiacSHPC9BdXRob3I+PFllYXI+MjAxNDwvWWVhcj48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176</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5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r w:rsidR="009D7F38" w:rsidRPr="00B31B34">
              <w:rPr>
                <w:rFonts w:ascii="Times New Roman" w:hAnsi="Times New Roman"/>
                <w:color w:val="000000"/>
                <w:sz w:val="16"/>
                <w:szCs w:val="16"/>
                <w:u w:val="single"/>
                <w:lang w:val="en-CA"/>
              </w:rPr>
              <w:t xml:space="preserve"> VAS scale</w:t>
            </w:r>
          </w:p>
          <w:p w:rsidR="009D7F38" w:rsidRPr="00B31B34" w:rsidRDefault="009D7F38" w:rsidP="00A62114">
            <w:pPr>
              <w:numPr>
                <w:ilvl w:val="0"/>
                <w:numId w:val="15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ortisol levels</w:t>
            </w:r>
          </w:p>
          <w:p w:rsidR="009D7F38" w:rsidRPr="00B31B34" w:rsidRDefault="009D7F38" w:rsidP="00A62114">
            <w:pPr>
              <w:numPr>
                <w:ilvl w:val="0"/>
                <w:numId w:val="15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thecolamine level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huran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LaHVyYW5hPC9BdXRob3I+PFllYXI+MjAxNDwvWWVhcj48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5FMzYzLTg8L3BhZ2VzPjx2b2x1bWU+Mzk8L3ZvbHVtZT48bnVtYmVy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RsJmFtcDtBTj0yNDM4NDY1Nzwvc3R5bGU+PHN0eWxlIGZhY2U9Im5vcm1h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aHVyYW5hPC9BdXRob3I+PFllYXI+MjAxNDwvWWVhcj48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5FMzYzLTg8L3BhZ2VzPjx2b2x1bWU+Mzk8L3ZvbHVtZT48bnVtYmVy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pinal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8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7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modynamics</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pO2</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R</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17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ry mouth</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eneral fatigue</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omnolence</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tching</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adache</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Urinary retention</w:t>
            </w:r>
          </w:p>
          <w:p w:rsidR="009D7F38" w:rsidRPr="00B31B34" w:rsidRDefault="009D7F38" w:rsidP="00A62114">
            <w:pPr>
              <w:numPr>
                <w:ilvl w:val="0"/>
                <w:numId w:val="1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requirement</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2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Kılıç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4)</w:t>
            </w:r>
            <w:r w:rsidRPr="00B31B34">
              <w:rPr>
                <w:rFonts w:ascii="Times New Roman" w:hAnsi="Times New Roman"/>
                <w:sz w:val="16"/>
                <w:szCs w:val="16"/>
                <w:lang w:val="en-CA"/>
              </w:rPr>
              <w:fldChar w:fldCharType="begin">
                <w:fldData xml:space="preserve">PEVuZE5vdGU+PENpdGU+PEF1dGhvcj5LaWxpYzwvQXV0aG9yPjxZZWFyPjIwMTQ8L1llYXI+PFJl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LaWxpYzwvQXV0aG9yPjxZZWFyPjIwMTQ8L1llYXI+PFJl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178</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unctional endoscopic sinus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7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7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9D7F38" w:rsidP="00A62114">
            <w:pPr>
              <w:numPr>
                <w:ilvl w:val="0"/>
                <w:numId w:val="17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amesulid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im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LaW08L0F1dGhvcj48WWVhcj4yMDE0PC9ZZWFyPjxSZWNO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aW08L0F1dGhvcj48WWVhcj4yMDE0PC9ZZWFyPjxSZWNO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7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7</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4)</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ptoplast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after 1st dos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73"/>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723E1A" w:rsidP="00A62114">
            <w:pPr>
              <w:numPr>
                <w:ilvl w:val="0"/>
                <w:numId w:val="17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1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adache</w:t>
            </w:r>
          </w:p>
          <w:p w:rsidR="009D7F38" w:rsidRPr="00B31B34" w:rsidRDefault="009D7F38" w:rsidP="00A62114">
            <w:pPr>
              <w:numPr>
                <w:ilvl w:val="0"/>
                <w:numId w:val="1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1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umber of patients required analgesic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3)</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oşucu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Lb3N1Y3U8L0F1dGhvcj48WWVhcj4yMDE0PC9ZZWFyPjxS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b3N1Y3U8L0F1dGhvcj48WWVhcj4yMDE0PC9ZZWFyPjxS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9)</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osterolateral or lateral thoracotomies</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71"/>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Time to first analgesic requirement</w:t>
            </w:r>
          </w:p>
          <w:p w:rsidR="009D7F38" w:rsidRPr="00B31B34" w:rsidRDefault="00723E1A" w:rsidP="00A62114">
            <w:pPr>
              <w:numPr>
                <w:ilvl w:val="0"/>
                <w:numId w:val="17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7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ahoor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NYWhvb3JpPC9BdXRob3I+PFllYXI+MjAxNDwvWWVhcj48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YWhvb3JpPC9BdXRob3I+PFllYXI+MjAxNDwvWWVhcj48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Unilateral herniorrhaph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7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7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9D7F38" w:rsidP="00A62114">
            <w:pPr>
              <w:numPr>
                <w:ilvl w:val="0"/>
                <w:numId w:val="17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eek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NZWVrPC9BdXRob3I+PFllYXI+MjAxNDwvWWVhcj48UmVj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ZWVrPC9BdXRob3I+PFllYXI+MjAxNDwvWWVhcj48UmVj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35</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67)</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hotorefractive Keratectom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after first dos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6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4E70CB" w:rsidP="00A62114">
            <w:pPr>
              <w:numPr>
                <w:ilvl w:val="0"/>
                <w:numId w:val="16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McGill Pain Questionnaire</w:t>
            </w:r>
          </w:p>
          <w:p w:rsidR="009D7F38" w:rsidRPr="00B31B34" w:rsidRDefault="009D7F38" w:rsidP="00A62114">
            <w:pPr>
              <w:numPr>
                <w:ilvl w:val="0"/>
                <w:numId w:val="16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6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Nasr </w:t>
            </w:r>
            <w:r w:rsidRPr="00B31B34">
              <w:rPr>
                <w:rFonts w:ascii="Times New Roman" w:eastAsia="Times New Roman" w:hAnsi="Times New Roman"/>
                <w:i/>
                <w:sz w:val="16"/>
                <w:szCs w:val="16"/>
                <w:lang w:val="en-CA" w:eastAsia="fr-CA"/>
              </w:rPr>
              <w:t>et al.</w:t>
            </w:r>
          </w:p>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2014)</w:t>
            </w:r>
            <w:r w:rsidRPr="00B31B34">
              <w:rPr>
                <w:rFonts w:ascii="Times New Roman" w:eastAsia="Times New Roman" w:hAnsi="Times New Roman"/>
                <w:sz w:val="16"/>
                <w:szCs w:val="16"/>
                <w:lang w:val="en-CA" w:eastAsia="fr-CA"/>
              </w:rPr>
              <w:fldChar w:fldCharType="begin">
                <w:fldData xml:space="preserve">PEVuZE5vdGU+PENpdGU+PEF1dGhvcj5OYXNyPC9BdXRob3I+PFllYXI+MjAxNDwvWWVhcj48UmVj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</w:fldData>
              </w:fldChar>
            </w:r>
            <w:r w:rsidR="006C3280">
              <w:rPr>
                <w:rFonts w:ascii="Times New Roman" w:eastAsia="Times New Roman" w:hAnsi="Times New Roman"/>
                <w:sz w:val="16"/>
                <w:szCs w:val="16"/>
                <w:lang w:val="en-CA" w:eastAsia="fr-CA"/>
              </w:rPr>
              <w:instrText xml:space="preserve"> ADDIN EN.CITE </w:instrText>
            </w:r>
            <w:r w:rsidR="006C3280">
              <w:rPr>
                <w:rFonts w:ascii="Times New Roman" w:eastAsia="Times New Roman" w:hAnsi="Times New Roman"/>
                <w:sz w:val="16"/>
                <w:szCs w:val="16"/>
                <w:lang w:val="en-CA" w:eastAsia="fr-CA"/>
              </w:rPr>
              <w:fldChar w:fldCharType="begin">
                <w:fldData xml:space="preserve">PEVuZE5vdGU+PENpdGU+PEF1dGhvcj5OYXNyPC9BdXRob3I+PFllYXI+MjAxNDwvWWVhcj48UmVj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</w:fldData>
              </w:fldChar>
            </w:r>
            <w:r w:rsidR="006C3280">
              <w:rPr>
                <w:rFonts w:ascii="Times New Roman" w:eastAsia="Times New Roman" w:hAnsi="Times New Roman"/>
                <w:sz w:val="16"/>
                <w:szCs w:val="16"/>
                <w:lang w:val="en-CA" w:eastAsia="fr-CA"/>
              </w:rPr>
              <w:instrText xml:space="preserve"> ADDIN EN.CITE.DATA </w:instrText>
            </w:r>
            <w:r w:rsidR="006C3280">
              <w:rPr>
                <w:rFonts w:ascii="Times New Roman" w:eastAsia="Times New Roman" w:hAnsi="Times New Roman"/>
                <w:sz w:val="16"/>
                <w:szCs w:val="16"/>
                <w:lang w:val="en-CA" w:eastAsia="fr-CA"/>
              </w:rPr>
            </w:r>
            <w:r w:rsidR="006C3280">
              <w:rPr>
                <w:rFonts w:ascii="Times New Roman" w:eastAsia="Times New Roman" w:hAnsi="Times New Roman"/>
                <w:sz w:val="16"/>
                <w:szCs w:val="16"/>
                <w:lang w:val="en-CA" w:eastAsia="fr-CA"/>
              </w:rPr>
              <w:fldChar w:fldCharType="end"/>
            </w:r>
            <w:r w:rsidRPr="00B31B34">
              <w:rPr>
                <w:rFonts w:ascii="Times New Roman" w:eastAsia="Times New Roman" w:hAnsi="Times New Roman"/>
                <w:sz w:val="16"/>
                <w:szCs w:val="16"/>
                <w:lang w:val="en-CA" w:eastAsia="fr-CA"/>
              </w:rPr>
              <w:fldChar w:fldCharType="separate"/>
            </w:r>
            <w:r w:rsidR="006C3280" w:rsidRPr="006C3280">
              <w:rPr>
                <w:rFonts w:ascii="Times New Roman" w:eastAsia="Times New Roman" w:hAnsi="Times New Roman"/>
                <w:noProof/>
                <w:sz w:val="16"/>
                <w:szCs w:val="16"/>
                <w:vertAlign w:val="superscript"/>
                <w:lang w:val="en-CA" w:eastAsia="fr-CA"/>
              </w:rPr>
              <w:t>183</w:t>
            </w:r>
            <w:r w:rsidRPr="00B31B34">
              <w:rPr>
                <w:rFonts w:ascii="Times New Roman" w:eastAsia="Times New Roman" w:hAnsi="Times New Roman"/>
                <w:sz w:val="16"/>
                <w:szCs w:val="16"/>
                <w:lang w:val="en-CA" w:eastAsia="fr-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regabalin</w:t>
            </w:r>
            <w:r w:rsidR="009D7F38" w:rsidRPr="00B31B34">
              <w:rPr>
                <w:rFonts w:ascii="Times New Roman" w:eastAsia="Times New Roman" w:hAnsi="Times New Roman"/>
                <w:sz w:val="16"/>
                <w:szCs w:val="16"/>
                <w:lang w:val="en-CA" w:eastAsia="fr-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aparoscopic adhesiolysis for infertility</w:t>
            </w:r>
          </w:p>
        </w:tc>
        <w:tc>
          <w:tcPr>
            <w:tcW w:w="340" w:type="pct"/>
            <w:shd w:val="clear" w:color="auto" w:fill="auto"/>
            <w:noWrap/>
          </w:tcPr>
          <w:p w:rsidR="009D7F38" w:rsidRPr="00B31B34" w:rsidRDefault="0094518C" w:rsidP="00B31B34">
            <w:pPr>
              <w:spacing w:after="0" w:line="240" w:lineRule="auto"/>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50</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1h </w:t>
            </w:r>
            <w:r w:rsidR="00723E1A">
              <w:rPr>
                <w:rFonts w:ascii="Times New Roman" w:eastAsia="Times New Roman" w:hAnsi="Times New Roman"/>
                <w:sz w:val="16"/>
                <w:szCs w:val="16"/>
                <w:lang w:val="en-CA" w:eastAsia="fr-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u w:val="single"/>
                <w:lang w:val="en-CA" w:eastAsia="fr-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u w:val="single"/>
                <w:lang w:val="en-CA" w:eastAsia="fr-CA"/>
              </w:rPr>
              <w:t>Preoperative level of anxiety</w:t>
            </w:r>
          </w:p>
          <w:p w:rsidR="009D7F38" w:rsidRPr="00B31B34" w:rsidRDefault="00723E1A" w:rsidP="00A62114">
            <w:pPr>
              <w:numPr>
                <w:ilvl w:val="0"/>
                <w:numId w:val="156"/>
              </w:numPr>
              <w:spacing w:after="0" w:line="240" w:lineRule="auto"/>
              <w:ind w:left="159" w:hanging="159"/>
              <w:contextualSpacing/>
              <w:rPr>
                <w:rFonts w:ascii="Times New Roman" w:eastAsia="Times New Roman" w:hAnsi="Times New Roman"/>
                <w:sz w:val="16"/>
                <w:szCs w:val="16"/>
                <w:lang w:val="en-CA" w:eastAsia="fr-CA"/>
              </w:rPr>
            </w:pPr>
            <w:r>
              <w:rPr>
                <w:rFonts w:ascii="Times New Roman" w:eastAsia="Times New Roman" w:hAnsi="Times New Roman"/>
                <w:sz w:val="16"/>
                <w:szCs w:val="16"/>
                <w:lang w:val="en-CA" w:eastAsia="fr-CA"/>
              </w:rPr>
              <w:t>Postoperative pain</w:t>
            </w:r>
            <w:r w:rsidR="009D7F38" w:rsidRPr="00B31B34">
              <w:rPr>
                <w:rFonts w:ascii="Times New Roman" w:eastAsia="Times New Roman" w:hAnsi="Times New Roman"/>
                <w:sz w:val="16"/>
                <w:szCs w:val="16"/>
                <w:lang w:val="en-CA" w:eastAsia="fr-CA"/>
              </w:rPr>
              <w:t xml:space="preserve"> VAS</w:t>
            </w:r>
          </w:p>
          <w:p w:rsidR="009D7F38" w:rsidRPr="00B31B34" w:rsidRDefault="009D7F38" w:rsidP="00A62114">
            <w:pPr>
              <w:numPr>
                <w:ilvl w:val="0"/>
                <w:numId w:val="1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Analgesic utilization</w:t>
            </w:r>
          </w:p>
          <w:p w:rsidR="009D7F38" w:rsidRPr="00B31B34" w:rsidRDefault="009D7F38" w:rsidP="00A62114">
            <w:pPr>
              <w:numPr>
                <w:ilvl w:val="0"/>
                <w:numId w:val="1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Level of sedation</w:t>
            </w:r>
          </w:p>
          <w:p w:rsidR="009D7F38" w:rsidRPr="00B31B34" w:rsidRDefault="009D7F38" w:rsidP="00A62114">
            <w:pPr>
              <w:numPr>
                <w:ilvl w:val="0"/>
                <w:numId w:val="156"/>
              </w:numPr>
              <w:spacing w:after="0" w:line="240" w:lineRule="auto"/>
              <w:ind w:left="159" w:hanging="159"/>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Incidence of side effects</w:t>
            </w: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1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Melatonin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40"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96" w:type="pct"/>
            <w:shd w:val="clear" w:color="auto" w:fill="auto"/>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6</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r w:rsidRPr="00B31B34">
              <w:rPr>
                <w:rFonts w:ascii="Times New Roman" w:eastAsia="Times New Roman" w:hAnsi="Times New Roman"/>
                <w:sz w:val="16"/>
                <w:szCs w:val="16"/>
                <w:lang w:val="en-CA" w:eastAsia="fr-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3" w:type="pct"/>
          </w:tcPr>
          <w:p w:rsidR="009D7F38" w:rsidRPr="00B31B34" w:rsidRDefault="009D7F38" w:rsidP="0097131D">
            <w:pPr>
              <w:spacing w:after="0" w:line="240" w:lineRule="auto"/>
              <w:contextualSpacing/>
              <w:rPr>
                <w:rFonts w:ascii="Times New Roman" w:eastAsia="Times New Roman" w:hAnsi="Times New Roman"/>
                <w:sz w:val="16"/>
                <w:szCs w:val="16"/>
                <w:lang w:val="en-CA" w:eastAsia="fr-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c>
          <w:tcPr>
            <w:tcW w:w="353" w:type="pct"/>
            <w:shd w:val="clear" w:color="auto" w:fill="auto"/>
            <w:noWrap/>
          </w:tcPr>
          <w:p w:rsidR="009D7F38" w:rsidRPr="00B31B34" w:rsidRDefault="009D7F38" w:rsidP="00B31B34">
            <w:pPr>
              <w:spacing w:after="0" w:line="240" w:lineRule="auto"/>
              <w:contextualSpacing/>
              <w:rPr>
                <w:rFonts w:ascii="Times New Roman" w:eastAsia="Times New Roman" w:hAnsi="Times New Roman"/>
                <w:sz w:val="16"/>
                <w:szCs w:val="16"/>
                <w:lang w:val="en-CA" w:eastAsia="fr-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ofal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Ob2ZhbDwvQXV0aG9yPjxZZWFyPjIwMTQ8L1llYXI+PFJl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1MTkx
MTg3PC9zdHlsZT48L3VybD48L3JlbGF0ZWQtdXJscz48L3VybHM+PGN1c3RvbTI+U291cmNlOiBO
TE0uIFBNQzQxNDEzODU8L2N1c3RvbTI+PGVsZWN0cm9uaWMtcmVzb3VyY2UtbnVtPjxzdHlsZSBm
YWNlPSJ1bmRlcmxpbmUiIGZvbnQ9ImRlZmF1bHQiIHNpemU9IjEwMCUiPmh0dHA6Ly9keC5kb2ku
b3JnLzEwLjQxMDMvMTY1OC0zNTRYLjEzNjQzMz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Ob2ZhbDwvQXV0aG9yPjxZZWFyPjIwMTQ8L1llYXI+PFJl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1MTkx
MTg3PC9zdHlsZT48L3VybD48L3JlbGF0ZWQtdXJscz48L3VybHM+PGN1c3RvbTI+U291cmNlOiBO
TE0uIFBNQzQxNDEzODU8L2N1c3RvbTI+PGVsZWN0cm9uaWMtcmVzb3VyY2UtbnVtPjxzdHlsZSBm
YWNlPSJ1bmRlcmxpbmUiIGZvbnQ9ImRlZmF1bHQiIHNpemU9IjEwMCUiPmh0dHA6Ly9keC5kb2ku
b3JnLzEwLjQxMDMvMTY1OC0zNTRYLjEzNjQzMz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8</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4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esarean section</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4E70CB" w:rsidP="00A62114">
            <w:pPr>
              <w:numPr>
                <w:ilvl w:val="0"/>
                <w:numId w:val="168"/>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dural puncture headache</w:t>
            </w:r>
          </w:p>
          <w:p w:rsidR="009D7F38" w:rsidRPr="00B31B34" w:rsidRDefault="009D7F38" w:rsidP="00A62114">
            <w:pPr>
              <w:numPr>
                <w:ilvl w:val="0"/>
                <w:numId w:val="16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racetamol / diclofenac utilization</w:t>
            </w:r>
          </w:p>
          <w:p w:rsidR="009D7F38" w:rsidRPr="00B31B34" w:rsidRDefault="009D7F38" w:rsidP="00A62114">
            <w:pPr>
              <w:numPr>
                <w:ilvl w:val="0"/>
                <w:numId w:val="16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reactions</w:t>
            </w:r>
          </w:p>
          <w:p w:rsidR="009D7F38" w:rsidRPr="00B31B34" w:rsidRDefault="009D7F38" w:rsidP="00A62114">
            <w:pPr>
              <w:numPr>
                <w:ilvl w:val="0"/>
                <w:numId w:val="16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eonatal outcome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utthachot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OdXR0aGFjaG90ZTwvQXV0aG9yPjxZZWFyPjIwMTQ8L1ll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OdXR0aGFjaG90ZTwvQXV0aG9yPjxZZWFyPjIwMTQ8L1ll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gynecological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6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r w:rsidR="009D7F38" w:rsidRPr="00B31B34">
              <w:rPr>
                <w:rFonts w:ascii="Times New Roman" w:hAnsi="Times New Roman"/>
                <w:color w:val="000000"/>
                <w:sz w:val="16"/>
                <w:szCs w:val="16"/>
                <w:u w:val="single"/>
                <w:lang w:val="en-CA"/>
              </w:rPr>
              <w:t xml:space="preserve"> for shoulder and surgical pain</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eperidine and acetaminophen utilization</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ausea</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omiting</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urred vision</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ertigo</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taxia</w:t>
            </w:r>
          </w:p>
          <w:p w:rsidR="009D7F38" w:rsidRPr="00B31B34" w:rsidRDefault="009D7F38" w:rsidP="00A62114">
            <w:pPr>
              <w:numPr>
                <w:ilvl w:val="0"/>
                <w:numId w:val="1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verseda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Ogunnaike</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sz w:val="16"/>
                <w:szCs w:val="16"/>
                <w:lang w:val="en-CA"/>
              </w:rPr>
              <w:t>(2014)</w:t>
            </w:r>
            <w:r w:rsidRPr="00B31B34">
              <w:rPr>
                <w:rFonts w:ascii="Times New Roman" w:hAnsi="Times New Roman"/>
                <w:sz w:val="16"/>
                <w:szCs w:val="16"/>
                <w:lang w:val="en-CA"/>
              </w:rPr>
              <w:fldChar w:fldCharType="begin"/>
            </w:r>
            <w:r w:rsidR="006C3280">
              <w:rPr>
                <w:rFonts w:ascii="Times New Roman" w:hAnsi="Times New Roman"/>
                <w:sz w:val="16"/>
                <w:szCs w:val="16"/>
                <w:lang w:val="en-CA"/>
              </w:rPr>
              <w:instrText xml:space="preserve"> ADDIN EN.CITE &lt;EndNote&gt;&lt;Cite&gt;&lt;Author&gt;Ogunnaike&lt;/Author&gt;&lt;Year&gt;2014&lt;/Year&gt;&lt;RecNum&gt;16848&lt;/RecNum&gt;&lt;DisplayText&gt;&lt;style face="superscript"&gt;186&lt;/style&gt;&lt;/DisplayText&gt;&lt;record&gt;&lt;rec-number&gt;16848&lt;/rec-number&gt;&lt;foreign-keys&gt;&lt;key app="EN" db-id="w90tzs52tz9ze4esfat5w5vhv5pxtepdtxsf" timestamp="0"&gt;16848&lt;/key&gt;&lt;/foreign-keys&gt;&lt;ref-type name="Web Page"&gt;12&lt;/ref-type&gt;&lt;contributors&gt;&lt;authors&gt;&lt;author&gt;Ogunnaike, Babatunde&lt;/author&gt;&lt;/authors&gt;&lt;/contributors&gt;&lt;titles&gt;&lt;title&gt;Postoperative pain and morphine consumption after mastectomy - Lyrica&lt;/title&gt;&lt;/titles&gt;&lt;dates&gt;&lt;year&gt;2014&lt;/year&gt;&lt;/dates&gt;&lt;pub-location&gt;ClinicalTrials.gov&lt;/pub-location&gt;&lt;urls&gt;&lt;/urls&gt;&lt;/record&gt;&lt;/Cite&gt;&lt;/EndNote&gt;</w:instrText>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186</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3)</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Unilateral modified radical mastectomy or lumpectomy with axillary node dissection</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2hrs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12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8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requirement</w:t>
            </w:r>
          </w:p>
          <w:p w:rsidR="009D7F38" w:rsidRPr="00B31B34" w:rsidRDefault="00723E1A" w:rsidP="00A62114">
            <w:pPr>
              <w:numPr>
                <w:ilvl w:val="0"/>
                <w:numId w:val="18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8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andey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QYW5kZXk8L0F1dGhvcj48WWVhcj4yMDE0PC9ZZWFyPjxS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QYW5kZXk8L0F1dGhvcj48WWVhcj4yMDE0PC9ZZWFyPjxS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1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6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6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entanyl requirement</w:t>
            </w:r>
          </w:p>
          <w:p w:rsidR="009D7F38" w:rsidRPr="00B31B34" w:rsidRDefault="009D7F38" w:rsidP="00A62114">
            <w:pPr>
              <w:numPr>
                <w:ilvl w:val="0"/>
                <w:numId w:val="16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cidence and severity of myalgia</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clofenac (n = 3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rasad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QcmFzYWQ8L0F1dGhvcj48WWVhcj4yMDE0PC9ZZWFyPjxS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QcmFzYWQ8L0F1dGhvcj48WWVhcj4yMDE0PC9ZZWFyPjxS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aginal hysterectom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6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6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Duration of </w:t>
            </w:r>
            <w:r w:rsidR="004E70CB">
              <w:rPr>
                <w:rFonts w:ascii="Times New Roman" w:hAnsi="Times New Roman"/>
                <w:color w:val="000000"/>
                <w:sz w:val="16"/>
                <w:szCs w:val="16"/>
                <w:lang w:val="en-CA"/>
              </w:rPr>
              <w:t>spinal anesthesia</w:t>
            </w:r>
          </w:p>
          <w:p w:rsidR="009D7F38" w:rsidRPr="00B31B34" w:rsidRDefault="009D7F38" w:rsidP="00A62114">
            <w:pPr>
              <w:numPr>
                <w:ilvl w:val="0"/>
                <w:numId w:val="16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clofenac requirement</w:t>
            </w:r>
          </w:p>
          <w:p w:rsidR="009D7F38" w:rsidRPr="00B31B34" w:rsidRDefault="009D7F38" w:rsidP="00A62114">
            <w:pPr>
              <w:numPr>
                <w:ilvl w:val="0"/>
                <w:numId w:val="16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evel of sedation</w:t>
            </w:r>
          </w:p>
          <w:p w:rsidR="009D7F38" w:rsidRPr="00B31B34" w:rsidRDefault="009D7F38" w:rsidP="00A62114">
            <w:pPr>
              <w:numPr>
                <w:ilvl w:val="0"/>
                <w:numId w:val="16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lonidin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0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Rajendr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Rajendran&lt;/Author&gt;&lt;Year&gt;2014&lt;/Year&gt;&lt;RecNum&gt;16854&lt;/RecNum&gt;&lt;DisplayText&gt;&lt;style face="superscript"&gt;189&lt;/style&gt;&lt;/DisplayText&gt;&lt;record&gt;&lt;rec-number&gt;16854&lt;/rec-number&gt;&lt;foreign-keys&gt;&lt;key app="EN" db-id="w90tzs52tz9ze4esfat5w5vhv5pxtepdtxsf" timestamp="1524242658"&gt;16854&lt;/key&gt;&lt;/foreign-keys&gt;&lt;ref-type name="Journal Article"&gt;17&lt;/ref-type&gt;&lt;contributors&gt;&lt;authors&gt;&lt;author&gt;Rajendran, Induja&lt;/author&gt;&lt;author&gt;Basavareddy, Asha&lt;/author&gt;&lt;author&gt;Meher, Bikash Ranjan&lt;/author&gt;&lt;author&gt;Srinivasan, Srikanth&lt;/author&gt;&lt;/authors&gt;&lt;/contributors&gt;&lt;titles&gt;&lt;title&gt;Prospective, randomised, double blinded controlled trial of gabapentin and pregabalin as pre emptive analgesia in patients undergoing lower abdominal and limb surgery under spinal anaesthesia&lt;/title&gt;&lt;secondary-title&gt;Indian Journal of Pain&lt;/secondary-title&gt;&lt;/titles&gt;&lt;periodical&gt;&lt;full-title&gt;Indian Journal of Pain&lt;/full-title&gt;&lt;/periodical&gt;&lt;pages&gt;155-159&lt;/pages&gt;&lt;volume&gt;28&lt;/volume&gt;&lt;number&gt;3&lt;/number&gt;&lt;dates&gt;&lt;year&gt;2014&lt;/year&gt;&lt;/dates&gt;&lt;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8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wer abdominal and limb surger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64"/>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Time for first dose of rescue analgesia</w:t>
            </w:r>
          </w:p>
          <w:p w:rsidR="009D7F38" w:rsidRPr="00B31B34" w:rsidRDefault="009D7F38" w:rsidP="00A62114">
            <w:pPr>
              <w:numPr>
                <w:ilvl w:val="0"/>
                <w:numId w:val="164"/>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Total dose of rescue of rescue analgesia in 72 hours</w:t>
            </w:r>
          </w:p>
          <w:p w:rsidR="009D7F38" w:rsidRPr="00B31B34" w:rsidRDefault="009D7F38" w:rsidP="00A62114">
            <w:pPr>
              <w:numPr>
                <w:ilvl w:val="0"/>
                <w:numId w:val="164"/>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ingl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a)</w:t>
            </w:r>
            <w:r w:rsidRPr="00B31B34">
              <w:rPr>
                <w:rFonts w:ascii="Times New Roman" w:hAnsi="Times New Roman"/>
                <w:color w:val="000000"/>
                <w:sz w:val="16"/>
                <w:szCs w:val="16"/>
                <w:lang w:val="en-CA"/>
              </w:rPr>
              <w:fldChar w:fldCharType="begin">
                <w:fldData xml:space="preserve">PEVuZE5vdGU+PENpdGU+PEF1dGhvcj5TaW5nbGE8L0F1dGhvcj48WWVhcj4yMDE0PC9ZZWFyPjxS
ZWNOdW0+MTIzODA8L1JlY051bT48RGlzcGxheVRleHQ+PHN0eWxlIGZhY2U9InN1cGVyc2NyaXB0
Ij4xOTA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TaW5nbGE8L0F1dGhvcj48WWVhcj4yMDE0PC9ZZWFyPjxS
ZWNOdW0+MTIzODA8L1JlY051bT48RGlzcGxheVRleHQ+PHN0eWxlIGZhY2U9InN1cGVyc2NyaXB0
Ij4xOTA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0</w:t>
            </w:r>
            <w:r w:rsidRPr="00B31B34">
              <w:rPr>
                <w:rFonts w:ascii="Times New Roman" w:hAnsi="Times New Roman"/>
                <w:color w:val="000000"/>
                <w:sz w:val="16"/>
                <w:szCs w:val="16"/>
                <w:lang w:val="en-CA"/>
              </w:rPr>
              <w:fldChar w:fldCharType="end"/>
            </w:r>
          </w:p>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25</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101)</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Unilateral inguinal herniorrhaph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2h+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6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Worst pain post surgery</w:t>
            </w:r>
          </w:p>
          <w:p w:rsidR="009D7F38" w:rsidRPr="00B31B34" w:rsidRDefault="00723E1A" w:rsidP="00A62114">
            <w:pPr>
              <w:numPr>
                <w:ilvl w:val="0"/>
                <w:numId w:val="16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6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 from end of surgery to first rescue medication</w:t>
            </w:r>
          </w:p>
          <w:p w:rsidR="009D7F38" w:rsidRPr="00B31B34" w:rsidRDefault="009D7F38" w:rsidP="00A62114">
            <w:pPr>
              <w:numPr>
                <w:ilvl w:val="0"/>
                <w:numId w:val="16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xiety</w:t>
            </w:r>
          </w:p>
          <w:p w:rsidR="009D7F38" w:rsidRPr="00B31B34" w:rsidRDefault="009D7F38" w:rsidP="00A62114">
            <w:pPr>
              <w:numPr>
                <w:ilvl w:val="0"/>
                <w:numId w:val="16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ven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99)</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50 (n = 10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0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ingl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b)</w:t>
            </w:r>
            <w:r w:rsidRPr="00B31B34">
              <w:rPr>
                <w:rFonts w:ascii="Times New Roman" w:hAnsi="Times New Roman"/>
                <w:color w:val="000000"/>
                <w:sz w:val="16"/>
                <w:szCs w:val="16"/>
                <w:lang w:val="en-CA"/>
              </w:rPr>
              <w:fldChar w:fldCharType="begin">
                <w:fldData xml:space="preserve">PEVuZE5vdGU+PENpdGU+PEF1dGhvcj5TaW5nbGE8L0F1dGhvcj48WWVhcj4yMDE0PC9ZZWFyPjxS
ZWNOdW0+MTIzODA8L1JlY051bT48RGlzcGxheVRleHQ+PHN0eWxlIGZhY2U9InN1cGVyc2NyaXB0
Ij4xOTA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TaW5nbGE8L0F1dGhvcj48WWVhcj4yMDE0PC9ZZWFyPjxS
ZWNOdW0+MTIzODA8L1JlY051bT48RGlzcGxheVRleHQ+PHN0eWxlIGZhY2U9InN1cGVyc2NyaXB0
Ij4xOTA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0</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7</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89)</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knee arthroplast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2h+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Worst </w:t>
            </w:r>
            <w:r w:rsidR="00723E1A">
              <w:rPr>
                <w:rFonts w:ascii="Times New Roman" w:hAnsi="Times New Roman"/>
                <w:color w:val="000000"/>
                <w:sz w:val="16"/>
                <w:szCs w:val="16"/>
                <w:lang w:val="en-CA"/>
              </w:rPr>
              <w:t>Postoperative pain</w:t>
            </w:r>
          </w:p>
          <w:p w:rsidR="009D7F38" w:rsidRPr="00B31B34" w:rsidRDefault="00723E1A" w:rsidP="00A62114">
            <w:pPr>
              <w:numPr>
                <w:ilvl w:val="0"/>
                <w:numId w:val="16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ange of motion</w:t>
            </w:r>
          </w:p>
          <w:p w:rsidR="009D7F38" w:rsidRPr="00B31B34" w:rsidRDefault="009D7F38" w:rsidP="00A62114">
            <w:pPr>
              <w:numPr>
                <w:ilvl w:val="0"/>
                <w:numId w:val="1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1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9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87)</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ingl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c)</w:t>
            </w:r>
            <w:r w:rsidRPr="00B31B34">
              <w:rPr>
                <w:rFonts w:ascii="Times New Roman" w:hAnsi="Times New Roman"/>
                <w:color w:val="000000"/>
                <w:sz w:val="16"/>
                <w:szCs w:val="16"/>
                <w:lang w:val="en-CA"/>
              </w:rPr>
              <w:fldChar w:fldCharType="begin">
                <w:fldData xml:space="preserve">PEVuZE5vdGU+PENpdGU+PEF1dGhvcj5TaW5nbGE8L0F1dGhvcj48WWVhcj4yMDE0PC9ZZWFyPjxS
ZWNOdW0+MTIzODA8L1JlY051bT48RGlzcGxheVRleHQ+PHN0eWxlIGZhY2U9InN1cGVyc2NyaXB0
Ij4xOTA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TaW5nbGE8L0F1dGhvcj48WWVhcj4yMDE0PC9ZZWFyPjxS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1</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149)</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2h+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8</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6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6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p w:rsidR="009D7F38" w:rsidRPr="00B31B34" w:rsidRDefault="009D7F38" w:rsidP="00A62114">
            <w:pPr>
              <w:numPr>
                <w:ilvl w:val="0"/>
                <w:numId w:val="16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16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15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8</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56)</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8</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Srivastava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sz w:val="16"/>
                <w:szCs w:val="16"/>
                <w:lang w:val="en-CA"/>
              </w:rPr>
              <w:t>(2014)</w:t>
            </w:r>
            <w:r w:rsidRPr="00B31B34">
              <w:rPr>
                <w:rFonts w:ascii="Times New Roman" w:hAnsi="Times New Roman"/>
                <w:sz w:val="16"/>
                <w:szCs w:val="16"/>
                <w:lang w:val="en-CA"/>
              </w:rPr>
              <w:fldChar w:fldCharType="begin">
                <w:fldData xml:space="preserve">PEVuZE5vdGU+PENpdGU+PEF1dGhvcj5Tcml2YXN0YXZhPC9BdXRob3I+PFllYXI+MjAxNDwvWWVh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Tcml2YXN0YXZhPC9BdXRob3I+PFllYXI+MjAxNDwvWWVh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191</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1)</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pine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89"/>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Fasciculation</w:t>
            </w:r>
          </w:p>
          <w:p w:rsidR="009D7F38" w:rsidRPr="00B31B34" w:rsidRDefault="009D7F38" w:rsidP="00A62114">
            <w:pPr>
              <w:numPr>
                <w:ilvl w:val="0"/>
                <w:numId w:val="18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Myalgia</w:t>
            </w:r>
          </w:p>
          <w:p w:rsidR="009D7F38" w:rsidRPr="00B31B34" w:rsidRDefault="009D7F38" w:rsidP="00A62114">
            <w:pPr>
              <w:numPr>
                <w:ilvl w:val="0"/>
                <w:numId w:val="18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entanyl utilization</w:t>
            </w:r>
          </w:p>
          <w:p w:rsidR="009D7F38" w:rsidRPr="00B31B34" w:rsidRDefault="009D7F38" w:rsidP="00A62114">
            <w:pPr>
              <w:numPr>
                <w:ilvl w:val="0"/>
                <w:numId w:val="18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Tiwar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UaXdhcmk8L0F1dGhvcj48WWVhcj4yMDE0PC9ZZWFyPjxS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MTQzLTE0NzwvcGFnZXM+PHZvbHVtZT4yMTwvdm9sdW1lPjxudW1iZXI+MzwvbnVtYmVyPjxr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5NDIxMzM8L3N0eWxlPjxzdHlsZSBmYWNlPSJub3JtYWwiIGZv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UaXdhcmk8L0F1dGhvcj48WWVhcj4yMDE0PC9ZZWFyPjxS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MTQzLTE0NzwvcGFnZXM+PHZvbHVtZT4yMTwvdm9sdW1lPjxudW1iZXI+MzwvbnVtYmVyPjxr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elow umbilical surgeries</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9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Onset and duration of sensory and motor blockade</w:t>
            </w:r>
          </w:p>
          <w:p w:rsidR="009D7F38" w:rsidRPr="00B31B34" w:rsidRDefault="009D7F38" w:rsidP="00A62114">
            <w:pPr>
              <w:numPr>
                <w:ilvl w:val="0"/>
                <w:numId w:val="19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requirement</w:t>
            </w:r>
          </w:p>
          <w:p w:rsidR="009D7F38" w:rsidRPr="00B31B34" w:rsidRDefault="009D7F38" w:rsidP="00A62114">
            <w:pPr>
              <w:numPr>
                <w:ilvl w:val="0"/>
                <w:numId w:val="19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Eterocoxib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lonidin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1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Tunç </w:t>
            </w:r>
            <w:r w:rsidRPr="00B31B34">
              <w:rPr>
                <w:rFonts w:ascii="Times New Roman" w:hAnsi="Times New Roman"/>
                <w:i/>
                <w:color w:val="000000"/>
                <w:sz w:val="16"/>
                <w:szCs w:val="16"/>
                <w:lang w:val="en-CA"/>
              </w:rPr>
              <w:t>et al.</w:t>
            </w:r>
            <w:r w:rsidRPr="00B31B34">
              <w:rPr>
                <w:rFonts w:ascii="Times New Roman" w:hAnsi="Times New Roman"/>
                <w:color w:val="000000"/>
                <w:sz w:val="16"/>
                <w:szCs w:val="16"/>
                <w:lang w:val="en-CA"/>
              </w:rPr>
              <w:t> </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UdW5jPC9BdXRob3I+PFllYXI+MjAxNDwvWWVhcj48UmVj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UdW5jPC9BdXRob3I+PFllYXI+MjAxNDwvWWVhcj48UmVj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osterior thoracotomy </w:t>
            </w:r>
          </w:p>
        </w:tc>
        <w:tc>
          <w:tcPr>
            <w:tcW w:w="340" w:type="pct"/>
            <w:shd w:val="clear" w:color="auto" w:fill="auto"/>
            <w:noWrap/>
          </w:tcPr>
          <w:p w:rsidR="009D7F38" w:rsidRPr="00B31B34" w:rsidRDefault="00ED0E85"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ou 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0F1ED6">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0F1ED6">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723E1A" w:rsidP="00A62114">
            <w:pPr>
              <w:numPr>
                <w:ilvl w:val="0"/>
                <w:numId w:val="16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6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16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p w:rsidR="009D7F38" w:rsidRPr="00B31B34" w:rsidRDefault="009D7F38" w:rsidP="00A62114">
            <w:pPr>
              <w:numPr>
                <w:ilvl w:val="0"/>
                <w:numId w:val="16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Vahab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4)</w:t>
            </w:r>
            <w:r w:rsidRPr="00B31B34">
              <w:rPr>
                <w:rFonts w:ascii="Times New Roman" w:hAnsi="Times New Roman"/>
                <w:color w:val="000000"/>
                <w:sz w:val="16"/>
                <w:szCs w:val="16"/>
                <w:lang w:val="en-CA"/>
              </w:rPr>
              <w:fldChar w:fldCharType="begin">
                <w:fldData xml:space="preserve">PEVuZE5vdGU+PENpdGU+PEF1dGhvcj5WYWhhYmk8L0F1dGhvcj48WWVhcj4yMDE0PC9ZZWFyPjxS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WYWhhYmk8L0F1dGhvcj48WWVhcj4yMDE0PC9ZZWFyPjxS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6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Urologic or lower abdominal surger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Severity of headache</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ostoperative pain</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723E1A" w:rsidP="00A62114">
            <w:pPr>
              <w:numPr>
                <w:ilvl w:val="0"/>
                <w:numId w:val="15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omnolence</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ruritus</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ypertension</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ypotension</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radycardia</w:t>
            </w:r>
          </w:p>
          <w:p w:rsidR="009D7F38" w:rsidRPr="00B31B34" w:rsidRDefault="009D7F38" w:rsidP="00A62114">
            <w:pPr>
              <w:numPr>
                <w:ilvl w:val="0"/>
                <w:numId w:val="1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achycardia</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6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mminikutty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BbW1pbmlrdXR0eTwvQXV0aG9yPjxZZWFyPjIwMTU8L1ll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BbW1pbmlrdXR0eTwvQXV0aG9yPjxZZWFyPjIwMTU8L1ll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4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abdominal hysterectom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D61C37">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D61C37">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723E1A" w:rsidP="00A62114">
            <w:pPr>
              <w:numPr>
                <w:ilvl w:val="0"/>
                <w:numId w:val="22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requirement</w:t>
            </w:r>
          </w:p>
          <w:p w:rsidR="009D7F38" w:rsidRPr="00B31B34" w:rsidRDefault="00723E1A" w:rsidP="00A62114">
            <w:pPr>
              <w:numPr>
                <w:ilvl w:val="0"/>
                <w:numId w:val="22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2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lonidin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1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al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CYWxhPC9BdXRob3I+PFllYXI+MjAxNTwvWWVhcj48UmVj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YWxhPC9BdXRob3I+PFllYXI+MjAxNTwvWWVhcj48UmVj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1600 (n = 34)</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befor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Default="009D7F38" w:rsidP="003B1828">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723E1A" w:rsidP="003B1828">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9D7F38" w:rsidP="00A62114">
            <w:pPr>
              <w:numPr>
                <w:ilvl w:val="0"/>
                <w:numId w:val="21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ypotension</w:t>
            </w:r>
          </w:p>
          <w:p w:rsidR="009D7F38" w:rsidRPr="00B31B34" w:rsidRDefault="009D7F38" w:rsidP="00A62114">
            <w:pPr>
              <w:numPr>
                <w:ilvl w:val="0"/>
                <w:numId w:val="21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radycardia</w:t>
            </w:r>
          </w:p>
          <w:p w:rsidR="009D7F38" w:rsidRPr="00B31B34" w:rsidRDefault="009D7F38" w:rsidP="00A62114">
            <w:pPr>
              <w:numPr>
                <w:ilvl w:val="0"/>
                <w:numId w:val="21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achycardia</w:t>
            </w:r>
          </w:p>
          <w:p w:rsidR="009D7F38" w:rsidRPr="00B31B34" w:rsidRDefault="009D7F38" w:rsidP="00A62114">
            <w:pPr>
              <w:numPr>
                <w:ilvl w:val="0"/>
                <w:numId w:val="21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ypertension</w:t>
            </w:r>
            <w:r w:rsidRPr="00B31B34">
              <w:rPr>
                <w:rFonts w:ascii="Times New Roman" w:hAnsi="Times New Roman"/>
                <w:color w:val="000000"/>
                <w:sz w:val="16"/>
                <w:szCs w:val="16"/>
                <w:lang w:val="en-CA"/>
              </w:rPr>
              <w:br/>
              <w:t>arrhythmia and ST-T wave changes</w:t>
            </w:r>
          </w:p>
          <w:p w:rsidR="009D7F38" w:rsidRPr="00B31B34" w:rsidRDefault="009D7F38" w:rsidP="00A62114">
            <w:pPr>
              <w:numPr>
                <w:ilvl w:val="0"/>
                <w:numId w:val="21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 mins</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800 (n = 3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befor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atist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CYXRpc3RhPC9BdXRob3I+PFllYXI+MjAxNTwvWWVhcj48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YXRpc3RhPC9BdXRob3I+PFllYXI+MjAxNTwvWWVhcj48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2</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1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1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9D7F38" w:rsidP="00A62114">
            <w:pPr>
              <w:numPr>
                <w:ilvl w:val="0"/>
                <w:numId w:val="21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21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1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p w:rsidR="009D7F38" w:rsidRPr="00B31B34" w:rsidRDefault="009D7F38" w:rsidP="00A62114">
            <w:pPr>
              <w:numPr>
                <w:ilvl w:val="0"/>
                <w:numId w:val="21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tient satisfac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hur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Bhure&lt;/Author&gt;&lt;Year&gt;2015&lt;/Year&gt;&lt;RecNum&gt;16809&lt;/RecNum&gt;&lt;DisplayText&gt;&lt;style face="superscript"&gt;198&lt;/style&gt;&lt;/DisplayText&gt;&lt;record&gt;&lt;rec-number&gt;16809&lt;/rec-number&gt;&lt;foreign-keys&gt;&lt;key app="EN" db-id="w90tzs52tz9ze4esfat5w5vhv5pxtepdtxsf" timestamp="1523365899"&gt;16809&lt;/key&gt;&lt;/foreign-keys&gt;&lt;ref-type name="Journal Article"&gt;17&lt;/ref-type&gt;&lt;contributors&gt;&lt;authors&gt;&lt;author&gt;Bhure, R.&lt;/author&gt;&lt;author&gt;Kshirsagar, J.&lt;/author&gt;&lt;author&gt;Pawar, A.&lt;/author&gt;&lt;/authors&gt;&lt;/contributors&gt;&lt;titles&gt;&lt;title&gt;Evaluation of pre-emptive gabapentin 600 mg for postoperative analgesia for laparoscopic cholecystectomy&lt;/title&gt;&lt;secondary-title&gt;International Journal of Scientific Study&lt;/secondary-title&gt;&lt;/titles&gt;&lt;periodical&gt;&lt;full-title&gt;International Journal of Scientific Study&lt;/full-title&gt;&lt;/periodical&gt;&lt;pages&gt;78-83&lt;/pages&gt;&lt;volume&gt;3&lt;/volume&gt;&lt;number&gt;1&lt;/number&gt;&lt;keywords&gt;&lt;keyword&gt;Gabapentin&lt;/keyword&gt;&lt;keyword&gt;Laparoscopic cholecystectomy&lt;/keyword&gt;&lt;keyword&gt;Postoperative analgesia&lt;/keyword&gt;&lt;keyword&gt;Pre-emptive analgesia&lt;/keyword&gt;&lt;/keywords&gt;&lt;dates&gt;&lt;year&gt;2015&lt;/year&gt;&lt;pub-dates&gt;&lt;date&gt;Apr&lt;/date&gt;&lt;/pub-dates&gt;&lt;/dates&gt;&lt;isbn&gt;2321-6379&lt;/isbn&gt;&lt;accession-num&gt;WOS:000422382000017&lt;/accession-num&gt;&lt;work-type&gt;Article&lt;/work-type&gt;&lt;urls&gt;&lt;related-urls&gt;&lt;url&gt;&lt;style face="underline" font="default" size="100%"&gt;&amp;lt;Go to ISI&amp;gt;://WOS:000422382000017&lt;/style&gt;&lt;/url&gt;&lt;/related-urls&gt;&lt;/urls&gt;&lt;electronic-resource-num&gt;10.17354/ijss/2015/160&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4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1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Tramadol requirement (postoperative</w:t>
            </w:r>
            <w:r w:rsidRPr="00B31B34">
              <w:rPr>
                <w:rFonts w:ascii="Times New Roman" w:hAnsi="Times New Roman"/>
                <w:color w:val="000000"/>
                <w:sz w:val="16"/>
                <w:szCs w:val="16"/>
                <w:lang w:val="en-CA"/>
              </w:rPr>
              <w:t>)</w:t>
            </w:r>
          </w:p>
          <w:p w:rsidR="009D7F38" w:rsidRPr="00B31B34" w:rsidRDefault="009D7F38" w:rsidP="00A62114">
            <w:pPr>
              <w:numPr>
                <w:ilvl w:val="0"/>
                <w:numId w:val="21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entanyl requirement (intraoperative)</w:t>
            </w:r>
          </w:p>
          <w:p w:rsidR="009D7F38" w:rsidRPr="00B31B34" w:rsidRDefault="009D7F38" w:rsidP="00A62114">
            <w:pPr>
              <w:numPr>
                <w:ilvl w:val="0"/>
                <w:numId w:val="21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rulotte </w:t>
            </w:r>
            <w:r w:rsidRPr="00B31B34">
              <w:rPr>
                <w:rFonts w:ascii="Times New Roman" w:hAnsi="Times New Roman"/>
                <w:i/>
                <w:color w:val="000000"/>
                <w:sz w:val="16"/>
                <w:szCs w:val="16"/>
                <w:lang w:val="en-CA"/>
              </w:rPr>
              <w:t>et al.</w:t>
            </w:r>
            <w:r w:rsidRPr="00B31B34">
              <w:rPr>
                <w:rFonts w:ascii="Times New Roman" w:hAnsi="Times New Roman"/>
                <w:color w:val="000000"/>
                <w:sz w:val="16"/>
                <w:szCs w:val="16"/>
                <w:lang w:val="en-CA"/>
              </w:rPr>
              <w:t> </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CcnVsb3R0ZTwvQXV0aG9yPjxZZWFyPjIwMTU8L1llYXI+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cnVsb3R0ZTwvQXV0aG9yPjxZZWFyPjIwMTU8L1llYXI+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19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1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5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horaco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after 1st dos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97" w:type="pct"/>
          </w:tcPr>
          <w:p w:rsidR="009D7F38" w:rsidRDefault="009D7F38" w:rsidP="006B2493">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6B2493">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9D7F38" w:rsidP="00A62114">
            <w:pPr>
              <w:numPr>
                <w:ilvl w:val="0"/>
                <w:numId w:val="21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ostthoracotomy pain syndrome</w:t>
            </w:r>
          </w:p>
          <w:p w:rsidR="009D7F38" w:rsidRPr="00B31B34" w:rsidRDefault="00723E1A" w:rsidP="00A62114">
            <w:pPr>
              <w:numPr>
                <w:ilvl w:val="0"/>
                <w:numId w:val="21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1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9)</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Clark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DbGFya2U8L0F1dGhvcj48WWVhcj4yMDE1PC9ZZWFyPjxS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kwMy05MTE8L3BhZ2VzPjx2b2x1bWU+MTE1PC92b2x1bWU+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DbGFya2U8L0F1dGhvcj48WWVhcj4yMDE1PC9ZZWFyPjxS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kwMy05MTE8L3BhZ2VzPjx2b2x1bWU+MTE1PC92b2x1bWU+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8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83)</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rimary total hip arthroplast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8h after first dos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1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d get-up and-</w:t>
            </w:r>
            <w:r w:rsidRPr="00B31B34">
              <w:rPr>
                <w:rFonts w:ascii="Times New Roman" w:hAnsi="Times New Roman"/>
                <w:color w:val="000000"/>
                <w:sz w:val="16"/>
                <w:szCs w:val="16"/>
                <w:lang w:val="en-CA"/>
              </w:rPr>
              <w:br/>
              <w:t>go test</w:t>
            </w:r>
          </w:p>
          <w:p w:rsidR="009D7F38" w:rsidRPr="00B31B34" w:rsidRDefault="009D7F38" w:rsidP="00A62114">
            <w:pPr>
              <w:numPr>
                <w:ilvl w:val="0"/>
                <w:numId w:val="21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tair test</w:t>
            </w:r>
          </w:p>
          <w:p w:rsidR="009D7F38" w:rsidRPr="00B31B34" w:rsidRDefault="009D7F38" w:rsidP="00A62114">
            <w:pPr>
              <w:numPr>
                <w:ilvl w:val="0"/>
                <w:numId w:val="21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 min walk test</w:t>
            </w:r>
          </w:p>
          <w:p w:rsidR="009D7F38" w:rsidRPr="00B31B34" w:rsidRDefault="004E70CB" w:rsidP="00A62114">
            <w:pPr>
              <w:numPr>
                <w:ilvl w:val="0"/>
                <w:numId w:val="21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Western Ontario and McMaster Universities Osteoarthritis Index</w:t>
            </w:r>
            <w:r w:rsidR="009D7F38" w:rsidRPr="00B31B34">
              <w:rPr>
                <w:rFonts w:ascii="Times New Roman" w:hAnsi="Times New Roman"/>
                <w:color w:val="000000"/>
                <w:sz w:val="16"/>
                <w:szCs w:val="16"/>
                <w:lang w:val="en-CA"/>
              </w:rPr>
              <w:t xml:space="preserve"> function</w:t>
            </w:r>
          </w:p>
          <w:p w:rsidR="009D7F38" w:rsidRPr="00B31B34" w:rsidRDefault="009D7F38" w:rsidP="00A62114">
            <w:pPr>
              <w:numPr>
                <w:ilvl w:val="0"/>
                <w:numId w:val="21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p w:rsidR="009D7F38" w:rsidRPr="00B31B34" w:rsidRDefault="009D7F38" w:rsidP="00A62114">
            <w:pPr>
              <w:numPr>
                <w:ilvl w:val="0"/>
                <w:numId w:val="21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21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79)</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Esmat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Fc21hdDwvQXV0aG9yPjxZZWFyPjIwMTU8L1llYXI+PFJl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Fc21hdDwvQXV0aG9yPjxZZWFyPjIwMTU8L1llYXI+PFJl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8</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1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1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21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ostoperative monitoring of heart rate</w:t>
            </w:r>
          </w:p>
          <w:p w:rsidR="009D7F38" w:rsidRPr="00B31B34" w:rsidRDefault="009D7F38" w:rsidP="00A62114">
            <w:pPr>
              <w:numPr>
                <w:ilvl w:val="0"/>
                <w:numId w:val="21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ean systolic and mean diastolic blood pressure</w:t>
            </w:r>
          </w:p>
          <w:p w:rsidR="009D7F38" w:rsidRPr="00B31B34" w:rsidRDefault="009D7F38" w:rsidP="00A62114">
            <w:pPr>
              <w:numPr>
                <w:ilvl w:val="0"/>
                <w:numId w:val="21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racetamol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Faraj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Faraji&lt;/Author&gt;&lt;Year&gt;2015&lt;/Year&gt;&lt;RecNum&gt;16810&lt;/RecNum&gt;&lt;DisplayText&gt;&lt;style face="superscript"&gt;202&lt;/style&gt;&lt;/DisplayText&gt;&lt;record&gt;&lt;rec-number&gt;16810&lt;/rec-number&gt;&lt;foreign-keys&gt;&lt;key app="EN" db-id="w90tzs52tz9ze4esfat5w5vhv5pxtepdtxsf" timestamp="1523365954"&gt;16810&lt;/key&gt;&lt;/foreign-keys&gt;&lt;ref-type name="Journal Article"&gt;17&lt;/ref-type&gt;&lt;contributors&gt;&lt;authors&gt;&lt;author&gt;Faraji, R&lt;/author&gt;&lt;author&gt;Haryalchi, K&lt;/author&gt;&lt;author&gt;Fashkhami, F&lt;/author&gt;&lt;author&gt;Pourmarzi, D&lt;/author&gt;&lt;/authors&gt;&lt;/contributors&gt;&lt;titles&gt;&lt;title&gt;Comparison of low dose gabapentin and diclofenac efficacy for postoperative pain reduction after abdominal hysterectomy: A randomized clinical trial&lt;/title&gt;&lt;secondary-title&gt;Journal of guilan university of med sci&lt;/secondary-title&gt;&lt;/titles&gt;&lt;periodical&gt;&lt;full-title&gt;Journal of guilan university of med sci&lt;/full-title&gt;&lt;/periodical&gt;&lt;pages&gt;63-69&lt;/pages&gt;&lt;volume&gt;24&lt;/volume&gt;&lt;number&gt;93&lt;/number&gt;&lt;keywords&gt;&lt;keyword&gt;Sr-menstr&lt;/keyword&gt;&lt;/keywords&gt;&lt;dates&gt;&lt;year&gt;2015&lt;/year&gt;&lt;/dates&gt;&lt;accession-num&gt;CN-01308439&lt;/accession-num&gt;&lt;urls&gt;&lt;related-urls&gt;&lt;url&gt;&lt;style face="underline" font="default" size="100%"&gt;http://onlinelibrary.wiley.com/o/cochrane/clcentral/articles/439/CN-01308439/frame.html&lt;/style&gt;&lt;/url&gt;&lt;/related-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5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8 + 16 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1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1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ethedine utilization</w:t>
            </w:r>
          </w:p>
          <w:p w:rsidR="009D7F38" w:rsidRPr="00B31B34" w:rsidRDefault="009D7F38" w:rsidP="00A62114">
            <w:pPr>
              <w:numPr>
                <w:ilvl w:val="0"/>
                <w:numId w:val="21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5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Francois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Francois&lt;/Author&gt;&lt;Year&gt;2015&lt;/Year&gt;&lt;RecNum&gt;16855&lt;/RecNum&gt;&lt;DisplayText&gt;&lt;style face="superscript"&gt;203&lt;/style&gt;&lt;/DisplayText&gt;&lt;record&gt;&lt;rec-number&gt;16855&lt;/rec-number&gt;&lt;foreign-keys&gt;&lt;key app="EN" db-id="w90tzs52tz9ze4esfat5w5vhv5pxtepdtxsf" timestamp="1524243685"&gt;16855&lt;/key&gt;&lt;/foreign-keys&gt;&lt;ref-type name="Journal Article"&gt;17&lt;/ref-type&gt;&lt;contributors&gt;&lt;authors&gt;&lt;author&gt;Francois, Audrice&lt;/author&gt;&lt;author&gt;Pappas, Ana&lt;/author&gt;&lt;author&gt;Pawlowski, Julius&lt;/author&gt;&lt;author&gt;Hartwig, Jeffrey&lt;/author&gt;&lt;/authors&gt;&lt;/contributors&gt;&lt;titles&gt;&lt;title&gt;A randomized, double blind placebo controlled study of pregabalin vs placebo for postoperative pain control after knee arthroscopy&lt;/title&gt;&lt;/titles&gt;&lt;dates&gt;&lt;year&gt;2015&lt;/year&gt;&lt;/dates&gt;&lt;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3</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100 (n = 1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Knee arthroscop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30 mins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w:t>
            </w:r>
            <w:r w:rsidRPr="00B31B34">
              <w:rPr>
                <w:rFonts w:ascii="Times New Roman" w:hAnsi="Times New Roman"/>
                <w:i/>
                <w:iCs/>
                <w:color w:val="000000"/>
                <w:sz w:val="16"/>
                <w:szCs w:val="16"/>
                <w:lang w:val="en-CA"/>
              </w:rPr>
              <w:t>/</w:t>
            </w:r>
            <w:r w:rsidRPr="00B31B34">
              <w:rPr>
                <w:rFonts w:ascii="Times New Roman" w:hAnsi="Times New Roman"/>
                <w:color w:val="000000"/>
                <w:sz w:val="16"/>
                <w:szCs w:val="16"/>
                <w:lang w:val="en-CA"/>
              </w:rPr>
              <w:t xml:space="preserve"> 8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1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 to first rescue analgesia</w:t>
            </w:r>
          </w:p>
          <w:p w:rsidR="009D7F38" w:rsidRPr="00B31B34" w:rsidRDefault="009D7F38" w:rsidP="00A62114">
            <w:pPr>
              <w:numPr>
                <w:ilvl w:val="0"/>
                <w:numId w:val="21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21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CU length of stay</w:t>
            </w:r>
          </w:p>
          <w:p w:rsidR="009D7F38" w:rsidRPr="00B31B34" w:rsidRDefault="00723E1A" w:rsidP="00A62114">
            <w:pPr>
              <w:numPr>
                <w:ilvl w:val="0"/>
                <w:numId w:val="21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1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300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31 mins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w:t>
            </w:r>
            <w:r w:rsidRPr="00B31B34">
              <w:rPr>
                <w:rFonts w:ascii="Times New Roman" w:hAnsi="Times New Roman"/>
                <w:i/>
                <w:iCs/>
                <w:color w:val="000000"/>
                <w:sz w:val="16"/>
                <w:szCs w:val="16"/>
                <w:lang w:val="en-CA"/>
              </w:rPr>
              <w:t>/</w:t>
            </w:r>
            <w:r w:rsidRPr="00B31B34">
              <w:rPr>
                <w:rFonts w:ascii="Times New Roman" w:hAnsi="Times New Roman"/>
                <w:color w:val="000000"/>
                <w:sz w:val="16"/>
                <w:szCs w:val="16"/>
                <w:lang w:val="en-CA"/>
              </w:rPr>
              <w:t xml:space="preserve"> 8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32 mins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w:t>
            </w:r>
            <w:r w:rsidRPr="00B31B34">
              <w:rPr>
                <w:rFonts w:ascii="Times New Roman" w:hAnsi="Times New Roman"/>
                <w:i/>
                <w:iCs/>
                <w:color w:val="000000"/>
                <w:sz w:val="16"/>
                <w:szCs w:val="16"/>
                <w:lang w:val="en-CA"/>
              </w:rPr>
              <w:t>/</w:t>
            </w:r>
            <w:r w:rsidRPr="00B31B34">
              <w:rPr>
                <w:rFonts w:ascii="Times New Roman" w:hAnsi="Times New Roman"/>
                <w:color w:val="000000"/>
                <w:sz w:val="16"/>
                <w:szCs w:val="16"/>
                <w:lang w:val="en-CA"/>
              </w:rPr>
              <w:t xml:space="preserve"> 8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Hamal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Hamal&lt;/Author&gt;&lt;Year&gt;2015&lt;/Year&gt;&lt;RecNum&gt;11002&lt;/RecNum&gt;&lt;DisplayText&gt;&lt;style face="superscript"&gt;204&lt;/style&gt;&lt;/DisplayText&gt;&lt;record&gt;&lt;rec-number&gt;11002&lt;/rec-number&gt;&lt;foreign-keys&gt;&lt;key app="EN" db-id="w90tzs52tz9ze4esfat5w5vhv5pxtepdtxsf" timestamp="1480067014"&gt;11002&lt;/key&gt;&lt;/foreign-keys&gt;&lt;ref-type name="Journal Article"&gt;17&lt;/ref-type&gt;&lt;contributors&gt;&lt;authors&gt;&lt;author&gt;Hamal, P. K.&lt;/author&gt;&lt;author&gt;Shrestha, A. B.&lt;/author&gt;&lt;author&gt;Shrestha, R. R.&lt;/author&gt;&lt;/authors&gt;&lt;/contributors&gt;&lt;auth-address&gt;Hamal,P K. National Academy of Medical Sciences, Kathmandu, Nepal.; Shrestha,A B. Paropakar Maternity and Women&amp;apos;s Hospital, Thapathali,Kathmandu, Nepal.; Shrestha,R R. National Academy of Medical Sciences, Kathmandu, Nepal.&lt;/auth-address&gt;&lt;titles&gt;&lt;title&gt;Efficacy of preemptive gabapentin for lower extremity orthopedic surgery under subarachnoid block&lt;/title&gt;&lt;secondary-title&gt;Jnma, Journal of the Nepal Medical Association&lt;/secondary-title&gt;&lt;alt-title&gt;Jnm&lt;/alt-title&gt;&lt;/titles&gt;&lt;periodical&gt;&lt;full-title&gt;Jnma, Journal of the Nepal Medical Association&lt;/full-title&gt;&lt;abbr-1&gt;Jnm&lt;/abbr-1&gt;&lt;/periodical&gt;&lt;alt-periodical&gt;&lt;full-title&gt;Jnma, Journal of the Nepal Medical Association&lt;/full-title&gt;&lt;abbr-1&gt;Jnm&lt;/abbr-1&gt;&lt;/alt-periodical&gt;&lt;pages&gt;210-213&lt;/pages&gt;&lt;volume&gt;53&lt;/volume&gt;&lt;number&gt;200&lt;/number&gt;&lt;dates&gt;&lt;year&gt;2015&lt;/year&gt;&lt;pub-dates&gt;&lt;date&gt;Oct-Dec&lt;/date&gt;&lt;/pub-dates&gt;&lt;/dates&gt;&lt;isbn&gt;0028-2715&lt;/isbn&gt;&lt;accession-num&gt;27746457&lt;/accession-num&gt;&lt;work-type&gt;Journal article&lt;/work-type&gt;&lt;urls&gt;&lt;related-urls&gt;&lt;url&gt;&lt;style face="underline" font="default" size="100%"&gt;http://ovidsp.ovid.com/ovidweb.cgi?T=JS&amp;amp;CSC=Y&amp;amp;NEWS=N&amp;amp;PAGE=fulltext&amp;amp;D=prem&amp;amp;AN=27746457&lt;/style&gt;&lt;/url&gt;&lt;/related-urls&gt;&lt;/urls&gt;&lt;remote-database-name&gt;MEDLINE&lt;/remote-database-name&gt;&lt;remote-database-provider&gt;Ovid Technologies&lt;/remote-database-provider&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wer extremity orthopedic surger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1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723E1A" w:rsidP="00A62114">
            <w:pPr>
              <w:numPr>
                <w:ilvl w:val="0"/>
                <w:numId w:val="21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1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6)</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Hassan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IYXNzYW5pPC9BdXRob3I+PFllYXI+MjAxNTwvWWVhcj48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U3ODkyMzc8L3N0eWxlPjwvdXJsPjwvcmVsYXRl
ZC11cmxzPjwvdXJscz48Y3VzdG9tMj5Tb3VyY2U6IE5MTS4gUE1DNDM1MDE4NjwvY3VzdG9tMj48
ZWxlY3Ryb25pYy1yZXNvdXJjZS1udW0+PHN0eWxlIGZhY2U9InVuZGVybGluZSIgZm9udD0iZGVm
YXVsdCIgc2l6ZT0iMTAwJSI+aHR0cDovL2R4LmRvaS5vcmcvMTAuNTgxMi9hYXBtLjIyMzcy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IYXNzYW5pPC9BdXRob3I+PFllYXI+MjAxNTwvWWVhcj48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gastric bypass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0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0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Heidar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IZWlkYXJpPC9BdXRob3I+PFllYXI+MjAxNTwvWWVhcj48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TcwOTk4Nzwv
c3R5bGU+PC91cmw+PC9yZWxhdGVkLXVybHM+PC91cmxzPjxjdXN0b20yPlNvdXJjZTogTkxNLiBQ
TUM0MzMzNDI3PC9jdXN0b20yPjxlbGVjdHJvbmljLXJlc291cmNlLW51bT48c3R5bGUgZmFjZT0i
dW5kZXJsaW5lIiBmb250PSJkZWZhdWx0IiBzaXplPSIxMDAlIj5odHRwOi8vZHguZG9pLm9yZy8x
MC40MTAzLzIyNzctOTE3NS4xNTAzODg8L3N0eWxlP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IZWlkYXJpPC9BdXRob3I+PFllYXI+MjAxNTwvWWVhcj48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TcwOTk4Nzwv
c3R5bGU+PC91cmw+PC9yZWxhdGVkLXVybHM+PC91cmxzPjxjdXN0b20yPlNvdXJjZTogTkxNLiBQ
TUM0MzMzNDI3PC9jdXN0b20yPjxlbGVjdHJvbmljLXJlc291cmNlLW51bT48c3R5bGUgZmFjZT0i
dW5kZXJsaW5lIiBmb250PSJkZWZhdWx0IiBzaXplPSIxMDAlIj5odHRwOi8vZHguZG9pLm9yZy8x
MC40MTAzLzIyNzctOTE3NS4xNTAzODg8L3N0eWxlP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iddle ear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56971" w:rsidRDefault="009D7F38" w:rsidP="00B56971">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56971" w:rsidRDefault="00723E1A" w:rsidP="00B56971">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723E1A" w:rsidP="00A62114">
            <w:pPr>
              <w:numPr>
                <w:ilvl w:val="0"/>
                <w:numId w:val="20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nausea or vomiting</w:t>
            </w:r>
          </w:p>
          <w:p w:rsidR="009D7F38" w:rsidRPr="00B31B34" w:rsidRDefault="009D7F38" w:rsidP="00A62114">
            <w:pPr>
              <w:numPr>
                <w:ilvl w:val="0"/>
                <w:numId w:val="20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ranisetron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 min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umar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Kumar&lt;/Author&gt;&lt;Year&gt;2015&lt;/Year&gt;&lt;RecNum&gt;15606&lt;/RecNum&gt;&lt;DisplayText&gt;&lt;style face="superscript"&gt;207&lt;/style&gt;&lt;/DisplayText&gt;&lt;record&gt;&lt;rec-number&gt;15606&lt;/rec-number&gt;&lt;foreign-keys&gt;&lt;key app="EN" db-id="w90tzs52tz9ze4esfat5w5vhv5pxtepdtxsf" timestamp="1480067822"&gt;15606&lt;/key&gt;&lt;/foreign-keys&gt;&lt;ref-type name="Journal Article"&gt;17&lt;/ref-type&gt;&lt;contributors&gt;&lt;authors&gt;&lt;author&gt;Kumar, P. S.&lt;/author&gt;&lt;author&gt;Bhanuprakash, S.&lt;/author&gt;&lt;author&gt;Sahajananda, H.&lt;/author&gt;&lt;/authors&gt;&lt;/contributors&gt;&lt;auth-address&gt;[Kumar, Sudhir P.; Bhanuprakash, S.; Sahajananda, H.] Rajarajeshwari Med Coll &amp;amp; Hosp, Dept Anaesthesia, Bangalore, Karnataka, India.; Bhanuprakash, S (reprint author), Door T-1,1st Main,1st Cross,Kanakapura Main Rd, Bangalore, Karnataka, India.; bhanushimoga@gmail.com&lt;/auth-address&gt;&lt;titles&gt;&lt;title&gt;The effect of single dose oral gabapentin as preemptive analgesia for postoperative pain for orthopedic surgeries done under spinal anaesthesia&lt;/title&gt;&lt;secondary-title&gt;Journal of Evolution of Medical and Dental Sciences-Jemds&lt;/secondary-title&gt;&lt;alt-title&gt;J. Evol. Med. Dent. Sci.-JEMDS&lt;/alt-title&gt;&lt;/titles&gt;&lt;periodical&gt;&lt;full-title&gt;Journal of Evolution of Medical and Dental Sciences-Jemds&lt;/full-title&gt;&lt;/periodical&gt;&lt;pages&gt;16857-16864&lt;/pages&gt;&lt;volume&gt;4&lt;/volume&gt;&lt;number&gt;103&lt;/number&gt;&lt;keywords&gt;&lt;keyword&gt;Pain&lt;/keyword&gt;&lt;keyword&gt;Gabapentin&lt;/keyword&gt;&lt;keyword&gt;Spinal Anesthesia&lt;/keyword&gt;&lt;keyword&gt;Orthopedic Surgeries&lt;/keyword&gt;&lt;keyword&gt;PREGABALIN&lt;/keyword&gt;&lt;keyword&gt;RATS&lt;/keyword&gt;&lt;/keywords&gt;&lt;dates&gt;&lt;year&gt;2015&lt;/year&gt;&lt;pub-dates&gt;&lt;date&gt;Dec&lt;/date&gt;&lt;/pub-dates&gt;&lt;/dates&gt;&lt;isbn&gt;2278-4748&lt;/isbn&gt;&lt;accession-num&gt;WOS:000377973700013&lt;/accession-num&gt;&lt;work-type&gt;Article&lt;/work-type&gt;&lt;urls&gt;&lt;/urls&gt;&lt;electronic-resource-num&gt;10.14260/jemds/2015/2535&lt;/electronic-resource-num&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rthopedic surgeries</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0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0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requirement</w:t>
            </w:r>
          </w:p>
          <w:p w:rsidR="009D7F38" w:rsidRPr="00B31B34" w:rsidRDefault="009D7F38" w:rsidP="00A62114">
            <w:pPr>
              <w:numPr>
                <w:ilvl w:val="0"/>
                <w:numId w:val="20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ange in heart rate and blood pressure</w:t>
            </w:r>
          </w:p>
          <w:p w:rsidR="009D7F38" w:rsidRPr="00B31B34" w:rsidRDefault="00723E1A" w:rsidP="00A62114">
            <w:pPr>
              <w:numPr>
                <w:ilvl w:val="0"/>
                <w:numId w:val="20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0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Le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MZWU8L0F1dGhvcj48WWVhcj4yMDE1PC9ZZWFyPjxSZWNO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MZWU8L0F1dGhvcj48WWVhcj4yMDE1PC9ZZWFyPjxSZWNO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1</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1)</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knee arthroplast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0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0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9D7F38" w:rsidP="00A62114">
            <w:pPr>
              <w:numPr>
                <w:ilvl w:val="0"/>
                <w:numId w:val="20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unctional recovery</w:t>
            </w:r>
          </w:p>
          <w:p w:rsidR="009D7F38" w:rsidRPr="00B31B34" w:rsidRDefault="009D7F38" w:rsidP="00A62114">
            <w:pPr>
              <w:numPr>
                <w:ilvl w:val="0"/>
                <w:numId w:val="20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Lun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MdW5uPC9BdXRob3I+PFllYXI+MjAxNTwvWWVhcj48UmVj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M4LTI0NDg8L3BhZ2VzPjx2b2x1bWU+MTU2PC92b2x1bWU+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MdW5uPC9BdXRob3I+PFllYXI+MjAxNTwvWWVhcj48UmVj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M4LTI0NDg8L3BhZ2VzPjx2b2x1bWU+MTU2PC92b2x1bWU+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0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high </w:t>
            </w:r>
            <w:r w:rsidR="00A72917">
              <w:rPr>
                <w:rFonts w:ascii="Times New Roman" w:hAnsi="Times New Roman"/>
                <w:color w:val="000000"/>
                <w:sz w:val="16"/>
                <w:szCs w:val="16"/>
                <w:lang w:val="en-CA"/>
              </w:rPr>
              <w:t>dose</w:t>
            </w:r>
            <w:r w:rsidR="009D7F38" w:rsidRPr="00B31B34">
              <w:rPr>
                <w:rFonts w:ascii="Times New Roman" w:hAnsi="Times New Roman"/>
                <w:color w:val="000000"/>
                <w:sz w:val="16"/>
                <w:szCs w:val="16"/>
                <w:lang w:val="en-CA"/>
              </w:rPr>
              <w:t>(n = 91)</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knee arthroplast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r w:rsidR="009D7F38" w:rsidRPr="00B31B34">
              <w:rPr>
                <w:rFonts w:ascii="Times New Roman" w:hAnsi="Times New Roman"/>
                <w:color w:val="000000"/>
                <w:sz w:val="16"/>
                <w:szCs w:val="16"/>
                <w:lang w:val="en-CA"/>
              </w:rPr>
              <w:t xml:space="preserve"> or </w:t>
            </w:r>
            <w:r w:rsidR="00723E1A">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0PM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0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0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20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scue analgesic</w:t>
            </w:r>
          </w:p>
          <w:p w:rsidR="009D7F38" w:rsidRPr="00B31B34" w:rsidRDefault="009D7F38" w:rsidP="00A62114">
            <w:pPr>
              <w:numPr>
                <w:ilvl w:val="0"/>
                <w:numId w:val="20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p w:rsidR="009D7F38" w:rsidRPr="00B31B34" w:rsidRDefault="009D7F38" w:rsidP="00A62114">
            <w:pPr>
              <w:numPr>
                <w:ilvl w:val="0"/>
                <w:numId w:val="20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xiety/depression</w:t>
            </w:r>
          </w:p>
          <w:p w:rsidR="009D7F38" w:rsidRPr="00B31B34" w:rsidRDefault="009D7F38" w:rsidP="00A62114">
            <w:pPr>
              <w:numPr>
                <w:ilvl w:val="0"/>
                <w:numId w:val="20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abapentin level in blood-sample</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d</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low </w:t>
            </w:r>
            <w:r w:rsidR="00A72917">
              <w:rPr>
                <w:rFonts w:ascii="Times New Roman" w:hAnsi="Times New Roman"/>
                <w:color w:val="000000"/>
                <w:sz w:val="16"/>
                <w:szCs w:val="16"/>
                <w:lang w:val="en-CA"/>
              </w:rPr>
              <w:t>dose</w:t>
            </w:r>
            <w:r w:rsidR="009D7F38" w:rsidRPr="00B31B34">
              <w:rPr>
                <w:rFonts w:ascii="Times New Roman" w:hAnsi="Times New Roman"/>
                <w:color w:val="000000"/>
                <w:sz w:val="16"/>
                <w:szCs w:val="16"/>
                <w:lang w:val="en-CA"/>
              </w:rPr>
              <w:t>(n = 9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9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ahr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Mahran&lt;/Author&gt;&lt;Year&gt;2015&lt;/Year&gt;&lt;RecNum&gt;11066&lt;/RecNum&gt;&lt;DisplayText&gt;&lt;style face="superscript"&gt;210&lt;/style&gt;&lt;/DisplayText&gt;&lt;record&gt;&lt;rec-number&gt;11066&lt;/rec-number&gt;&lt;foreign-keys&gt;&lt;key app="EN" db-id="w90tzs52tz9ze4esfat5w5vhv5pxtepdtxsf" timestamp="1480067014"&gt;11066&lt;/key&gt;&lt;/foreign-keys&gt;&lt;ref-type name="Journal Article"&gt;17&lt;/ref-type&gt;&lt;contributors&gt;&lt;authors&gt;&lt;author&gt;Mahran, Essam&lt;/author&gt;&lt;author&gt;Hassan, Mohamed Elsayed&lt;/author&gt;&lt;/authors&gt;&lt;/contributors&gt;&lt;auth-address&gt;Mahran,Essam. Department of Anesthesia, ICU, and Pain Therapy National Cancer Institute, Cairo University, Giza, Egypt.; Hassan,Mohamed Elsayed. Department of Anesthesia, ICU, and Pain Therapy National Cancer Institute, Cairo University, Giza, Egypt.&lt;/auth-address&gt;&lt;titles&gt;&lt;title&gt;Comparison of pregabalin versus ketamine in postoperative pain management in breast cancer surgery&lt;/title&gt;&lt;secondary-title&gt;Saudi journal of anaesthesia&lt;/secondary-title&gt;&lt;alt-title&gt;Saudi J Anaesth&lt;/alt-title&gt;&lt;/titles&gt;&lt;periodical&gt;&lt;full-title&gt;Saudi J Anaesth&lt;/full-title&gt;&lt;abbr-1&gt;Saudi journal of anaesthesia&lt;/abbr-1&gt;&lt;/periodical&gt;&lt;alt-periodical&gt;&lt;full-title&gt;Saudi J Anaesth&lt;/full-title&gt;&lt;abbr-1&gt;Saudi journal of anaesthesia&lt;/abbr-1&gt;&lt;/alt-periodical&gt;&lt;pages&gt;253-257&lt;/pages&gt;&lt;volume&gt;9&lt;/volume&gt;&lt;number&gt;3&lt;/number&gt;&lt;dates&gt;&lt;year&gt;2015&lt;/year&gt;&lt;pub-dates&gt;&lt;date&gt;Jul-Sep&lt;/date&gt;&lt;/pub-dates&gt;&lt;/dates&gt;&lt;isbn&gt;1658-354X&lt;/isbn&gt;&lt;accession-num&gt;26240541&lt;/accession-num&gt;&lt;work-type&gt;Journal Article&lt;/work-type&gt;&lt;urls&gt;&lt;related-urls&gt;&lt;url&gt;&lt;style face="underline" font="default" size="100%"&gt;http://ovidsp.ovid.com/ovidweb.cgi?T=JS&amp;amp;CSC=Y&amp;amp;NEWS=N&amp;amp;PAGE=fulltext&amp;amp;D=prem&amp;amp;AN=26240541&lt;/style&gt;&lt;/url&gt;&lt;/related-urls&gt;&lt;/urls&gt;&lt;custom2&gt;Source: NLM. PMC4478815&lt;/custom2&gt;&lt;electronic-resource-num&gt;&lt;style face="underline" font="default" size="100%"&gt;http://dx.doi.org/10.4103/1658-354X.154697&lt;/style&gt;&lt;/electronic-resource-num&gt;&lt;remote-database-name&gt;MEDLINE&lt;/remote-database-name&gt;&lt;remote-database-provider&gt;Ovid Technologies&lt;/remote-database-provider&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dified radical ma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04"/>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0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Morphine utilization</w:t>
            </w:r>
          </w:p>
          <w:p w:rsidR="009D7F38" w:rsidRPr="00B31B34" w:rsidRDefault="009D7F38" w:rsidP="00A62114">
            <w:pPr>
              <w:numPr>
                <w:ilvl w:val="0"/>
                <w:numId w:val="20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20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0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20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sual disturbances</w:t>
            </w:r>
          </w:p>
          <w:p w:rsidR="009D7F38" w:rsidRPr="00B31B34" w:rsidRDefault="009D7F38" w:rsidP="00A62114">
            <w:pPr>
              <w:numPr>
                <w:ilvl w:val="0"/>
                <w:numId w:val="20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ightmares</w:t>
            </w:r>
          </w:p>
          <w:p w:rsidR="009D7F38" w:rsidRPr="00B31B34" w:rsidRDefault="009D7F38" w:rsidP="00A62114">
            <w:pPr>
              <w:numPr>
                <w:ilvl w:val="0"/>
                <w:numId w:val="20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allucination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Ketamin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 mg/kg</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ansor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Mansor&lt;/Author&gt;&lt;Year&gt;2015&lt;/Year&gt;&lt;RecNum&gt;14749&lt;/RecNum&gt;&lt;DisplayText&gt;&lt;style face="superscript"&gt;211&lt;/style&gt;&lt;/DisplayText&gt;&lt;record&gt;&lt;rec-number&gt;14749&lt;/rec-number&gt;&lt;foreign-keys&gt;&lt;key app="EN" db-id="w90tzs52tz9ze4esfat5w5vhv5pxtepdtxsf" timestamp="1480067720"&gt;14749&lt;/key&gt;&lt;/foreign-keys&gt;&lt;ref-type name="Journal Article"&gt;17&lt;/ref-type&gt;&lt;contributors&gt;&lt;authors&gt;&lt;author&gt;Mansor, S. H.&lt;/author&gt;&lt;author&gt;Choy, C. Y.&lt;/author&gt;&lt;/authors&gt;&lt;/contributors&gt;&lt;titles&gt;&lt;title&gt;Effect of preoperative oral pregabalin on postoperative pain after mastectomy&lt;/title&gt;&lt;secondary-title&gt;Middle East journal of anaesthesiology&lt;/secondary-title&gt;&lt;/titles&gt;&lt;periodical&gt;&lt;full-title&gt;Middle East J Anaesthesiol&lt;/full-title&gt;&lt;abbr-1&gt;Middle East journal of anaesthesiology&lt;/abbr-1&gt;&lt;/periodical&gt;&lt;pages&gt;63-68&lt;/pages&gt;&lt;volume&gt;23&lt;/volume&gt;&lt;number&gt;1&lt;/number&gt;&lt;keywords&gt;&lt;keyword&gt;Administration, Oral&lt;/keyword&gt;&lt;keyword&gt;Analgesics [therapeutic use]&lt;/keyword&gt;&lt;keyword&gt;Double-Blind Method&lt;/keyword&gt;&lt;keyword&gt;Mastectomy&lt;/keyword&gt;&lt;keyword&gt;Pain, Postoperative [drug therapy]&lt;/keyword&gt;&lt;keyword&gt;Pregabalin&lt;/keyword&gt;&lt;keyword&gt;gamma-Aminobutyric Acid [analogs &amp;amp; derivatives] [therapeutic use]&lt;/keyword&gt;&lt;keyword&gt;Adult[checkword]&lt;/keyword&gt;&lt;keyword&gt;Female[checkword]&lt;/keyword&gt;&lt;keyword&gt;Humans[checkword]&lt;/keyword&gt;&lt;keyword&gt;Middle Aged[checkword]&lt;/keyword&gt;&lt;/keywords&gt;&lt;dates&gt;&lt;year&gt;2015&lt;/year&gt;&lt;/dates&gt;&lt;accession-num&gt;CN-01108984&lt;/accession-num&gt;&lt;work-type&gt;Randomized Controlled Trial&lt;/work-type&gt;&lt;urls&gt;&lt;related-urls&gt;&lt;url&gt;&lt;style face="underline" font="default" size="100%"&gt;http://onlinelibrary.wiley.com/o/cochrane/clcentral/articles/984/CN-01108984/frame.html&lt;/style&gt;&lt;/url&gt;&lt;/related-urls&gt;&lt;/urls&gt;&lt;custom3&gt;Pubmed 26121897&lt;/custom3&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9</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astectomy with or without axillary lymph nodes dissection</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03"/>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ausea</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omiting</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adache</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omnolence</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20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sual disturbance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atsutan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NYXRzdXRhbmk8L0F1dGhvcj48WWVhcj4yMDE1PC9ZZWFy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YXRzdXRhbmk8L0F1dGhvcj48WWVhcj4yMDE1PC9ZZWFy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8</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4)</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horacotomy</w:t>
            </w:r>
          </w:p>
        </w:tc>
        <w:tc>
          <w:tcPr>
            <w:tcW w:w="340" w:type="pct"/>
            <w:shd w:val="clear" w:color="auto" w:fill="F2F2F2"/>
            <w:noWrap/>
          </w:tcPr>
          <w:p w:rsidR="009D7F38" w:rsidRPr="00B31B34" w:rsidRDefault="00ED0E85"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ou 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02"/>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0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ditional analgesic drug requirement</w:t>
            </w:r>
          </w:p>
          <w:p w:rsidR="009D7F38" w:rsidRPr="00B31B34" w:rsidRDefault="009D7F38" w:rsidP="00A62114">
            <w:pPr>
              <w:numPr>
                <w:ilvl w:val="0"/>
                <w:numId w:val="20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europathic pain</w:t>
            </w:r>
          </w:p>
          <w:p w:rsidR="009D7F38" w:rsidRPr="00B31B34" w:rsidRDefault="009D7F38" w:rsidP="00A62114">
            <w:pPr>
              <w:numPr>
                <w:ilvl w:val="0"/>
                <w:numId w:val="20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leep interference</w:t>
            </w:r>
          </w:p>
          <w:p w:rsidR="009D7F38" w:rsidRPr="00B31B34" w:rsidRDefault="009D7F38" w:rsidP="00A62114">
            <w:pPr>
              <w:numPr>
                <w:ilvl w:val="0"/>
                <w:numId w:val="20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w</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xoprofen (n = 3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8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8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emar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NZW1hcmk8L0F1dGhvcj48WWVhcj4yMDE1PC9ZZWFyPjxS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ZW1hcmk8L0F1dGhvcj48WWVhcj4yMDE1PC9ZZWFyPjxS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10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esarean section</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AA78A2" w:rsidRDefault="009D7F38" w:rsidP="00AA78A2">
            <w:pPr>
              <w:spacing w:after="0" w:line="240" w:lineRule="auto"/>
              <w:contextualSpacing/>
              <w:rPr>
                <w:rFonts w:ascii="Times New Roman" w:hAnsi="Times New Roman"/>
                <w:color w:val="000000"/>
                <w:sz w:val="16"/>
                <w:szCs w:val="16"/>
                <w:lang w:val="en-CA"/>
              </w:rPr>
            </w:pPr>
          </w:p>
        </w:tc>
        <w:tc>
          <w:tcPr>
            <w:tcW w:w="533" w:type="pct"/>
          </w:tcPr>
          <w:p w:rsidR="009D7F38" w:rsidRPr="00AA78A2" w:rsidRDefault="00723E1A" w:rsidP="00AA78A2">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auto"/>
            <w:noWrap/>
          </w:tcPr>
          <w:p w:rsidR="009D7F38" w:rsidRPr="00B31B34" w:rsidRDefault="00723E1A" w:rsidP="00A62114">
            <w:pPr>
              <w:numPr>
                <w:ilvl w:val="0"/>
                <w:numId w:val="200"/>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0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onks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Nb25rczwvQXV0aG9yPjxZZWFyPjIwMTU8L1llYXI+PFJl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zMjAtMzI2PC9wYWdlcz48dm9sdW1lPjEyMzwvdm9sdW1lPjxudW1iZXI+MjwvbnVt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b25rczwvQXV0aG9yPjxZZWFyPjIwMTU8L1llYXI+PFJl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zMjAtMzI2PC9wYWdlcz48dm9sdW1lPjEyMzwvdm9sdW1lPjxudW1iZXI+MjwvbnVt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10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esarean deliver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8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9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r w:rsidR="009D7F38" w:rsidRPr="00B31B34">
              <w:rPr>
                <w:rFonts w:ascii="Times New Roman" w:hAnsi="Times New Roman"/>
                <w:color w:val="000000"/>
                <w:sz w:val="16"/>
                <w:szCs w:val="16"/>
                <w:lang w:val="en-CA"/>
              </w:rPr>
              <w:t xml:space="preserve"> at rest and on movement</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 score</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se</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19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ruritus</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fficulties balancing</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Neonatal A</w:t>
            </w:r>
            <w:r w:rsidRPr="00B31B34">
              <w:rPr>
                <w:rFonts w:ascii="Times New Roman" w:hAnsi="Times New Roman"/>
                <w:color w:val="000000"/>
                <w:sz w:val="16"/>
                <w:szCs w:val="16"/>
                <w:lang w:val="en-CA"/>
              </w:rPr>
              <w:t>pgar score</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reastfeeding issues</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w:t>
            </w:r>
            <w:r w:rsidR="00DC70C9">
              <w:rPr>
                <w:rFonts w:ascii="Times New Roman" w:hAnsi="Times New Roman"/>
                <w:color w:val="000000"/>
                <w:sz w:val="16"/>
                <w:szCs w:val="16"/>
                <w:lang w:val="en-CA"/>
              </w:rPr>
              <w:t xml:space="preserve">eonatal </w:t>
            </w:r>
            <w:r w:rsidRPr="00B31B34">
              <w:rPr>
                <w:rFonts w:ascii="Times New Roman" w:hAnsi="Times New Roman"/>
                <w:color w:val="000000"/>
                <w:sz w:val="16"/>
                <w:szCs w:val="16"/>
                <w:lang w:val="en-CA"/>
              </w:rPr>
              <w:t>ICU admission</w:t>
            </w:r>
          </w:p>
          <w:p w:rsidR="009D7F38" w:rsidRPr="00B31B34" w:rsidRDefault="009D7F38" w:rsidP="00A62114">
            <w:pPr>
              <w:numPr>
                <w:ilvl w:val="0"/>
                <w:numId w:val="19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xiety level</w:t>
            </w:r>
          </w:p>
          <w:p w:rsidR="009D7F38" w:rsidRPr="00B31B34" w:rsidRDefault="009D7F38" w:rsidP="00F03806">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w</w:t>
            </w:r>
          </w:p>
        </w:tc>
      </w:tr>
      <w:tr w:rsidR="007D3140" w:rsidRPr="00B31B34" w:rsidTr="00F03806">
        <w:trPr>
          <w:trHeight w:val="3342"/>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97)</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Ommid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PbW1pZDwvQXV0aG9yPjxZZWFyPjIwMTU8L1llYXI+PFJl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PbW1pZDwvQXV0aG9yPjxZZWFyPjIwMTU8L1llYXI+PFJl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wer abdominal surgeries</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19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9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9D7F38" w:rsidP="00A62114">
            <w:pPr>
              <w:numPr>
                <w:ilvl w:val="0"/>
                <w:numId w:val="19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Park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5)</w:t>
            </w:r>
            <w:r w:rsidRPr="00B31B34">
              <w:rPr>
                <w:rFonts w:ascii="Times New Roman" w:hAnsi="Times New Roman"/>
                <w:sz w:val="16"/>
                <w:szCs w:val="16"/>
                <w:lang w:val="en-CA"/>
              </w:rPr>
              <w:fldChar w:fldCharType="begin">
                <w:fldData xml:space="preserve">PEVuZE5vdGU+PENpdGU+PEF1dGhvcj5QYXJrPC9BdXRob3I+PFllYXI+MjAxNTwvWWVhcj48UmVj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QYXJrPC9BdXRob3I+PFllYXI+MjAxNTwvWWVhcj48UmVj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16</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3)</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nsill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befor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9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w:t>
            </w:r>
            <w:r w:rsidR="00DC70C9">
              <w:rPr>
                <w:rFonts w:ascii="Times New Roman" w:hAnsi="Times New Roman"/>
                <w:color w:val="000000"/>
                <w:sz w:val="16"/>
                <w:szCs w:val="16"/>
                <w:u w:val="single"/>
                <w:lang w:val="en-CA"/>
              </w:rPr>
              <w:t>atient-controlled</w:t>
            </w:r>
            <w:r w:rsidRPr="00B31B34">
              <w:rPr>
                <w:rFonts w:ascii="Times New Roman" w:hAnsi="Times New Roman"/>
                <w:color w:val="000000"/>
                <w:sz w:val="16"/>
                <w:szCs w:val="16"/>
                <w:u w:val="single"/>
                <w:lang w:val="en-CA"/>
              </w:rPr>
              <w:t xml:space="preserve"> fentanyl utilization</w:t>
            </w:r>
          </w:p>
          <w:p w:rsidR="009D7F38" w:rsidRPr="00B31B34" w:rsidRDefault="009D7F38" w:rsidP="00A62114">
            <w:pPr>
              <w:numPr>
                <w:ilvl w:val="0"/>
                <w:numId w:val="19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umber of ketorolac injections</w:t>
            </w:r>
          </w:p>
          <w:p w:rsidR="009D7F38" w:rsidRPr="00B31B34" w:rsidRDefault="00723E1A" w:rsidP="00A62114">
            <w:pPr>
              <w:numPr>
                <w:ilvl w:val="0"/>
                <w:numId w:val="19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r w:rsidR="009D7F38" w:rsidRPr="00B31B34">
              <w:rPr>
                <w:rFonts w:ascii="Times New Roman" w:hAnsi="Times New Roman"/>
                <w:color w:val="000000"/>
                <w:sz w:val="16"/>
                <w:szCs w:val="16"/>
                <w:lang w:val="en-CA"/>
              </w:rPr>
              <w:t xml:space="preserve"> at rest</w:t>
            </w:r>
          </w:p>
          <w:p w:rsidR="009D7F38" w:rsidRPr="00B31B34" w:rsidRDefault="009D7F38" w:rsidP="00A62114">
            <w:pPr>
              <w:numPr>
                <w:ilvl w:val="0"/>
                <w:numId w:val="19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wallowing</w:t>
            </w:r>
          </w:p>
          <w:p w:rsidR="009D7F38" w:rsidRPr="00B31B34" w:rsidRDefault="009D7F38" w:rsidP="00A62114">
            <w:pPr>
              <w:numPr>
                <w:ilvl w:val="0"/>
                <w:numId w:val="19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 score</w:t>
            </w:r>
          </w:p>
          <w:p w:rsidR="009D7F38" w:rsidRPr="00B31B34" w:rsidRDefault="009D7F38" w:rsidP="00A62114">
            <w:pPr>
              <w:numPr>
                <w:ilvl w:val="0"/>
                <w:numId w:val="19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azepam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aul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QYXVsPC9BdXRob3I+PFllYXI+MjAxNTwvWWVhcj48UmVj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QYXVsPC9BdXRob3I+PFllYXI+MjAxNTwvWWVhcj48UmVj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2</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48)</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rimary total joint arthroplasty in a single hip</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6 PM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9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723E1A" w:rsidP="00A62114">
            <w:pPr>
              <w:numPr>
                <w:ilvl w:val="0"/>
                <w:numId w:val="19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19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effects</w:t>
            </w:r>
          </w:p>
          <w:p w:rsidR="009D7F38" w:rsidRPr="00B31B34" w:rsidRDefault="009D7F38" w:rsidP="00A62114">
            <w:pPr>
              <w:numPr>
                <w:ilvl w:val="0"/>
                <w:numId w:val="19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tient satisfaction</w:t>
            </w:r>
          </w:p>
          <w:p w:rsidR="009D7F38" w:rsidRPr="00B31B34" w:rsidRDefault="009D7F38" w:rsidP="00A62114">
            <w:pPr>
              <w:numPr>
                <w:ilvl w:val="0"/>
                <w:numId w:val="19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ange of motion</w:t>
            </w:r>
          </w:p>
          <w:p w:rsidR="009D7F38" w:rsidRPr="00B31B34" w:rsidRDefault="00723E1A" w:rsidP="00A62114">
            <w:pPr>
              <w:numPr>
                <w:ilvl w:val="0"/>
                <w:numId w:val="19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Lenght of stay</w:t>
            </w:r>
          </w:p>
          <w:p w:rsidR="009D7F38" w:rsidRPr="00B31B34" w:rsidRDefault="009D7F38" w:rsidP="00A62114">
            <w:pPr>
              <w:numPr>
                <w:ilvl w:val="0"/>
                <w:numId w:val="19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modynamic/respiratory parameter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5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Ray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Ray&lt;/Author&gt;&lt;Year&gt;2015&lt;/Year&gt;&lt;RecNum&gt;16856&lt;/RecNum&gt;&lt;DisplayText&gt;&lt;style face="superscript"&gt;218&lt;/style&gt;&lt;/DisplayText&gt;&lt;record&gt;&lt;rec-number&gt;16856&lt;/rec-number&gt;&lt;foreign-keys&gt;&lt;key app="EN" db-id="w90tzs52tz9ze4esfat5w5vhv5pxtepdtxsf" timestamp="1524244493"&gt;16856&lt;/key&gt;&lt;/foreign-keys&gt;&lt;ref-type name="Journal Article"&gt;17&lt;/ref-type&gt;&lt;contributors&gt;&lt;authors&gt;&lt;author&gt;Ray, Debasis&lt;/author&gt;&lt;author&gt;Bhattacharjee, Samiksha&lt;/author&gt;&lt;/authors&gt;&lt;/contributors&gt;&lt;titles&gt;&lt;title&gt;Effect of pre-operative gabapentin on early post operative pain, nausea, vomiting and analgesic consumption following hysterectomy in a tertiary care teaching hospital: A randomized controlled trial&lt;/title&gt;&lt;secondary-title&gt;Indian Journal of Pharmacy and Pharmacology&lt;/secondary-title&gt;&lt;/titles&gt;&lt;periodical&gt;&lt;full-title&gt;Indian Journal of Pharmacy and Pharmacology&lt;/full-title&gt;&lt;/periodical&gt;&lt;pages&gt;113-118&lt;/pages&gt;&lt;volume&gt;2&lt;/volume&gt;&lt;number&gt;2&lt;/number&gt;&lt;dates&gt;&lt;year&gt;2015&lt;/year&gt;&lt;/dates&gt;&lt;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9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9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723E1A" w:rsidP="00A62114">
            <w:pPr>
              <w:numPr>
                <w:ilvl w:val="0"/>
                <w:numId w:val="19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Valad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WYWxhZGFuPC9BdXRob3I+PFllYXI+MjAxNTwvWWVhcj48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WYWxhZGFuPC9BdXRob3I+PFllYXI+MjAxNTwvWWVhcj48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1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varian laparoscopic cyst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0.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194"/>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Post laparoscopic shoulder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We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XZWk8L0F1dGhvcj48WWVhcj4yMDE1PC9ZZWFyPjxSZWNO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UwMDAyMTQ8L3N0eWxlPjxzdHlsZSBmYWNlPSJub3JtYWwiIGZvbnQ9ImRlZmF1bHQiIHNp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XZWk8L0F1dGhvcj48WWVhcj4yMDE1PC9ZZWFyPjxSZWNO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UwMDAyMTQ8L3N0eWxlPjxzdHlsZSBmYWNlPSJub3JtYWwiIGZvbnQ9ImRlZmF1bHQiIHNp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culofacial plastic surgery - Eyelid surger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0.25-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19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19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cetaminophen utilization</w:t>
            </w:r>
          </w:p>
          <w:p w:rsidR="009D7F38" w:rsidRPr="00B31B34" w:rsidRDefault="009D7F38" w:rsidP="00A62114">
            <w:pPr>
              <w:numPr>
                <w:ilvl w:val="0"/>
                <w:numId w:val="19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3)</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YaDeau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ZYURlYXU8L0F1dGhvcj48WWVhcj4yMDE1PC9ZZWFyPjxS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I4NS0yOTM8L3BhZ2VzPjx2b2x1bWU+MTE1PC92b2x1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U8L3ll
YXI+PHB1Yi1kYXRlcz48ZGF0ZT5BdWc8L2RhdGU+PC9wdWItZGF0ZXM+PC9kYXRlcz48aXNibj4x
NDcxLTY3NzE8L2lzYm4+PGFjY2Vzc2lvbi1udW0+MjYxNzAzNTE8L2FjY2Vzc2lvbi1udW0+PHdv
cmstdHlwZT5Kb3VybmFsIEFydGljbGU7IFJhbmRvbWl6ZWQgQ29udHJvbGxlZCBUcmlhbDsgUmVz
ZWFyY2ggU3VwcG9ydCwgTi5JLkguLCBFeHRyYW11cmFsOyB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jE3MDM1MTwvc3R5bGU+PHN0eWxlIGZhY2U9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ZYURlYXU8L0F1dGhvcj48WWVhcj4yMDE1PC9ZZWFyPjxS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I4NS0yOTM8L3BhZ2VzPjx2b2x1bWU+MTE1PC92b2x1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jE3MDM1MTwvc3R5bGU+PHN0eWxlIGZhY2U9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28)</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knee arthroplast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0.5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 (day 1-14)/ 150 (day 15-16)</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6</w:t>
            </w:r>
          </w:p>
        </w:tc>
        <w:tc>
          <w:tcPr>
            <w:tcW w:w="97" w:type="pct"/>
          </w:tcPr>
          <w:p w:rsidR="009D7F38" w:rsidRDefault="009D7F38" w:rsidP="0032271C">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32271C">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723E1A" w:rsidP="00A62114">
            <w:pPr>
              <w:numPr>
                <w:ilvl w:val="0"/>
                <w:numId w:val="19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r w:rsidR="009D7F38" w:rsidRPr="00B31B34">
              <w:rPr>
                <w:rFonts w:ascii="Times New Roman" w:hAnsi="Times New Roman"/>
                <w:color w:val="000000"/>
                <w:sz w:val="16"/>
                <w:szCs w:val="16"/>
                <w:lang w:val="en-CA"/>
              </w:rPr>
              <w:t xml:space="preserve"> (2 weeks and acute)</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related distress score</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onfusion</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 (3 months)</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europathic pain</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sage</w:t>
            </w:r>
          </w:p>
          <w:p w:rsidR="009D7F38" w:rsidRPr="00B31B34" w:rsidRDefault="009D7F38" w:rsidP="00A62114">
            <w:pPr>
              <w:numPr>
                <w:ilvl w:val="0"/>
                <w:numId w:val="19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00 (n = 29)</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0 (day 1-14)/ 100 (day 15-16)</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6</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50 (n = 2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 (day 1-14)/ 50 (day 15-16)</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6</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Pl(day 1-14)/ 1Pl (day 15-16)</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6</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Ziyaeifard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5)</w:t>
            </w:r>
            <w:r w:rsidRPr="00B31B34">
              <w:rPr>
                <w:rFonts w:ascii="Times New Roman" w:hAnsi="Times New Roman"/>
                <w:color w:val="000000"/>
                <w:sz w:val="16"/>
                <w:szCs w:val="16"/>
                <w:lang w:val="en-CA"/>
              </w:rPr>
              <w:fldChar w:fldCharType="begin">
                <w:fldData xml:space="preserve">PEVuZE5vdGU+PENpdGU+PEF1dGhvcj5aaXlhZWlmYXJkPC9BdXRob3I+PFllYXI+MjAxNTwvWWVh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aaXlhZWlmYXJkPC9BdXRob3I+PFllYXI+MjAxNTwvWWVh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oronary artery bypass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19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art rates</w:t>
            </w:r>
          </w:p>
          <w:p w:rsidR="009D7F38" w:rsidRPr="00B31B34" w:rsidRDefault="009D7F38" w:rsidP="00A62114">
            <w:pPr>
              <w:numPr>
                <w:ilvl w:val="0"/>
                <w:numId w:val="19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ood pressure</w:t>
            </w:r>
          </w:p>
          <w:p w:rsidR="009D7F38" w:rsidRPr="00B31B34" w:rsidRDefault="009D7F38" w:rsidP="00A62114">
            <w:pPr>
              <w:numPr>
                <w:ilvl w:val="0"/>
                <w:numId w:val="19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spiratory rate</w:t>
            </w:r>
          </w:p>
          <w:p w:rsidR="009D7F38" w:rsidRPr="00B31B34" w:rsidRDefault="009D7F38" w:rsidP="00A62114">
            <w:pPr>
              <w:numPr>
                <w:ilvl w:val="0"/>
                <w:numId w:val="19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tensive care unit (ICU) stay duration</w:t>
            </w:r>
          </w:p>
          <w:p w:rsidR="009D7F38" w:rsidRPr="00B31B34" w:rsidRDefault="009D7F38" w:rsidP="00A62114">
            <w:pPr>
              <w:numPr>
                <w:ilvl w:val="0"/>
                <w:numId w:val="19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723E1A" w:rsidP="00A62114">
            <w:pPr>
              <w:numPr>
                <w:ilvl w:val="0"/>
                <w:numId w:val="19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hiskalioglu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BaGlza2FsaW9nbHU8L0F1dGhvcj48WWVhcj4yMDE2PC9Z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BaGlza2FsaW9nbHU8L0F1dGhvcj48WWVhcj4yMDE2PC9Z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guinal hernia repair with mesh</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2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Fentanyl utilization (24h)</w:t>
            </w:r>
          </w:p>
          <w:p w:rsidR="009D7F38" w:rsidRPr="00B31B34" w:rsidRDefault="00723E1A" w:rsidP="00A62114">
            <w:pPr>
              <w:numPr>
                <w:ilvl w:val="0"/>
                <w:numId w:val="22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hiskalioglu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BaGlza2FsaW9nbHU8L0F1dGhvcj48WWVhcj4yMDE2PC9Z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BaGlza2FsaW9nbHU8L0F1dGhvcj48WWVhcj4yMDE2PC9Z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7</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ouble</w:t>
            </w:r>
            <w:r>
              <w:rPr>
                <w:rFonts w:ascii="Times New Roman" w:hAnsi="Times New Roman"/>
                <w:color w:val="000000"/>
                <w:sz w:val="16"/>
                <w:szCs w:val="16"/>
                <w:lang w:val="en-CA"/>
              </w:rPr>
              <w:t xml:space="preserve"> </w:t>
            </w:r>
            <w:r w:rsidRPr="00B31B34">
              <w:rPr>
                <w:rFonts w:ascii="Times New Roman" w:hAnsi="Times New Roman"/>
                <w:color w:val="000000"/>
                <w:sz w:val="16"/>
                <w:szCs w:val="16"/>
                <w:lang w:val="en-CA"/>
              </w:rPr>
              <w:t>jaw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2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Fentanyl utilization</w:t>
            </w:r>
          </w:p>
          <w:p w:rsidR="009D7F38" w:rsidRPr="00B31B34" w:rsidRDefault="00723E1A" w:rsidP="00A62114">
            <w:pPr>
              <w:numPr>
                <w:ilvl w:val="0"/>
                <w:numId w:val="22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h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BaG48L0F1dGhvcj48WWVhcj4yMDE2PC9ZZWFyPjxSZWNO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BaG48L0F1dGhvcj48WWVhcj4yMDE2PC9ZZWFyPjxSZWNO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rthroscopic shoulder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2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sparing effect (48h)</w:t>
            </w:r>
          </w:p>
          <w:p w:rsidR="009D7F38" w:rsidRPr="00B31B34" w:rsidRDefault="00723E1A" w:rsidP="00A62114">
            <w:pPr>
              <w:numPr>
                <w:ilvl w:val="0"/>
                <w:numId w:val="22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umber of rescue analgesic drugs administered</w:t>
            </w:r>
          </w:p>
          <w:p w:rsidR="009D7F38" w:rsidRPr="00B31B34" w:rsidRDefault="009D7F38" w:rsidP="00A62114">
            <w:pPr>
              <w:numPr>
                <w:ilvl w:val="0"/>
                <w:numId w:val="22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p w:rsidR="009D7F38" w:rsidRPr="00B31B34" w:rsidRDefault="009D7F38" w:rsidP="00A62114">
            <w:pPr>
              <w:numPr>
                <w:ilvl w:val="0"/>
                <w:numId w:val="22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cidence of nausea</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kh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Akhan&lt;/Author&gt;&lt;Year&gt;2016&lt;/Year&gt;&lt;RecNum&gt;16857&lt;/RecNum&gt;&lt;DisplayText&gt;&lt;style face="superscript"&gt;226&lt;/style&gt;&lt;/DisplayText&gt;&lt;record&gt;&lt;rec-number&gt;16857&lt;/rec-number&gt;&lt;foreign-keys&gt;&lt;key app="EN" db-id="w90tzs52tz9ze4esfat5w5vhv5pxtepdtxsf" timestamp="1524245040"&gt;16857&lt;/key&gt;&lt;/foreign-keys&gt;&lt;ref-type name="Journal Article"&gt;17&lt;/ref-type&gt;&lt;contributors&gt;&lt;authors&gt;&lt;author&gt;Akhan, Ayse&lt;/author&gt;&lt;author&gt;Subasi, Ferhunde Dilek&lt;/author&gt;&lt;author&gt;Bosna, Gulsen&lt;/author&gt;&lt;author&gt;Ekinci, Osman&lt;/author&gt;&lt;author&gt;Pamuk, Hakan&lt;/author&gt;&lt;author&gt;Batan, Siddika&lt;/author&gt;&lt;author&gt;Ateser, Rezzan Yagmur&lt;/author&gt;&lt;author&gt;Turan, Gulden&lt;/author&gt;&lt;/authors&gt;&lt;/contributors&gt;&lt;titles&gt;&lt;title&gt;Comparison of mirtazapine, gabapentin and ondansetron to prevent intrathecal morphine-induced pruritus&lt;/title&gt;&lt;secondary-title&gt;North Clin Istanbul&lt;/secondary-title&gt;&lt;/titles&gt;&lt;periodical&gt;&lt;full-title&gt;North Clin Istanbul&lt;/full-title&gt;&lt;/periodical&gt;&lt;pages&gt;53-59&lt;/pages&gt;&lt;volume&gt;3&lt;/volume&gt;&lt;number&gt;1&lt;/number&gt;&lt;dates&gt;&lt;year&gt;2016&lt;/year&gt;&lt;/dates&gt;&lt;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guinal hernia and sinus pilonidal</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2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ruritus</w:t>
            </w:r>
          </w:p>
          <w:p w:rsidR="009D7F38" w:rsidRPr="00B31B34" w:rsidRDefault="009D7F38" w:rsidP="00A62114">
            <w:pPr>
              <w:numPr>
                <w:ilvl w:val="0"/>
                <w:numId w:val="22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irtazapin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ndansetron (n = 2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enton </w:t>
            </w:r>
            <w:r w:rsidRPr="00B31B34">
              <w:rPr>
                <w:rFonts w:ascii="Times New Roman" w:hAnsi="Times New Roman"/>
                <w:i/>
                <w:color w:val="000000"/>
                <w:sz w:val="16"/>
                <w:szCs w:val="16"/>
                <w:lang w:val="en-CA"/>
              </w:rPr>
              <w:t>et al.</w:t>
            </w:r>
            <w:r w:rsidRPr="00B31B34">
              <w:rPr>
                <w:rFonts w:ascii="Times New Roman" w:hAnsi="Times New Roman"/>
                <w:color w:val="000000"/>
                <w:sz w:val="16"/>
                <w:szCs w:val="16"/>
                <w:lang w:val="en-CA"/>
              </w:rPr>
              <w:t xml:space="preserve">  </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CZW50b248L0F1dGhvcj48WWVhcj4yMDE2PC9ZZWFyPjxS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ZW50b248L0F1dGhvcj48WWVhcj4yMDE2PC9ZZWFyPjxS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9</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54)</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y for benign gynecologic</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2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d</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5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hati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CaGF0aWE8L0F1dGhvcj48WWVhcj4yMDE2PC9ZZWFyPjxS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aGF0aWE8L0F1dGhvcj48WWVhcj4yMDE2PC9ZZWFyPjxS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2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requirement</w:t>
            </w:r>
          </w:p>
          <w:p w:rsidR="009D7F38" w:rsidRPr="00B31B34" w:rsidRDefault="009D7F38" w:rsidP="00A62114">
            <w:pPr>
              <w:numPr>
                <w:ilvl w:val="0"/>
                <w:numId w:val="22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Cegi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DZWdpbjwvQXV0aG9yPjxZZWFyPjIwMTY8L1llYXI+PFJl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RsJmFtcDtBTj0yNjkxNDEzNTwvc3R5bGU+PHN0eWxlIGZh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DZWdpbjwvQXV0aG9yPjxZZWFyPjIwMTY8L1llYXI+PFJl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2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Upper extremity bone surger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A76846">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A76846">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723E1A" w:rsidP="00A62114">
            <w:pPr>
              <w:numPr>
                <w:ilvl w:val="0"/>
                <w:numId w:val="22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tals signs</w:t>
            </w:r>
          </w:p>
          <w:p w:rsidR="009D7F38" w:rsidRPr="00B31B34" w:rsidRDefault="009D7F38" w:rsidP="00A62114">
            <w:pPr>
              <w:numPr>
                <w:ilvl w:val="0"/>
                <w:numId w:val="22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22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w:t>
            </w:r>
          </w:p>
          <w:p w:rsidR="009D7F38" w:rsidRPr="00B31B34" w:rsidRDefault="009D7F38" w:rsidP="00A62114">
            <w:pPr>
              <w:numPr>
                <w:ilvl w:val="0"/>
                <w:numId w:val="22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ermination of sensorial</w:t>
            </w:r>
          </w:p>
          <w:p w:rsidR="009D7F38" w:rsidRPr="00B31B34" w:rsidRDefault="009D7F38" w:rsidP="00A62114">
            <w:pPr>
              <w:numPr>
                <w:ilvl w:val="0"/>
                <w:numId w:val="22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tor block</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75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Damshenas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Damshenas&lt;/Author&gt;&lt;Year&gt;2016&lt;/Year&gt;&lt;RecNum&gt;16812&lt;/RecNum&gt;&lt;DisplayText&gt;&lt;style face="superscript"&gt;230&lt;/style&gt;&lt;/DisplayText&gt;&lt;record&gt;&lt;rec-number&gt;16812&lt;/rec-number&gt;&lt;foreign-keys&gt;&lt;key app="EN" db-id="w90tzs52tz9ze4esfat5w5vhv5pxtepdtxsf" timestamp="1523366009"&gt;16812&lt;/key&gt;&lt;/foreign-keys&gt;&lt;ref-type name="Journal Article"&gt;17&lt;/ref-type&gt;&lt;contributors&gt;&lt;authors&gt;&lt;author&gt;Damshenas, M. H.&lt;/author&gt;&lt;author&gt;Radmehr, M.&lt;/author&gt;&lt;author&gt;Rastegarian, A.&lt;/author&gt;&lt;/authors&gt;&lt;/contributors&gt;&lt;titles&gt;&lt;title&gt;The effect of preoperative single dose of oral pregabalin on postoperative pain of orthopedic surgery of lower limbs&lt;/title&gt;&lt;secondary-title&gt;Iioab Journal&lt;/secondary-title&gt;&lt;/titles&gt;&lt;periodical&gt;&lt;full-title&gt;Iioab Journal&lt;/full-title&gt;&lt;/periodical&gt;&lt;pages&gt;384-387&lt;/pages&gt;&lt;volume&gt;7&lt;/volume&gt;&lt;number&gt;1&lt;/number&gt;&lt;keywords&gt;&lt;keyword&gt;Pregabalin&lt;/keyword&gt;&lt;keyword&gt;Pain&lt;/keyword&gt;&lt;keyword&gt;Orthopedics&lt;/keyword&gt;&lt;keyword&gt;Spinal Anesthesia&lt;/keyword&gt;&lt;keyword&gt;postsurgical pain&lt;/keyword&gt;&lt;keyword&gt;controlled-trial&lt;/keyword&gt;&lt;/keywords&gt;&lt;dates&gt;&lt;year&gt;2016&lt;/year&gt;&lt;/dates&gt;&lt;isbn&gt;0976-3104&lt;/isbn&gt;&lt;accession-num&gt;WOS:000413556200052&lt;/accession-num&gt;&lt;work-type&gt;Article&lt;/work-type&gt;&lt;urls&gt;&lt;related-urls&gt;&lt;url&gt;&lt;style face="underline" font="default" size="100%"&gt;&amp;lt;Go to ISI&amp;gt;://WOS:000413556200052&lt;/style&gt;&lt;/url&gt;&lt;/related-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rtho lower limb surger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F82F0C" w:rsidRDefault="009D7F38" w:rsidP="00F82F0C">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F82F0C" w:rsidRDefault="00723E1A" w:rsidP="00F82F0C">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723E1A" w:rsidP="00A62114">
            <w:pPr>
              <w:numPr>
                <w:ilvl w:val="0"/>
                <w:numId w:val="22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2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aemodynamic parameter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4)</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El Kenany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El Kenany&lt;/Author&gt;&lt;Year&gt;2016&lt;/Year&gt;&lt;RecNum&gt;11047&lt;/RecNum&gt;&lt;DisplayText&gt;&lt;style face="superscript"&gt;231&lt;/style&gt;&lt;/DisplayText&gt;&lt;record&gt;&lt;rec-number&gt;11047&lt;/rec-number&gt;&lt;foreign-keys&gt;&lt;key app="EN" db-id="w90tzs52tz9ze4esfat5w5vhv5pxtepdtxsf" timestamp="1480067014"&gt;11047&lt;/key&gt;&lt;/foreign-keys&gt;&lt;ref-type name="Journal Article"&gt;17&lt;/ref-type&gt;&lt;contributors&gt;&lt;authors&gt;&lt;author&gt;El Kenany, S.&lt;/author&gt;&lt;author&gt;El Tahan, M. R.&lt;/author&gt;&lt;/authors&gt;&lt;/contributors&gt;&lt;auth-address&gt;El Kenany,S. Department of Anaesthesia and Surgical Intensive Care, College of Medicine, Mansoura University, Mansoura, Egypt.; El Tahan,M R. Department of Anaesthesia and Surgical Intensive Care, College of Medicine, Mansoura University, Mansoura, Egypt. Electronic address: mohamedrefaateltahan@yahoo.com.&lt;/auth-address&gt;&lt;titles&gt;&lt;title&gt;Effect of preoperative pregabalin on post-caesarean delivery analgesia: A dose-response study&lt;/title&gt;&lt;secondary-title&gt;International Journal of Obstetric Anesthesia&lt;/secondary-title&gt;&lt;alt-title&gt;Int&lt;/alt-title&gt;&lt;/titles&gt;&lt;periodical&gt;&lt;full-title&gt;Int J Obstet Anesth&lt;/full-title&gt;&lt;abbr-1&gt;International journal of obstetric anesthesia&lt;/abbr-1&gt;&lt;/periodical&gt;&lt;pages&gt;24-31&lt;/pages&gt;&lt;volume&gt;26&lt;/volume&gt;&lt;dates&gt;&lt;year&gt;2016&lt;/year&gt;&lt;pub-dates&gt;&lt;date&gt;May&lt;/date&gt;&lt;/pub-dates&gt;&lt;/dates&gt;&lt;isbn&gt;1532-3374&lt;/isbn&gt;&lt;accession-num&gt;26718698&lt;/accession-num&gt;&lt;work-type&gt;Journal Article&lt;/work-type&gt;&lt;urls&gt;&lt;related-urls&gt;&lt;url&gt;&lt;style face="underline" font="default" size="100%"&gt;http://ovidsp.ovid.com/ovidweb.cgi?T=JS&amp;amp;CSC=Y&amp;amp;NEWS=N&amp;amp;PAGE=fulltext&amp;amp;D=prem&amp;amp;AN=26718698&lt;/style&gt;&lt;/url&gt;&lt;/related-urls&gt;&lt;/urls&gt;&lt;electronic-resource-num&gt;&lt;style face="underline" font="default" size="100%"&gt;http://dx.doi.org/10.1016/j.ijoa.2015.11.001&lt;/style&gt;&lt;/electronic-resource-num&gt;&lt;remote-database-name&gt;MEDLINE&lt;/remote-database-name&gt;&lt;remote-database-provider&gt;Ovid Technologies&lt;/remote-database-provider&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3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4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esarean deliver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2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Morphine utilization</w:t>
            </w:r>
          </w:p>
          <w:p w:rsidR="009D7F38" w:rsidRPr="00B31B34" w:rsidRDefault="00723E1A" w:rsidP="00A62114">
            <w:pPr>
              <w:numPr>
                <w:ilvl w:val="0"/>
                <w:numId w:val="22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2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PGAR score</w:t>
            </w:r>
          </w:p>
          <w:p w:rsidR="009D7F38" w:rsidRPr="00B31B34" w:rsidRDefault="009D7F38" w:rsidP="00A62114">
            <w:pPr>
              <w:numPr>
                <w:ilvl w:val="0"/>
                <w:numId w:val="22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eurologic scores</w:t>
            </w:r>
          </w:p>
          <w:p w:rsidR="009D7F38" w:rsidRPr="00B31B34" w:rsidRDefault="009D7F38" w:rsidP="00A62114">
            <w:pPr>
              <w:numPr>
                <w:ilvl w:val="0"/>
                <w:numId w:val="22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22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4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Fujit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GdWppdGE8L0F1dGhvcj48WWVhcj4yMDE2PC9ZZWFyPjxS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GdWppdGE8L0F1dGhvcj48WWVhcj4yMDE2PC9ZZWFyPjxS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7</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osterior lumbar interbody fusion (PLIF)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2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2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75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azepam (n = 29)</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Gautam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Gautam&lt;/Author&gt;&lt;Year&gt;2016&lt;/Year&gt;&lt;RecNum&gt;16814&lt;/RecNum&gt;&lt;DisplayText&gt;&lt;style face="superscript"&gt;233&lt;/style&gt;&lt;/DisplayText&gt;&lt;record&gt;&lt;rec-number&gt;16814&lt;/rec-number&gt;&lt;foreign-keys&gt;&lt;key app="EN" db-id="w90tzs52tz9ze4esfat5w5vhv5pxtepdtxsf" timestamp="1523366056"&gt;16814&lt;/key&gt;&lt;/foreign-keys&gt;&lt;ref-type name="Journal Article"&gt;17&lt;/ref-type&gt;&lt;contributors&gt;&lt;authors&gt;&lt;author&gt;Gautam, A.&lt;/author&gt;&lt;author&gt;Tandon, N.&lt;/author&gt;&lt;author&gt;Masar, R.&lt;/author&gt;&lt;author&gt;Kothari, D.&lt;/author&gt;&lt;author&gt;Goyal, P.&lt;/author&gt;&lt;author&gt;Yadav, S.&lt;/author&gt;&lt;author&gt;Gupta, S.&lt;/author&gt;&lt;author&gt;Chaudhary, B.&lt;/author&gt;&lt;/authors&gt;&lt;/contributors&gt;&lt;titles&gt;&lt;title&gt;A comparative evaluation of pre-emptive doses of gabapentin and pregabalin for postoperative relief of pain in patients scheduled for surgery under general anaesthesia&lt;/title&gt;&lt;secondary-title&gt;Journal of Evolution of Medical and Dental Sciences-Jemds&lt;/secondary-title&gt;&lt;/titles&gt;&lt;periodical&gt;&lt;full-title&gt;Journal of Evolution of Medical and Dental Sciences-Jemds&lt;/full-title&gt;&lt;/periodical&gt;&lt;pages&gt;5459-5462&lt;/pages&gt;&lt;volume&gt;5&lt;/volume&gt;&lt;number&gt;74&lt;/number&gt;&lt;keywords&gt;&lt;keyword&gt;Gabapentin&lt;/keyword&gt;&lt;keyword&gt;Pregabalin&lt;/keyword&gt;&lt;keyword&gt;General Anaesthesia&lt;/keyword&gt;&lt;keyword&gt;laparoscopic cholecystectomy&lt;/keyword&gt;&lt;keyword&gt;attenuation&lt;/keyword&gt;&lt;/keywords&gt;&lt;dates&gt;&lt;year&gt;2016&lt;/year&gt;&lt;pub-dates&gt;&lt;date&gt;Sep&lt;/date&gt;&lt;/pub-dates&gt;&lt;/dates&gt;&lt;isbn&gt;2278-4748&lt;/isbn&gt;&lt;accession-num&gt;WOS:000394672900007&lt;/accession-num&gt;&lt;work-type&gt;Article&lt;/work-type&gt;&lt;urls&gt;&lt;related-urls&gt;&lt;url&gt;&lt;style face="underline" font="default" size="100%"&gt;&amp;lt;Go to ISI&amp;gt;://WOS:000394672900007&lt;/style&gt;&lt;/url&gt;&lt;/related-urls&gt;&lt;/urls&gt;&lt;electronic-resource-num&gt;10.14260/jemds/2016/1236&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ultiple</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3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3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ramadol utilization</w:t>
            </w:r>
          </w:p>
          <w:p w:rsidR="009D7F38" w:rsidRPr="00B31B34" w:rsidRDefault="009D7F38" w:rsidP="00A62114">
            <w:pPr>
              <w:numPr>
                <w:ilvl w:val="0"/>
                <w:numId w:val="23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Hett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IZXR0YTwvQXV0aG9yPjxZZWFyPjIwMTY8L1llYXI+PFJl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IZXR0YTwvQXV0aG9yPjxZZWFyPjIwMTY8L1llYXI+PFJl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300 (n = 26)</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dified radical ma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3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3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4-hour postoperative morphine utilization </w:t>
            </w:r>
          </w:p>
          <w:p w:rsidR="009D7F38" w:rsidRPr="00B31B34" w:rsidRDefault="009D7F38" w:rsidP="00A62114">
            <w:pPr>
              <w:numPr>
                <w:ilvl w:val="0"/>
                <w:numId w:val="23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cidence and severity of prega</w:t>
            </w:r>
            <w:r>
              <w:rPr>
                <w:rFonts w:ascii="Times New Roman" w:hAnsi="Times New Roman"/>
                <w:color w:val="000000"/>
                <w:sz w:val="16"/>
                <w:szCs w:val="16"/>
                <w:lang w:val="en-CA"/>
              </w:rPr>
              <w:t>b</w:t>
            </w:r>
            <w:r w:rsidRPr="00B31B34">
              <w:rPr>
                <w:rFonts w:ascii="Times New Roman" w:hAnsi="Times New Roman"/>
                <w:color w:val="000000"/>
                <w:sz w:val="16"/>
                <w:szCs w:val="16"/>
                <w:lang w:val="en-CA"/>
              </w:rPr>
              <w:t>alin-related 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27)</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75 (n = 2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aps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Kapse&lt;/Author&gt;&lt;Year&gt;2016&lt;/Year&gt;&lt;RecNum&gt;11052&lt;/RecNum&gt;&lt;DisplayText&gt;&lt;style face="superscript"&gt;235&lt;/style&gt;&lt;/DisplayText&gt;&lt;record&gt;&lt;rec-number&gt;11052&lt;/rec-number&gt;&lt;foreign-keys&gt;&lt;key app="EN" db-id="w90tzs52tz9ze4esfat5w5vhv5pxtepdtxsf" timestamp="1480067014"&gt;11052&lt;/key&gt;&lt;/foreign-keys&gt;&lt;ref-type name="Journal Article"&gt;17&lt;/ref-type&gt;&lt;contributors&gt;&lt;authors&gt;&lt;author&gt;Kapse, Upendra Kumar S.&lt;/author&gt;&lt;author&gt;Bhalerao, Pradnya Milind&lt;/author&gt;&lt;/authors&gt;&lt;/contributors&gt;&lt;auth-address&gt;Kapse,Upendra Kumar S. Department of Anaesthesiology and Critical Care, B.J. Government Medical College and Sassoon General Hospitals, Pune, Maharashtra, India.; Bhalerao,Pradnya Milind. Department of Anaesthesiology and Critical Care, B.J. Government Medical College and Sassoon General Hospitals, Pune, Maharashtra, India.&lt;/auth-address&gt;&lt;titles&gt;&lt;title&gt;Oral clonidine and gabapentin suppress pressor response: A prospective, randomized, double blind study&lt;/title&gt;&lt;secondary-title&gt;Albang Maqalat Wa Abhat Fi Altahdir Waalinas&lt;/secondary-title&gt;&lt;alt-title&gt;Anesth Essays Res&lt;/alt-title&gt;&lt;/titles&gt;&lt;alt-periodical&gt;&lt;full-title&gt;Anesth Essays Res&lt;/full-title&gt;&lt;abbr-1&gt;Anesthesia, essays and researches&lt;/abbr-1&gt;&lt;/alt-periodical&gt;&lt;pages&gt;17-22&lt;/pages&gt;&lt;volume&gt;10&lt;/volume&gt;&lt;number&gt;1&lt;/number&gt;&lt;dates&gt;&lt;year&gt;2016&lt;/year&gt;&lt;pub-dates&gt;&lt;date&gt;Jan-Apr&lt;/date&gt;&lt;/pub-dates&gt;&lt;/dates&gt;&lt;isbn&gt;0259-1162&lt;/isbn&gt;&lt;accession-num&gt;26957684&lt;/accession-num&gt;&lt;work-type&gt;Journal Article&lt;/work-type&gt;&lt;urls&gt;&lt;related-urls&gt;&lt;url&gt;&lt;style face="underline" font="default" size="100%"&gt;http://ovidsp.ovid.com/ovidweb.cgi?T=JS&amp;amp;CSC=Y&amp;amp;NEWS=N&amp;amp;PAGE=fulltext&amp;amp;D=prem&amp;amp;AN=26957684&lt;/style&gt;&lt;/url&gt;&lt;/related-urls&gt;&lt;/urls&gt;&lt;custom2&gt;Source: NLM. PMC4767094&lt;/custom2&gt;&lt;electronic-resource-num&gt;&lt;style face="underline" font="default" size="100%"&gt;http://dx.doi.org/10.4103/0259-1162.164732&lt;/style&gt;&lt;/electronic-resource-num&gt;&lt;remote-database-name&gt;MEDLINE&lt;/remote-database-name&gt;&lt;remote-database-provider&gt;Ovid Technologies&lt;/remote-database-provider&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A12E27">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723E1A" w:rsidP="00A12E27">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auto"/>
            <w:noWrap/>
          </w:tcPr>
          <w:p w:rsidR="009D7F38" w:rsidRPr="00B31B34" w:rsidRDefault="009D7F38" w:rsidP="00A62114">
            <w:pPr>
              <w:numPr>
                <w:ilvl w:val="0"/>
                <w:numId w:val="23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23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art rate</w:t>
            </w:r>
          </w:p>
          <w:p w:rsidR="009D7F38" w:rsidRPr="00B31B34" w:rsidRDefault="009D7F38" w:rsidP="00A62114">
            <w:pPr>
              <w:numPr>
                <w:ilvl w:val="0"/>
                <w:numId w:val="23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ood pressure</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 min</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lonidin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 mcg/kg</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Khan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6)</w:t>
            </w:r>
            <w:r w:rsidRPr="00B31B34">
              <w:rPr>
                <w:rFonts w:ascii="Times New Roman" w:hAnsi="Times New Roman"/>
                <w:sz w:val="16"/>
                <w:szCs w:val="16"/>
                <w:lang w:val="en-CA"/>
              </w:rPr>
              <w:fldChar w:fldCharType="begin"/>
            </w:r>
            <w:r w:rsidR="006C3280">
              <w:rPr>
                <w:rFonts w:ascii="Times New Roman" w:hAnsi="Times New Roman"/>
                <w:sz w:val="16"/>
                <w:szCs w:val="16"/>
                <w:lang w:val="en-CA"/>
              </w:rPr>
              <w:instrText xml:space="preserve"> ADDIN EN.CITE &lt;EndNote&gt;&lt;Cite&gt;&lt;Author&gt;Khan&lt;/Author&gt;&lt;Year&gt;2016&lt;/Year&gt;&lt;RecNum&gt;16858&lt;/RecNum&gt;&lt;DisplayText&gt;&lt;style face="superscript"&gt;236&lt;/style&gt;&lt;/DisplayText&gt;&lt;record&gt;&lt;rec-number&gt;16858&lt;/rec-number&gt;&lt;foreign-keys&gt;&lt;key app="EN" db-id="w90tzs52tz9ze4esfat5w5vhv5pxtepdtxsf" timestamp="1524245949"&gt;16858&lt;/key&gt;&lt;/foreign-keys&gt;&lt;ref-type name="Journal Article"&gt;17&lt;/ref-type&gt;&lt;contributors&gt;&lt;authors&gt;&lt;author&gt;Khan, M.U.&lt;/author&gt;&lt;/authors&gt;&lt;/contributors&gt;&lt;titles&gt;&lt;title&gt;Effect of preoperative oral administration of gabapentin on preoperative anxiety, postoperative pain and opioid consumption in patients schedule for laproscopic sleeve gastrectomy surgery&lt;/title&gt;&lt;/titles&gt;&lt;dates&gt;&lt;year&gt;2016&lt;/year&gt;&lt;/dates&gt;&lt;urls&gt;&lt;/urls&gt;&lt;/record&gt;&lt;/Cite&gt;&lt;/EndNote&gt;</w:instrText>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36</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sleeve gastr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46"/>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4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requirement</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hetarpal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LaGV0YXJwYWw8L0F1dGhvcj48WWVhcj4yMDE2PC9ZZWFy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3MjEy
NzU4PC9zdHlsZT48L3VybD48L3JlbGF0ZWQtdXJscz48L3VybHM+PGN1c3RvbTI+U291cmNlOiBO
TE0uIFBNQzQ4NjQ2OTg8L2N1c3RvbTI+PGVsZWN0cm9uaWMtcmVzb3VyY2UtbnVtPjxzdHlsZSBm
YWNlPSJ1bmRlcmxpbmUiIGZvbnQ9ImRlZmF1bHQiIHNpemU9IjEwMCUiPmh0dHA6Ly9keC5kb2ku
b3JnLzEwLjQxMDMvMDI1OS0xMTYyLjE3MjMzOT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aGV0YXJwYWw8L0F1dGhvcj48WWVhcj4yMDE2PC9ZZWFy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wer limb orthopedic surger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Default="009D7F38" w:rsidP="00E36B77">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E36B77">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723E1A" w:rsidP="00A62114">
            <w:pPr>
              <w:numPr>
                <w:ilvl w:val="0"/>
                <w:numId w:val="23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3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 and quantity of epidural top-up</w:t>
            </w:r>
          </w:p>
          <w:p w:rsidR="009D7F38" w:rsidRPr="00B31B34" w:rsidRDefault="009D7F38" w:rsidP="00A62114">
            <w:pPr>
              <w:numPr>
                <w:ilvl w:val="0"/>
                <w:numId w:val="23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clofenac utilization</w:t>
            </w:r>
          </w:p>
          <w:p w:rsidR="009D7F38" w:rsidRPr="00B31B34" w:rsidRDefault="009D7F38" w:rsidP="00A62114">
            <w:pPr>
              <w:numPr>
                <w:ilvl w:val="0"/>
                <w:numId w:val="23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9D7F38" w:rsidP="00A62114">
            <w:pPr>
              <w:numPr>
                <w:ilvl w:val="0"/>
                <w:numId w:val="23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723E1A" w:rsidP="00A62114">
            <w:pPr>
              <w:numPr>
                <w:ilvl w:val="0"/>
                <w:numId w:val="23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3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omnolence</w:t>
            </w:r>
          </w:p>
          <w:p w:rsidR="009D7F38" w:rsidRPr="00B31B34" w:rsidRDefault="009D7F38" w:rsidP="00A62114">
            <w:pPr>
              <w:numPr>
                <w:ilvl w:val="0"/>
                <w:numId w:val="23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arrhea</w:t>
            </w:r>
          </w:p>
          <w:p w:rsidR="009D7F38" w:rsidRPr="00B31B34" w:rsidRDefault="00E44221" w:rsidP="00A62114">
            <w:pPr>
              <w:numPr>
                <w:ilvl w:val="0"/>
                <w:numId w:val="23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Gastrointestinal</w:t>
            </w:r>
            <w:r w:rsidR="009D7F38" w:rsidRPr="00B31B34">
              <w:rPr>
                <w:rFonts w:ascii="Times New Roman" w:hAnsi="Times New Roman"/>
                <w:color w:val="000000"/>
                <w:sz w:val="16"/>
                <w:szCs w:val="16"/>
                <w:lang w:val="en-CA"/>
              </w:rPr>
              <w:t xml:space="preserve"> disturbance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onstantatos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Lb25zdGFudGF0b3M8L0F1dGhvcj48WWVhcj4yMDE2PC9Z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b25zdGFudGF0b3M8L0F1dGhvcj48WWVhcj4yMDE2PC9Z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52)</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deo-assisted thoracoscopic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0.5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3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3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23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3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ardani-Kiv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NYXJkYW5pLUtpdmk8L0F1dGhvcj48WWVhcj4yMDE2PC9Z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YXJkYW5pLUtpdmk8L0F1dGhvcj48WWVhcj4yMDE2PC9Z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3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rthroscopic </w:t>
            </w:r>
            <w:r>
              <w:rPr>
                <w:rFonts w:ascii="Times New Roman" w:hAnsi="Times New Roman"/>
                <w:color w:val="000000"/>
                <w:sz w:val="16"/>
                <w:szCs w:val="16"/>
                <w:lang w:val="en-CA"/>
              </w:rPr>
              <w:t>B</w:t>
            </w:r>
            <w:r w:rsidRPr="00B31B34">
              <w:rPr>
                <w:rFonts w:ascii="Times New Roman" w:hAnsi="Times New Roman"/>
                <w:color w:val="000000"/>
                <w:sz w:val="16"/>
                <w:szCs w:val="16"/>
                <w:lang w:val="en-CA"/>
              </w:rPr>
              <w:t>ankart surger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36"/>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3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ethidine utilization</w:t>
            </w:r>
          </w:p>
          <w:p w:rsidR="009D7F38" w:rsidRPr="00B31B34" w:rsidRDefault="009D7F38" w:rsidP="00A62114">
            <w:pPr>
              <w:numPr>
                <w:ilvl w:val="0"/>
                <w:numId w:val="23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ausea</w:t>
            </w:r>
          </w:p>
          <w:p w:rsidR="009D7F38" w:rsidRPr="00B31B34" w:rsidRDefault="009D7F38" w:rsidP="00A62114">
            <w:pPr>
              <w:numPr>
                <w:ilvl w:val="0"/>
                <w:numId w:val="23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omiting</w:t>
            </w:r>
          </w:p>
          <w:p w:rsidR="009D7F38" w:rsidRPr="00B31B34" w:rsidRDefault="009D7F38" w:rsidP="00A62114">
            <w:pPr>
              <w:numPr>
                <w:ilvl w:val="0"/>
                <w:numId w:val="23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23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ishr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NaXNocmE8L0F1dGhvcj48WWVhcj4yMDE2PC9ZZWFyPjxS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aXNocmE8L0F1dGhvcj48WWVhcj4yMDE2PC9ZZWFyPjxS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3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ramadol utilization</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edation</w:t>
            </w:r>
          </w:p>
          <w:p w:rsidR="009D7F38" w:rsidRPr="00B31B34" w:rsidRDefault="00723E1A" w:rsidP="00A62114">
            <w:pPr>
              <w:numPr>
                <w:ilvl w:val="0"/>
                <w:numId w:val="23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spiratory depression</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eadache</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sual disturbances</w:t>
            </w:r>
          </w:p>
          <w:p w:rsidR="009D7F38" w:rsidRPr="00B31B34" w:rsidRDefault="009D7F38" w:rsidP="00A62114">
            <w:pPr>
              <w:numPr>
                <w:ilvl w:val="0"/>
                <w:numId w:val="23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omnolence</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Miyazaki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6)</w:t>
            </w:r>
            <w:r w:rsidRPr="00B31B34">
              <w:rPr>
                <w:rFonts w:ascii="Times New Roman" w:hAnsi="Times New Roman"/>
                <w:sz w:val="16"/>
                <w:szCs w:val="16"/>
                <w:lang w:val="en-CA"/>
              </w:rPr>
              <w:fldChar w:fldCharType="begin">
                <w:fldData xml:space="preserve">PEVuZE5vdGU+PENpdGU+PEF1dGhvcj5NaXlhemFraTwvQXV0aG9yPjxZZWFyPjIwMTY8L1llYXI+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NaXlhemFraTwvQXV0aG9yPjxZZWFyPjIwMTY8L1llYXI+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41</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2</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3)</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urgery for NSMLC</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97" w:type="pct"/>
          </w:tcPr>
          <w:p w:rsidR="009D7F38" w:rsidRPr="001E50D9" w:rsidRDefault="009D7F38" w:rsidP="00684F54">
            <w:pPr>
              <w:spacing w:after="0" w:line="240" w:lineRule="auto"/>
              <w:contextualSpacing/>
              <w:rPr>
                <w:rFonts w:ascii="Times New Roman" w:hAnsi="Times New Roman"/>
                <w:color w:val="000000"/>
                <w:sz w:val="16"/>
                <w:szCs w:val="16"/>
                <w:lang w:val="en-CA"/>
              </w:rPr>
            </w:pPr>
          </w:p>
        </w:tc>
        <w:tc>
          <w:tcPr>
            <w:tcW w:w="533" w:type="pct"/>
          </w:tcPr>
          <w:p w:rsidR="009D7F38" w:rsidRPr="001E50D9" w:rsidRDefault="009D7F38" w:rsidP="00684F54">
            <w:pPr>
              <w:spacing w:after="0" w:line="240" w:lineRule="auto"/>
              <w:contextualSpacing/>
              <w:rPr>
                <w:rFonts w:ascii="Times New Roman" w:hAnsi="Times New Roman"/>
                <w:color w:val="000000"/>
                <w:sz w:val="16"/>
                <w:szCs w:val="16"/>
                <w:lang w:val="en-CA"/>
              </w:rPr>
            </w:pPr>
            <w:r w:rsidRPr="001E50D9">
              <w:rPr>
                <w:rFonts w:ascii="Times New Roman" w:hAnsi="Times New Roman"/>
                <w:color w:val="000000"/>
                <w:sz w:val="16"/>
                <w:szCs w:val="16"/>
                <w:lang w:val="en-CA"/>
              </w:rPr>
              <w:t>Yes</w:t>
            </w:r>
          </w:p>
        </w:tc>
        <w:tc>
          <w:tcPr>
            <w:tcW w:w="535" w:type="pct"/>
            <w:vMerge w:val="restart"/>
            <w:shd w:val="clear" w:color="auto" w:fill="auto"/>
            <w:noWrap/>
          </w:tcPr>
          <w:p w:rsidR="009D7F38" w:rsidRPr="00B31B34" w:rsidRDefault="009D7F38" w:rsidP="00A62114">
            <w:pPr>
              <w:numPr>
                <w:ilvl w:val="0"/>
                <w:numId w:val="239"/>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Additional usage of NSAID</w:t>
            </w:r>
          </w:p>
          <w:p w:rsidR="009D7F38" w:rsidRPr="00B31B34" w:rsidRDefault="00723E1A" w:rsidP="00A62114">
            <w:pPr>
              <w:numPr>
                <w:ilvl w:val="0"/>
                <w:numId w:val="239"/>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3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requency of neuropathic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ohamed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Nb2hhbWVkPC9BdXRob3I+PFllYXI+MjAxNjwvWWVhcj48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Nb2hhbWVkPC9BdXRob3I+PFllYXI+MjAxNjwvWWVhcj48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300 (n = 1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adical 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3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723E1A" w:rsidP="00A62114">
            <w:pPr>
              <w:numPr>
                <w:ilvl w:val="0"/>
                <w:numId w:val="23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3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Time to first request rescue analgesia and </w:t>
            </w:r>
          </w:p>
          <w:p w:rsidR="009D7F38" w:rsidRPr="00B31B34" w:rsidRDefault="009D7F38" w:rsidP="00A62114">
            <w:pPr>
              <w:numPr>
                <w:ilvl w:val="0"/>
                <w:numId w:val="23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300b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12 after fisrt dos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600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khil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Nikhil&lt;/Author&gt;&lt;Year&gt;2016&lt;/Year&gt;&lt;RecNum&gt;15545&lt;/RecNum&gt;&lt;DisplayText&gt;&lt;style face="superscript"&gt;243&lt;/style&gt;&lt;/DisplayText&gt;&lt;record&gt;&lt;rec-number&gt;15545&lt;/rec-number&gt;&lt;foreign-keys&gt;&lt;key app="EN" db-id="w90tzs52tz9ze4esfat5w5vhv5pxtepdtxsf" timestamp="1480067822"&gt;15545&lt;/key&gt;&lt;/foreign-keys&gt;&lt;ref-type name="Journal Article"&gt;17&lt;/ref-type&gt;&lt;contributors&gt;&lt;authors&gt;&lt;author&gt;Nikhil, M. P.&lt;/author&gt;&lt;author&gt;Mallya, P.&lt;/author&gt;&lt;/authors&gt;&lt;/contributors&gt;&lt;auth-address&gt;[Nikhil, M. P.] KS Hegde Hosp, Dept Anaesthesiol, Mangalore 575018, India. [Mallya, Prashant] KVG Med Coll, Dept Anaesthesiol, Sullia, Karnataka, India.; Nikhil, MP (reprint author), KS Hegde Hosp, Dept Anaesthesiol, Mangalore 575018, India.; mpcas79@gmail.com&lt;/auth-address&gt;&lt;titles&gt;&lt;title&gt;The effect of preemptive gabapentin on postoperative pain and opioid requirement following surgeries in the anterior part of the neck&lt;/title&gt;&lt;secondary-title&gt;Journal of Evolution of Medical and Dental Sciences-Jemds&lt;/secondary-title&gt;&lt;alt-title&gt;J. Evol. Med. Dent. Sci.-JEMDS&lt;/alt-title&gt;&lt;/titles&gt;&lt;periodical&gt;&lt;full-title&gt;Journal of Evolution of Medical and Dental Sciences-Jemds&lt;/full-title&gt;&lt;/periodical&gt;&lt;pages&gt;2142-2146&lt;/pages&gt;&lt;volume&gt;5&lt;/volume&gt;&lt;number&gt;36&lt;/number&gt;&lt;keywords&gt;&lt;keyword&gt;Post-operative Pain&lt;/keyword&gt;&lt;keyword&gt;Pre-Emptive Analgesia&lt;/keyword&gt;&lt;keyword&gt;Gabapentin&lt;/keyword&gt;&lt;keyword&gt;Head and Neck&lt;/keyword&gt;&lt;keyword&gt;Surgeries&lt;/keyword&gt;&lt;keyword&gt;DOUBLE-BLIND&lt;/keyword&gt;&lt;keyword&gt;PLACEBO&lt;/keyword&gt;&lt;/keywords&gt;&lt;dates&gt;&lt;year&gt;2016&lt;/year&gt;&lt;pub-dates&gt;&lt;date&gt;May&lt;/date&gt;&lt;/pub-dates&gt;&lt;/dates&gt;&lt;isbn&gt;2278-4748&lt;/isbn&gt;&lt;accession-num&gt;WOS:000377963200013&lt;/accession-num&gt;&lt;work-type&gt;Article&lt;/work-type&gt;&lt;urls&gt;&lt;/urls&gt;&lt;electronic-resource-num&gt;10.14260/jemds/2016/500&lt;/electronic-resource-num&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urgical procedures in the anterior part of the neck</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4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4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requirement</w:t>
            </w:r>
          </w:p>
          <w:p w:rsidR="009D7F38" w:rsidRPr="00B31B34" w:rsidRDefault="009D7F38" w:rsidP="00A62114">
            <w:pPr>
              <w:numPr>
                <w:ilvl w:val="0"/>
                <w:numId w:val="24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ange in heart rate</w:t>
            </w:r>
          </w:p>
          <w:p w:rsidR="009D7F38" w:rsidRPr="00B31B34" w:rsidRDefault="009D7F38" w:rsidP="00A62114">
            <w:pPr>
              <w:numPr>
                <w:ilvl w:val="0"/>
                <w:numId w:val="24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ood pressure</w:t>
            </w:r>
          </w:p>
          <w:p w:rsidR="009D7F38" w:rsidRPr="00B31B34" w:rsidRDefault="00723E1A" w:rsidP="00A62114">
            <w:pPr>
              <w:numPr>
                <w:ilvl w:val="0"/>
                <w:numId w:val="24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Olmedo-Gay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PbG1lZG8tR2F5YTwvQXV0aG9yPjxZZWFyPjIwMTY8L1ll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PbG1lZG8tR2F5YTwvQXV0aG9yPjxZZWFyPjIwMTY8L1ll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urgical extraction of impacted lower third molar</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Monitored anesthesia care</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Tooth-related measurement</w:t>
            </w:r>
          </w:p>
          <w:p w:rsidR="009D7F38" w:rsidRPr="00B31B34" w:rsidRDefault="00723E1A" w:rsidP="00A62114">
            <w:pPr>
              <w:numPr>
                <w:ilvl w:val="0"/>
                <w:numId w:val="24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buprofen utilization</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ausea</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omiting</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rowsiness</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tion sickness</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remors</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weating</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yspepsia</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arrhea</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eeding</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24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sorientation</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ark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Park&lt;/Author&gt;&lt;Year&gt;2016&lt;/Year&gt;&lt;RecNum&gt;11006&lt;/RecNum&gt;&lt;DisplayText&gt;&lt;style face="superscript"&gt;245&lt;/style&gt;&lt;/DisplayText&gt;&lt;record&gt;&lt;rec-number&gt;11006&lt;/rec-number&gt;&lt;foreign-keys&gt;&lt;key app="EN" db-id="w90tzs52tz9ze4esfat5w5vhv5pxtepdtxsf" timestamp="1480067014"&gt;11006&lt;/key&gt;&lt;/foreign-keys&gt;&lt;ref-type name="Journal Article"&gt;17&lt;/ref-type&gt;&lt;contributors&gt;&lt;authors&gt;&lt;author&gt;Park, MiHye&lt;/author&gt;&lt;author&gt;Jeon, Younghoon&lt;/author&gt;&lt;/authors&gt;&lt;/contributors&gt;&lt;auth-address&gt;Park,MiHye. aDepartment of Anesthesiology and Pain Medicine, Kyungpook National University School of Medicine bDepartment of Anesthesiology and Pain Medicine, Kyungpook National University School of Dentistry, Daegu, Republic of Korea.&lt;/auth-address&gt;&lt;titles&gt;&lt;title&gt;Preoperative pregabalin prolongs duration of spinal anesthesia and reduces early postoperative pain: A double-blind, randomized clinical CONSORT study&lt;/title&gt;&lt;secondary-title&gt;Medicine&lt;/secondary-title&gt;&lt;alt-title&gt;Medicine (Baltimore)&lt;/alt-title&gt;&lt;/titles&gt;&lt;periodical&gt;&lt;full-title&gt;Medicine (Baltimore)&lt;/full-title&gt;&lt;abbr-1&gt;Medicine&lt;/abbr-1&gt;&lt;/periodical&gt;&lt;alt-periodical&gt;&lt;full-title&gt;Medicine (Baltimore)&lt;/full-title&gt;&lt;abbr-1&gt;Medicine&lt;/abbr-1&gt;&lt;/alt-periodical&gt;&lt;pages&gt;e4828&lt;/pages&gt;&lt;volume&gt;95&lt;/volume&gt;&lt;number&gt;36&lt;/number&gt;&lt;dates&gt;&lt;year&gt;2016&lt;/year&gt;&lt;pub-dates&gt;&lt;date&gt;Sep&lt;/date&gt;&lt;/pub-dates&gt;&lt;/dates&gt;&lt;isbn&gt;1536-5964&lt;/isbn&gt;&lt;accession-num&gt;27603398&lt;/accession-num&gt;&lt;work-type&gt;Journal Article&lt;/work-type&gt;&lt;urls&gt;&lt;related-urls&gt;&lt;url&gt;&lt;style face="underline" font="default" size="100%"&gt;http://ovidsp.ovid.com/ovidweb.cgi?T=JS&amp;amp;CSC=Y&amp;amp;NEWS=N&amp;amp;PAGE=fulltext&amp;amp;D=prem&amp;amp;AN=27603398&lt;/style&gt;&lt;/url&gt;&lt;/related-urls&gt;&lt;/urls&gt;&lt;custom2&gt;Source: NLM. PMC5023921&lt;/custom2&gt;&lt;electronic-resource-num&gt;&lt;style face="underline" font="default" size="100%"&gt;http://dx.doi.org/10.1097/MD.0000000000004828&lt;/style&gt;&lt;/electronic-resource-num&gt;&lt;remote-database-name&gt;MEDLINE&lt;/remote-database-name&gt;&lt;remote-database-provider&gt;Ovid Technologies&lt;/remote-database-provider&gt;&lt;language&gt;English&lt;/language&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4</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1)</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ransurethral resection of the bladder (TUR-B) or transurethral resection of the prostate (TUR-P)</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4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tor block duration</w:t>
            </w:r>
          </w:p>
          <w:p w:rsidR="009D7F38" w:rsidRPr="00B31B34" w:rsidRDefault="00723E1A" w:rsidP="00A62114">
            <w:pPr>
              <w:numPr>
                <w:ilvl w:val="0"/>
                <w:numId w:val="24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4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24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rowsiness</w:t>
            </w:r>
          </w:p>
          <w:p w:rsidR="009D7F38" w:rsidRPr="00B31B34" w:rsidRDefault="009D7F38" w:rsidP="00A62114">
            <w:pPr>
              <w:numPr>
                <w:ilvl w:val="0"/>
                <w:numId w:val="24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p w:rsidR="009D7F38" w:rsidRPr="00B31B34" w:rsidRDefault="009D7F38" w:rsidP="00A62114">
            <w:pPr>
              <w:numPr>
                <w:ilvl w:val="0"/>
                <w:numId w:val="24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ry mouth</w:t>
            </w:r>
          </w:p>
          <w:p w:rsidR="009D7F38" w:rsidRPr="00B31B34" w:rsidRDefault="00723E1A" w:rsidP="00A62114">
            <w:pPr>
              <w:numPr>
                <w:ilvl w:val="0"/>
                <w:numId w:val="24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arvee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QYXJ2ZWVuPC9BdXRob3I+PFllYXI+MjAxNjwvWWVhcj48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c5MDU1Nzwv
c3R5bGU+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QYXJ2ZWVuPC9BdXRob3I+PFllYXI+MjAxNjwvWWVhcj48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c5MDU1Nzwv
c3R5bGU+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4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E44221" w:rsidP="00A62114">
            <w:pPr>
              <w:numPr>
                <w:ilvl w:val="0"/>
                <w:numId w:val="243"/>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Blood pressure</w:t>
            </w:r>
          </w:p>
          <w:p w:rsidR="009D7F38" w:rsidRPr="00B31B34" w:rsidRDefault="009D7F38" w:rsidP="00A62114">
            <w:pPr>
              <w:numPr>
                <w:ilvl w:val="0"/>
                <w:numId w:val="24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HR</w:t>
            </w:r>
          </w:p>
          <w:p w:rsidR="009D7F38" w:rsidRPr="00B31B34" w:rsidRDefault="009D7F38" w:rsidP="00A62114">
            <w:pPr>
              <w:numPr>
                <w:ilvl w:val="0"/>
                <w:numId w:val="24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evel of sedation</w:t>
            </w:r>
          </w:p>
          <w:p w:rsidR="009D7F38" w:rsidRPr="00B31B34" w:rsidRDefault="00723E1A" w:rsidP="00A62114">
            <w:pPr>
              <w:numPr>
                <w:ilvl w:val="0"/>
                <w:numId w:val="24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723E1A" w:rsidP="00A62114">
            <w:pPr>
              <w:numPr>
                <w:ilvl w:val="0"/>
                <w:numId w:val="24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4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radycardia</w:t>
            </w:r>
          </w:p>
          <w:p w:rsidR="009D7F38" w:rsidRPr="00B31B34" w:rsidRDefault="009D7F38" w:rsidP="00A62114">
            <w:pPr>
              <w:numPr>
                <w:ilvl w:val="0"/>
                <w:numId w:val="24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Hypotension</w:t>
            </w:r>
          </w:p>
          <w:p w:rsidR="009D7F38" w:rsidRPr="00B31B34" w:rsidRDefault="009D7F38" w:rsidP="00A62114">
            <w:pPr>
              <w:numPr>
                <w:ilvl w:val="0"/>
                <w:numId w:val="24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lonidine (n = 4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3</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Pourfakhr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Qb3VyZmFraHI8L0F1dGhvcj48WWVhcj4yMDE2PC9ZZWFy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Qb3VyZmFraHI8L0F1dGhvcj48WWVhcj4yMDE2PC9ZZWFy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rthognathic surgeries</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30 min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4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4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gitation</w:t>
            </w:r>
          </w:p>
          <w:p w:rsidR="009D7F38" w:rsidRPr="00B31B34" w:rsidRDefault="009D7F38" w:rsidP="00A62114">
            <w:pPr>
              <w:numPr>
                <w:ilvl w:val="0"/>
                <w:numId w:val="24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requirement</w:t>
            </w:r>
          </w:p>
          <w:p w:rsidR="009D7F38" w:rsidRPr="00B31B34" w:rsidRDefault="00723E1A" w:rsidP="00A62114">
            <w:pPr>
              <w:numPr>
                <w:ilvl w:val="0"/>
                <w:numId w:val="24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Ketoralac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Rajapp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SYWphcHBhPC9BdXRob3I+PFllYXI+MjAxNjwvWWVhcj48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SYWphcHBhPC9BdXRob3I+PFllYXI+MjAxNjwvWWVhcj48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4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35</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50 (n = 4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aginal hysterectom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4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4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scue analgesics</w:t>
            </w:r>
          </w:p>
          <w:p w:rsidR="009D7F38" w:rsidRPr="00B31B34" w:rsidRDefault="009D7F38" w:rsidP="00A62114">
            <w:pPr>
              <w:numPr>
                <w:ilvl w:val="0"/>
                <w:numId w:val="24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leep quality</w:t>
            </w:r>
          </w:p>
          <w:p w:rsidR="009D7F38" w:rsidRPr="00B31B34" w:rsidRDefault="009D7F38" w:rsidP="00A62114">
            <w:pPr>
              <w:numPr>
                <w:ilvl w:val="0"/>
                <w:numId w:val="24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ock optimization</w:t>
            </w:r>
          </w:p>
          <w:p w:rsidR="009D7F38" w:rsidRPr="00B31B34" w:rsidRDefault="009D7F38" w:rsidP="00A62114">
            <w:pPr>
              <w:numPr>
                <w:ilvl w:val="0"/>
                <w:numId w:val="24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75 (n = 4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Sadatsune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6)</w:t>
            </w:r>
            <w:r w:rsidRPr="00B31B34">
              <w:rPr>
                <w:rFonts w:ascii="Times New Roman" w:hAnsi="Times New Roman"/>
                <w:sz w:val="16"/>
                <w:szCs w:val="16"/>
                <w:lang w:val="en-CA"/>
              </w:rPr>
              <w:fldChar w:fldCharType="begin">
                <w:fldData xml:space="preserve">PEVuZE5vdGU+PENpdGU+PEF1dGhvcj5TYWRhdHN1bmU8L0F1dGhvcj48WWVhcj4yMDE2PC9ZZWFy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TYWRhdHN1bmU8L0F1dGhvcj48WWVhcj4yMDE2PC9ZZWFy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49</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18)</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en carpal tunnel release surger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32"/>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3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reoperative and chronic pain</w:t>
            </w:r>
          </w:p>
          <w:p w:rsidR="009D7F38" w:rsidRPr="00B31B34" w:rsidRDefault="009D7F38" w:rsidP="00A62114">
            <w:pPr>
              <w:numPr>
                <w:ilvl w:val="0"/>
                <w:numId w:val="23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idocaine utilization</w:t>
            </w:r>
          </w:p>
          <w:p w:rsidR="009D7F38" w:rsidRPr="00B31B34" w:rsidRDefault="009D7F38" w:rsidP="00A62114">
            <w:pPr>
              <w:numPr>
                <w:ilvl w:val="0"/>
                <w:numId w:val="23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idazolam utilization</w:t>
            </w:r>
          </w:p>
          <w:p w:rsidR="009D7F38" w:rsidRPr="00B31B34" w:rsidRDefault="009D7F38" w:rsidP="00A62114">
            <w:pPr>
              <w:numPr>
                <w:ilvl w:val="0"/>
                <w:numId w:val="23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racetamol and/or codeine utilization</w:t>
            </w:r>
          </w:p>
          <w:p w:rsidR="009D7F38" w:rsidRPr="00B31B34" w:rsidRDefault="009D7F38" w:rsidP="00A62114">
            <w:pPr>
              <w:numPr>
                <w:ilvl w:val="0"/>
                <w:numId w:val="23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Development of neuropathic pain and/or </w:t>
            </w:r>
            <w:r w:rsidR="00DC70C9">
              <w:rPr>
                <w:rFonts w:ascii="Times New Roman" w:hAnsi="Times New Roman"/>
                <w:color w:val="000000"/>
                <w:sz w:val="16"/>
                <w:szCs w:val="16"/>
                <w:lang w:val="en-CA"/>
              </w:rPr>
              <w:t>complex regional pain syndrome</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9)</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xen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Saxena&lt;/Author&gt;&lt;Year&gt;2016&lt;/Year&gt;&lt;RecNum&gt;16815&lt;/RecNum&gt;&lt;DisplayText&gt;&lt;style face="superscript"&gt;250&lt;/style&gt;&lt;/DisplayText&gt;&lt;record&gt;&lt;rec-number&gt;16815&lt;/rec-number&gt;&lt;foreign-keys&gt;&lt;key app="EN" db-id="w90tzs52tz9ze4esfat5w5vhv5pxtepdtxsf" timestamp="1523366100"&gt;16815&lt;/key&gt;&lt;/foreign-keys&gt;&lt;ref-type name="Journal Article"&gt;17&lt;/ref-type&gt;&lt;contributors&gt;&lt;authors&gt;&lt;author&gt;Saxena, A.&lt;/author&gt;&lt;author&gt;Gupta, P.&lt;/author&gt;&lt;author&gt;Chaudhary, L.&lt;/author&gt;&lt;/authors&gt;&lt;/contributors&gt;&lt;titles&gt;&lt;title&gt;Effect of pregabalin premedication on the laryngoscopic response and intra-operative hemodynamic variables in laparoscopic cholecystectomy: A randomized comparison of two doses&lt;/title&gt;&lt;secondary-title&gt;International Journal of Scientific Study&lt;/secondary-title&gt;&lt;/titles&gt;&lt;periodical&gt;&lt;full-title&gt;International Journal of Scientific Study&lt;/full-title&gt;&lt;/periodical&gt;&lt;pages&gt;75-80&lt;/pages&gt;&lt;volume&gt;4&lt;/volume&gt;&lt;number&gt;5&lt;/number&gt;&lt;keywords&gt;&lt;keyword&gt;Cardiovascular response to laryngoscopy&lt;/keyword&gt;&lt;keyword&gt;Intra-operative hemodynamic&lt;/keyword&gt;&lt;keyword&gt;variables&lt;/keyword&gt;&lt;keyword&gt;Pregabalin&lt;/keyword&gt;&lt;/keywords&gt;&lt;dates&gt;&lt;year&gt;2016&lt;/year&gt;&lt;pub-dates&gt;&lt;date&gt;Aug&lt;/date&gt;&lt;/pub-dates&gt;&lt;/dates&gt;&lt;isbn&gt;2321-6379&lt;/isbn&gt;&lt;accession-num&gt;WOS:000408751700016&lt;/accession-num&gt;&lt;work-type&gt;Article&lt;/work-type&gt;&lt;urls&gt;&lt;related-urls&gt;&lt;url&gt;&lt;style face="underline" font="default" size="100%"&gt;&amp;lt;Go to ISI&amp;gt;://WOS:000408751700016&lt;/style&gt;&lt;/url&gt;&lt;/related-urls&gt;&lt;/urls&gt;&lt;electronic-resource-num&gt;10.17354/ijss/2016/433&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150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25</w:t>
            </w:r>
          </w:p>
        </w:tc>
        <w:tc>
          <w:tcPr>
            <w:tcW w:w="364" w:type="pct"/>
            <w:shd w:val="clear" w:color="auto" w:fill="F2F2F2"/>
            <w:noWrap/>
          </w:tcPr>
          <w:p w:rsidR="009D7F38" w:rsidRPr="00B31B34" w:rsidRDefault="00BE7C35"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At bedtime</w:t>
            </w:r>
            <w:r w:rsidR="009D7F38" w:rsidRPr="00B31B34">
              <w:rPr>
                <w:rFonts w:ascii="Times New Roman" w:hAnsi="Times New Roman"/>
                <w:color w:val="000000"/>
                <w:sz w:val="16"/>
                <w:szCs w:val="16"/>
                <w:lang w:val="en-CA"/>
              </w:rPr>
              <w:t>+1h</w:t>
            </w:r>
            <w:r w:rsidR="00950784">
              <w:rPr>
                <w:rFonts w:ascii="Times New Roman" w:hAnsi="Times New Roman"/>
                <w:color w:val="000000"/>
                <w:sz w:val="16"/>
                <w:szCs w:val="16"/>
                <w:lang w:val="en-CA"/>
              </w:rPr>
              <w:t xml:space="preserve"> 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F82F0C" w:rsidRDefault="009D7F38" w:rsidP="00F82F0C">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F82F0C" w:rsidRDefault="00723E1A" w:rsidP="00F82F0C">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9D7F38" w:rsidP="00A62114">
            <w:pPr>
              <w:numPr>
                <w:ilvl w:val="0"/>
                <w:numId w:val="248"/>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Sedation</w:t>
            </w:r>
          </w:p>
          <w:p w:rsidR="009D7F38" w:rsidRPr="00B31B34" w:rsidRDefault="009D7F38" w:rsidP="00A62114">
            <w:pPr>
              <w:numPr>
                <w:ilvl w:val="0"/>
                <w:numId w:val="24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Haemodynamic parameters</w:t>
            </w:r>
          </w:p>
          <w:p w:rsidR="009D7F38" w:rsidRPr="00B31B34" w:rsidRDefault="009D7F38" w:rsidP="00A62114">
            <w:pPr>
              <w:numPr>
                <w:ilvl w:val="0"/>
                <w:numId w:val="24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300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green"/>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azepam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ebasti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TZWJhc3RpYW48L0F1dGhvcj48WWVhcj4yMDE2PC9ZZWFy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TZWJhc3RpYW48L0F1dGhvcj48WWVhcj4yMDE2PC9ZZWFy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4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wer limb orthopedic surgeries</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4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Time for regression of block</w:t>
            </w:r>
          </w:p>
          <w:p w:rsidR="009D7F38" w:rsidRPr="00B31B34" w:rsidRDefault="009D7F38" w:rsidP="00A62114">
            <w:pPr>
              <w:numPr>
                <w:ilvl w:val="0"/>
                <w:numId w:val="24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 to rescue analgesic</w:t>
            </w:r>
          </w:p>
          <w:p w:rsidR="009D7F38" w:rsidRPr="00B31B34" w:rsidRDefault="009D7F38" w:rsidP="00A62114">
            <w:pPr>
              <w:numPr>
                <w:ilvl w:val="0"/>
                <w:numId w:val="24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tal dose of diclofenac</w:t>
            </w:r>
          </w:p>
          <w:p w:rsidR="009D7F38" w:rsidRPr="00B31B34" w:rsidRDefault="009D7F38" w:rsidP="00A62114">
            <w:pPr>
              <w:numPr>
                <w:ilvl w:val="0"/>
                <w:numId w:val="24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himony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TaGltb255PC9BdXRob3I+PFllYXI+MjAxNjwvWWVhcj48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MTUxMzwv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TaGltb255PC9BdXRob3I+PFllYXI+MjAxNjwvWWVhcj48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MTUxMzwv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5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Infra- or supratentorial brain tumor/mass resection</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2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5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723E1A" w:rsidP="00A62114">
            <w:pPr>
              <w:numPr>
                <w:ilvl w:val="0"/>
                <w:numId w:val="25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Lenght of stay</w:t>
            </w:r>
          </w:p>
          <w:p w:rsidR="009D7F38" w:rsidRPr="00B31B34" w:rsidRDefault="009D7F38" w:rsidP="00A62114">
            <w:pPr>
              <w:numPr>
                <w:ilvl w:val="0"/>
                <w:numId w:val="25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25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day complication</w:t>
            </w:r>
          </w:p>
          <w:p w:rsidR="009D7F38" w:rsidRPr="00B31B34" w:rsidRDefault="009D7F38" w:rsidP="00A62114">
            <w:pPr>
              <w:numPr>
                <w:ilvl w:val="0"/>
                <w:numId w:val="25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surgery</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5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Thananu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UaGFuYW51bjwvQXV0aG9yPjxZZWFyPjIwMTY8L1llYXI+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UaGFuYW51bjwvQXV0aG9yPjxZZWFyPjIwMTY8L1llYXI+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4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rthopedic surger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51"/>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Vasigh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WYXNpZ2g8L0F1dGhvcj48WWVhcj4yMDE2PC9ZZWFyPjxS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E5NTE0NTwv
c3R5bGU+PC91cmw+PC9yZWxhdGVkLXVybHM+PC91cmxzPjxjdXN0b20yPlNvdXJjZTogTkxNLiBQ
TUM0ODY3MzYzPC9jdXN0b20yPjxlbGVjdHJvbmljLXJlc291cmNlLW51bT48c3R5bGUgZmFjZT0i
dW5kZXJsaW5lIiBmb250PSJkZWZhdWx0IiBzaXplPSIxMDAlIj5odHRwOi8vZHguZG9pLm9yZy8x
MC41ODEyL2lyY21qLjM0NTU5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WYXNpZ2g8L0F1dGhvcj48WWVhcj4yMDE2PC9ZZWFyPjxS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14</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8)</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min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6h </w:t>
            </w:r>
            <w:r w:rsidR="00723E1A">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5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5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orphine utilization</w:t>
            </w:r>
          </w:p>
          <w:p w:rsidR="009D7F38" w:rsidRPr="00B31B34" w:rsidRDefault="009D7F38" w:rsidP="00A62114">
            <w:pPr>
              <w:numPr>
                <w:ilvl w:val="0"/>
                <w:numId w:val="25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xiety</w:t>
            </w:r>
          </w:p>
          <w:p w:rsidR="009D7F38" w:rsidRPr="00B31B34" w:rsidRDefault="009D7F38" w:rsidP="00A62114">
            <w:pPr>
              <w:numPr>
                <w:ilvl w:val="0"/>
                <w:numId w:val="25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w:t>
            </w:r>
          </w:p>
          <w:p w:rsidR="009D7F38" w:rsidRPr="00B31B34" w:rsidRDefault="009D7F38" w:rsidP="00A62114">
            <w:pPr>
              <w:numPr>
                <w:ilvl w:val="0"/>
                <w:numId w:val="25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id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elecoxib (n = 3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8)</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Zare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6)</w:t>
            </w:r>
            <w:r w:rsidRPr="00B31B34">
              <w:rPr>
                <w:rFonts w:ascii="Times New Roman" w:hAnsi="Times New Roman"/>
                <w:color w:val="000000"/>
                <w:sz w:val="16"/>
                <w:szCs w:val="16"/>
                <w:lang w:val="en-CA"/>
              </w:rPr>
              <w:fldChar w:fldCharType="begin">
                <w:fldData xml:space="preserve">PEVuZE5vdGU+PENpdGU+PEF1dGhvcj5aYXJlaTwvQXV0aG9yPjxZZWFyPjIwMTY8L1llYXI+PFJl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aYXJlaTwvQXV0aG9yPjxZZWFyPjIwMTY8L1llYXI+PFJl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4</w:t>
            </w:r>
            <w:r w:rsidR="00A72917">
              <w:rPr>
                <w:rFonts w:ascii="Times New Roman" w:hAnsi="Times New Roman"/>
                <w:color w:val="000000"/>
                <w:sz w:val="16"/>
                <w:szCs w:val="16"/>
                <w:lang w:val="en-CA"/>
              </w:rPr>
              <w:t xml:space="preserve"> days</w:t>
            </w:r>
            <w:r w:rsidR="009D7F38" w:rsidRPr="00B31B34">
              <w:rPr>
                <w:rFonts w:ascii="Times New Roman" w:hAnsi="Times New Roman"/>
                <w:color w:val="000000"/>
                <w:sz w:val="16"/>
                <w:szCs w:val="16"/>
                <w:lang w:val="en-CA"/>
              </w:rPr>
              <w:t xml:space="preserve"> (n = 3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ilateral foramenotomy and interlaminar disc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8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12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52"/>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52"/>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u w:val="single"/>
                <w:lang w:val="en-CA"/>
              </w:rPr>
              <w:t>Radiculopathy</w:t>
            </w:r>
          </w:p>
          <w:p w:rsidR="009D7F38" w:rsidRPr="00B31B34" w:rsidRDefault="009D7F38" w:rsidP="00A62114">
            <w:pPr>
              <w:numPr>
                <w:ilvl w:val="0"/>
                <w:numId w:val="25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Treatment side effects (2 weeks post-op</w:t>
            </w:r>
            <w:r w:rsidR="00723E1A">
              <w:rPr>
                <w:rFonts w:ascii="Times New Roman" w:hAnsi="Times New Roman"/>
                <w:color w:val="000000"/>
                <w:sz w:val="16"/>
                <w:szCs w:val="16"/>
                <w:u w:val="single"/>
                <w:lang w:val="en-CA"/>
              </w:rPr>
              <w:t>eration</w:t>
            </w:r>
            <w:r w:rsidRPr="00B31B34">
              <w:rPr>
                <w:rFonts w:ascii="Times New Roman" w:hAnsi="Times New Roman"/>
                <w:color w:val="000000"/>
                <w:sz w:val="16"/>
                <w:szCs w:val="16"/>
                <w:u w:val="single"/>
                <w:lang w:val="en-CA"/>
              </w:rPr>
              <w:t>)</w:t>
            </w:r>
          </w:p>
          <w:p w:rsidR="009D7F38" w:rsidRPr="00B31B34" w:rsidRDefault="00DC70C9" w:rsidP="00A62114">
            <w:pPr>
              <w:numPr>
                <w:ilvl w:val="0"/>
                <w:numId w:val="25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Low back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1</w:t>
            </w:r>
            <w:r w:rsidR="00A72917">
              <w:rPr>
                <w:rFonts w:ascii="Times New Roman" w:hAnsi="Times New Roman"/>
                <w:color w:val="000000"/>
                <w:sz w:val="16"/>
                <w:szCs w:val="16"/>
                <w:lang w:val="en-CA"/>
              </w:rPr>
              <w:t xml:space="preserve"> day</w:t>
            </w:r>
            <w:r w:rsidR="009D7F38" w:rsidRPr="00B31B34">
              <w:rPr>
                <w:rFonts w:ascii="Times New Roman" w:hAnsi="Times New Roman"/>
                <w:color w:val="000000"/>
                <w:sz w:val="16"/>
                <w:szCs w:val="16"/>
                <w:lang w:val="en-CA"/>
              </w:rPr>
              <w:t xml:space="preserve"> (n = 3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nand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Anand&lt;/Author&gt;&lt;Year&gt;2017&lt;/Year&gt;&lt;RecNum&gt;16833&lt;/RecNum&gt;&lt;DisplayText&gt;&lt;style face="superscript"&gt;256&lt;/style&gt;&lt;/DisplayText&gt;&lt;record&gt;&lt;rec-number&gt;16833&lt;/rec-number&gt;&lt;foreign-keys&gt;&lt;key app="EN" db-id="w90tzs52tz9ze4esfat5w5vhv5pxtepdtxsf" timestamp="1523974384"&gt;16833&lt;/key&gt;&lt;/foreign-keys&gt;&lt;ref-type name="Journal Article"&gt;17&lt;/ref-type&gt;&lt;contributors&gt;&lt;authors&gt;&lt;author&gt;Anand, L. K.&lt;/author&gt;&lt;author&gt;Sandhu, M.&lt;/author&gt;&lt;author&gt;Singh, J.&lt;/author&gt;&lt;author&gt;Mitra, S.&lt;/author&gt;&lt;/authors&gt;&lt;/contributors&gt;&lt;titles&gt;&lt;title&gt;Evaluation of analgesic efficacy of pregabalin for postoperative pain relief after laparoscopic cholecystectomy: A double blind study&lt;/title&gt;&lt;secondary-title&gt;Anaesthesia Pain &amp;amp; Intensive Care&lt;/secondary-title&gt;&lt;/titles&gt;&lt;periodical&gt;&lt;full-title&gt;Anaesthesia Pain &amp;amp; Intensive Care&lt;/full-title&gt;&lt;/periodical&gt;&lt;pages&gt;174-180&lt;/pages&gt;&lt;volume&gt;21&lt;/volume&gt;&lt;number&gt;2&lt;/number&gt;&lt;keywords&gt;&lt;keyword&gt;Pregabalin&lt;/keyword&gt;&lt;keyword&gt;Anxiety&lt;/keyword&gt;&lt;keyword&gt;Cholecystectomy&lt;/keyword&gt;&lt;keyword&gt;Pain,Postoperative&lt;/keyword&gt;&lt;keyword&gt;Analgesia&lt;/keyword&gt;&lt;keyword&gt;hysterectomy&lt;/keyword&gt;&lt;keyword&gt;attenuation&lt;/keyword&gt;&lt;keyword&gt;anxiety&lt;/keyword&gt;&lt;keyword&gt;trial&lt;/keyword&gt;&lt;/keywords&gt;&lt;dates&gt;&lt;year&gt;2017&lt;/year&gt;&lt;pub-dates&gt;&lt;date&gt;Jun&lt;/date&gt;&lt;/pub-dates&gt;&lt;/dates&gt;&lt;isbn&gt;1607-8322&lt;/isbn&gt;&lt;accession-num&gt;WOS:000410708800009&lt;/accession-num&gt;&lt;work-type&gt;Article&lt;/work-type&gt;&lt;urls&gt;&lt;related-urls&gt;&lt;url&gt;&lt;style face="underline" font="default" size="100%"&gt;&amp;lt;Go to ISI&amp;gt;://WOS:000410708800009&lt;/style&gt;&lt;/url&gt;&lt;/related-urls&gt;&lt;/urls&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7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7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9D7F38" w:rsidP="00A62114">
            <w:pPr>
              <w:numPr>
                <w:ilvl w:val="0"/>
                <w:numId w:val="27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lprazolam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Asgari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sz w:val="16"/>
                <w:szCs w:val="16"/>
                <w:lang w:val="en-CA"/>
              </w:rPr>
              <w:t>(2017)</w:t>
            </w:r>
            <w:r w:rsidRPr="00B31B34">
              <w:rPr>
                <w:rFonts w:ascii="Times New Roman" w:hAnsi="Times New Roman"/>
                <w:sz w:val="16"/>
                <w:szCs w:val="16"/>
                <w:lang w:val="en-CA"/>
              </w:rPr>
              <w:fldChar w:fldCharType="begin">
                <w:fldData xml:space="preserve">PEVuZE5vdGU+PENpdGU+PEF1dGhvcj5Bc2dhcmk8L0F1dGhvcj48WWVhcj4yMDE3PC9ZZWFyPjxS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=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Bc2dhcmk8L0F1dGhvcj48WWVhcj4yMDE3PC9ZZWFyPjxS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=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57</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75 (n = 2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hyster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night + 30 mins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 xml:space="preserve"> + 6h </w:t>
            </w:r>
            <w:r w:rsidR="00723E1A">
              <w:rPr>
                <w:rFonts w:ascii="Times New Roman" w:hAnsi="Times New Roman"/>
                <w:color w:val="000000"/>
                <w:sz w:val="16"/>
                <w:szCs w:val="16"/>
                <w:lang w:val="en-CA"/>
              </w:rPr>
              <w:t>after surgery</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7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urgical time</w:t>
            </w:r>
          </w:p>
          <w:p w:rsidR="009D7F38" w:rsidRPr="00B31B34" w:rsidRDefault="009D7F38" w:rsidP="00A62114">
            <w:pPr>
              <w:numPr>
                <w:ilvl w:val="0"/>
                <w:numId w:val="2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Blood loss</w:t>
            </w:r>
          </w:p>
          <w:p w:rsidR="009D7F38" w:rsidRPr="00B31B34" w:rsidRDefault="009D7F38" w:rsidP="00A62114">
            <w:pPr>
              <w:numPr>
                <w:ilvl w:val="0"/>
                <w:numId w:val="27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150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300 (n = 2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hosal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CaG9zYWxlPC9BdXRob3I+PFllYXI+MjAxNzwvWWVhcj48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CaG9zYWxlPC9BdXRob3I+PFllYXI+MjAxNzwvWWVhcj48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5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rthopedic / Obstetrics-Gynecology and surgery</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0.5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7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7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723E1A" w:rsidP="00A62114">
            <w:pPr>
              <w:numPr>
                <w:ilvl w:val="0"/>
                <w:numId w:val="27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bsramat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motrigin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i/>
                <w:sz w:val="16"/>
                <w:szCs w:val="16"/>
                <w:lang w:val="en-CA"/>
              </w:rPr>
            </w:pPr>
            <w:r w:rsidRPr="00B31B34">
              <w:rPr>
                <w:rFonts w:ascii="Times New Roman" w:hAnsi="Times New Roman"/>
                <w:sz w:val="16"/>
                <w:szCs w:val="16"/>
                <w:lang w:val="en-CA"/>
              </w:rPr>
              <w:t xml:space="preserve">Borde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2017)</w:t>
            </w:r>
            <w:r w:rsidRPr="00B31B34">
              <w:rPr>
                <w:rFonts w:ascii="Times New Roman" w:hAnsi="Times New Roman"/>
                <w:sz w:val="16"/>
                <w:szCs w:val="16"/>
                <w:lang w:val="en-CA"/>
              </w:rPr>
              <w:fldChar w:fldCharType="begin"/>
            </w:r>
            <w:r w:rsidR="006C3280">
              <w:rPr>
                <w:rFonts w:ascii="Times New Roman" w:hAnsi="Times New Roman"/>
                <w:sz w:val="16"/>
                <w:szCs w:val="16"/>
                <w:lang w:val="en-CA"/>
              </w:rPr>
              <w:instrText xml:space="preserve"> ADDIN EN.CITE &lt;EndNote&gt;&lt;Cite&gt;&lt;Author&gt;Borde&lt;/Author&gt;&lt;Year&gt;2017&lt;/Year&gt;&lt;RecNum&gt;16860&lt;/RecNum&gt;&lt;DisplayText&gt;&lt;style face="superscript"&gt;259&lt;/style&gt;&lt;/DisplayText&gt;&lt;record&gt;&lt;rec-number&gt;16860&lt;/rec-number&gt;&lt;foreign-keys&gt;&lt;key app="EN" db-id="w90tzs52tz9ze4esfat5w5vhv5pxtepdtxsf" timestamp="1524570827"&gt;16860&lt;/key&gt;&lt;/foreign-keys&gt;&lt;ref-type name="Journal Article"&gt;17&lt;/ref-type&gt;&lt;contributors&gt;&lt;authors&gt;&lt;author&gt;Borde, Deepak Prakas&lt;/author&gt;&lt;author&gt;Futane, Savani Sameer&lt;/author&gt;&lt;author&gt;Asegaonkar, Balaji&lt;/author&gt;&lt;author&gt;Apsingekar, Pramod&lt;/author&gt;&lt;author&gt;Khade, Sujeet&lt;/author&gt;&lt;author&gt;Khodve, Bapu&lt;/author&gt;&lt;author&gt;Puranik, Manish&lt;/author&gt;&lt;author&gt;George, Antony&lt;/author&gt;&lt;author&gt;Joshi, Shreedhar&lt;/author&gt;&lt;/authors&gt;&lt;/contributors&gt;&lt;titles&gt;&lt;title&gt;Effect of perioperative pregabalin on postoperative quality of recovery in patients undergoing off-pump coronary artery bypass grafting (OPCABG): A prospective, randomized, double-blind trial&lt;/title&gt;&lt;secondary-title&gt;Journal of Cardiothoracic and Vascular Anesthesia&lt;/secondary-title&gt;&lt;/titles&gt;&lt;periodical&gt;&lt;full-title&gt;J Cardiothorac Vasc Anesth&lt;/full-title&gt;&lt;abbr-1&gt;Journal of cardiothoracic and vascular anesthesia&lt;/abbr-1&gt;&lt;/periodical&gt;&lt;pages&gt;1241-1245&lt;/pages&gt;&lt;volume&gt;31&lt;/volume&gt;&lt;number&gt;4&lt;/number&gt;&lt;dates&gt;&lt;year&gt;2017&lt;/year&gt;&lt;/dates&gt;&lt;urls&gt;&lt;/urls&gt;&lt;/record&gt;&lt;/Cite&gt;&lt;/EndNote&gt;</w:instrText>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59</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sz w:val="16"/>
                <w:szCs w:val="16"/>
                <w:lang w:val="en-CA"/>
              </w:rPr>
            </w:pPr>
            <w:r>
              <w:rPr>
                <w:rFonts w:ascii="Times New Roman" w:hAnsi="Times New Roman"/>
                <w:sz w:val="16"/>
                <w:szCs w:val="16"/>
                <w:lang w:val="en-CA"/>
              </w:rPr>
              <w:t>Pregabalin</w:t>
            </w:r>
            <w:r w:rsidR="009D7F38" w:rsidRPr="00B31B34">
              <w:rPr>
                <w:rFonts w:ascii="Times New Roman" w:hAnsi="Times New Roman"/>
                <w:sz w:val="16"/>
                <w:szCs w:val="16"/>
                <w:lang w:val="en-CA"/>
              </w:rPr>
              <w:t xml:space="preserve"> (n = 3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CABG</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sz w:val="16"/>
                <w:szCs w:val="16"/>
                <w:lang w:val="en-CA"/>
              </w:rPr>
            </w:pPr>
            <w:r>
              <w:rPr>
                <w:rFonts w:ascii="Times New Roman" w:hAnsi="Times New Roman"/>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1h </w:t>
            </w:r>
            <w:r w:rsidR="00723E1A">
              <w:rPr>
                <w:rFonts w:ascii="Times New Roman" w:hAnsi="Times New Roman"/>
                <w:sz w:val="16"/>
                <w:szCs w:val="16"/>
                <w:lang w:val="en-CA"/>
              </w:rPr>
              <w:t>before surgery</w:t>
            </w:r>
            <w:r w:rsidRPr="00B31B34">
              <w:rPr>
                <w:rFonts w:ascii="Times New Roman" w:hAnsi="Times New Roman"/>
                <w:sz w:val="16"/>
                <w:szCs w:val="16"/>
                <w:lang w:val="en-CA"/>
              </w:rPr>
              <w:t xml:space="preserve"> / after extubation</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2</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75"/>
              </w:numPr>
              <w:spacing w:after="0" w:line="240" w:lineRule="auto"/>
              <w:ind w:left="159" w:hanging="159"/>
              <w:contextualSpacing/>
              <w:rPr>
                <w:rFonts w:ascii="Times New Roman" w:hAnsi="Times New Roman"/>
                <w:sz w:val="16"/>
                <w:szCs w:val="16"/>
                <w:lang w:val="en-CA"/>
              </w:rPr>
            </w:pPr>
            <w:r w:rsidRPr="00B31B34">
              <w:rPr>
                <w:rFonts w:ascii="Times New Roman" w:hAnsi="Times New Roman"/>
                <w:sz w:val="16"/>
                <w:szCs w:val="16"/>
                <w:u w:val="single"/>
                <w:lang w:val="en-CA"/>
              </w:rPr>
              <w:t>Quality of recovery score</w:t>
            </w:r>
            <w:r w:rsidRPr="00B31B34">
              <w:rPr>
                <w:rFonts w:ascii="Times New Roman" w:hAnsi="Times New Roman"/>
                <w:sz w:val="16"/>
                <w:szCs w:val="16"/>
                <w:lang w:val="en-CA"/>
              </w:rPr>
              <w:t xml:space="preserve"> (QoR-40)</w:t>
            </w:r>
          </w:p>
          <w:p w:rsidR="009D7F38" w:rsidRPr="00B31B34" w:rsidRDefault="009D7F38" w:rsidP="00A62114">
            <w:pPr>
              <w:numPr>
                <w:ilvl w:val="0"/>
                <w:numId w:val="275"/>
              </w:numPr>
              <w:spacing w:after="0" w:line="240" w:lineRule="auto"/>
              <w:ind w:left="159" w:hanging="159"/>
              <w:contextualSpacing/>
              <w:rPr>
                <w:rFonts w:ascii="Times New Roman" w:hAnsi="Times New Roman"/>
                <w:sz w:val="16"/>
                <w:szCs w:val="16"/>
                <w:lang w:val="en-CA"/>
              </w:rPr>
            </w:pPr>
            <w:r w:rsidRPr="00B31B34">
              <w:rPr>
                <w:rFonts w:ascii="Times New Roman" w:hAnsi="Times New Roman"/>
                <w:sz w:val="16"/>
                <w:szCs w:val="16"/>
                <w:lang w:val="en-CA"/>
              </w:rPr>
              <w:t>Hemodynamic</w:t>
            </w:r>
          </w:p>
          <w:p w:rsidR="009D7F38" w:rsidRPr="00B31B34" w:rsidRDefault="009D7F38" w:rsidP="00A62114">
            <w:pPr>
              <w:numPr>
                <w:ilvl w:val="0"/>
                <w:numId w:val="275"/>
              </w:numPr>
              <w:spacing w:after="0" w:line="240" w:lineRule="auto"/>
              <w:ind w:left="159" w:hanging="159"/>
              <w:contextualSpacing/>
              <w:rPr>
                <w:rFonts w:ascii="Times New Roman" w:hAnsi="Times New Roman"/>
                <w:sz w:val="16"/>
                <w:szCs w:val="16"/>
                <w:lang w:val="en-CA"/>
              </w:rPr>
            </w:pPr>
            <w:r w:rsidRPr="00B31B34">
              <w:rPr>
                <w:rFonts w:ascii="Times New Roman" w:hAnsi="Times New Roman"/>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48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sz w:val="16"/>
                <w:szCs w:val="16"/>
                <w:lang w:val="en-CA"/>
              </w:rPr>
            </w:pPr>
            <w:r>
              <w:rPr>
                <w:rFonts w:ascii="Times New Roman" w:hAnsi="Times New Roman"/>
                <w:sz w:val="16"/>
                <w:szCs w:val="16"/>
                <w:lang w:val="en-CA"/>
              </w:rPr>
              <w:t>Placebo</w:t>
            </w:r>
            <w:r w:rsidR="009D7F38" w:rsidRPr="00B31B34">
              <w:rPr>
                <w:rFonts w:ascii="Times New Roman" w:hAnsi="Times New Roman"/>
                <w:sz w:val="16"/>
                <w:szCs w:val="16"/>
                <w:lang w:val="en-CA"/>
              </w:rPr>
              <w:t xml:space="preserve"> (n = 34)</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2</w:t>
            </w:r>
          </w:p>
        </w:tc>
        <w:tc>
          <w:tcPr>
            <w:tcW w:w="97" w:type="pct"/>
          </w:tcPr>
          <w:p w:rsidR="009D7F38" w:rsidRPr="00B31B34" w:rsidRDefault="009D7F38" w:rsidP="0097131D">
            <w:pPr>
              <w:spacing w:after="0" w:line="240" w:lineRule="auto"/>
              <w:contextualSpacing/>
              <w:rPr>
                <w:rFonts w:ascii="Times New Roman" w:hAnsi="Times New Roman"/>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Bouzi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Bouzia&lt;/Author&gt;&lt;Year&gt;2017&lt;/Year&gt;&lt;RecNum&gt;16828&lt;/RecNum&gt;&lt;DisplayText&gt;&lt;style face="superscript"&gt;260&lt;/style&gt;&lt;/DisplayText&gt;&lt;record&gt;&lt;rec-number&gt;16828&lt;/rec-number&gt;&lt;foreign-keys&gt;&lt;key app="EN" db-id="w90tzs52tz9ze4esfat5w5vhv5pxtepdtxsf" timestamp="1523974242"&gt;16828&lt;/key&gt;&lt;/foreign-keys&gt;&lt;ref-type name="Journal Article"&gt;17&lt;/ref-type&gt;&lt;contributors&gt;&lt;authors&gt;&lt;author&gt;Bouzia, A.&lt;/author&gt;&lt;author&gt;Tassoudis, V.&lt;/author&gt;&lt;author&gt;Karanikolas, M.&lt;/author&gt;&lt;author&gt;Vretzakis, G.&lt;/author&gt;&lt;author&gt;Petsiti, A.&lt;/author&gt;&lt;author&gt;Tsilimingas, N.&lt;/author&gt;&lt;author&gt;Arnaoutoglou, E.&lt;/author&gt;&lt;/authors&gt;&lt;/contributors&gt;&lt;titles&gt;&lt;title&gt;Pregabalin effect on acute and chronic pain after cardiac surgery&lt;/title&gt;&lt;secondary-title&gt;Anesthesiology Research and Practice&lt;/secondary-title&gt;&lt;/titles&gt;&lt;periodical&gt;&lt;full-title&gt;Anesthesiology Research and Practice&lt;/full-title&gt;&lt;/periodical&gt;&lt;pages&gt;1-7&lt;/pages&gt;&lt;volume&gt;2017&lt;/volume&gt;&lt;keywords&gt;&lt;keyword&gt;chronic postsurgical pain&lt;/keyword&gt;&lt;keyword&gt;acute postoperative pain&lt;/keyword&gt;&lt;keyword&gt;post-sternotomy&lt;/keyword&gt;&lt;keyword&gt;pain&lt;/keyword&gt;&lt;keyword&gt;preventive analgesia&lt;/keyword&gt;&lt;keyword&gt;controlled-trial&lt;/keyword&gt;&lt;keyword&gt;remifentanil&lt;/keyword&gt;&lt;keyword&gt;morphine&lt;/keyword&gt;&lt;keyword&gt;levobupivacaine&lt;/keyword&gt;&lt;keyword&gt;infiltration&lt;/keyword&gt;&lt;keyword&gt;metaanalysis&lt;/keyword&gt;&lt;/keywords&gt;&lt;dates&gt;&lt;year&gt;2017&lt;/year&gt;&lt;/dates&gt;&lt;isbn&gt;1687-6962&lt;/isbn&gt;&lt;accession-num&gt;WOS:000400941700001&lt;/accession-num&gt;&lt;work-type&gt;Article&lt;/work-type&gt;&lt;urls&gt;&lt;related-urls&gt;&lt;url&gt;&lt;style face="underline" font="default" size="100%"&gt;&amp;lt;Go to ISI&amp;gt;://WOS:000400941700001&lt;/style&gt;&lt;/url&gt;&lt;/related-urls&gt;&lt;/urls&gt;&lt;custom7&gt;2753962&lt;/custom7&gt;&lt;electronic-resource-num&gt;10.1155/2017/2753962&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75 (n = 31)</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rimary cardiac surgery with median sternotomy and extracorporeal circulation</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7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7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27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hronic pain</w:t>
            </w:r>
          </w:p>
          <w:p w:rsidR="009D7F38" w:rsidRPr="00B31B34" w:rsidRDefault="00723E1A" w:rsidP="00A62114">
            <w:pPr>
              <w:numPr>
                <w:ilvl w:val="0"/>
                <w:numId w:val="27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mo</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150 (n = 3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1)</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Eidy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FaWR5PC9BdXRob3I+PFllYXI+MjAxNzwvWWVhcj48UmVj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FaWR5PC9BdXRob3I+PFllYXI+MjAxNzwvWWVhcj48UmVj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1</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8</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6)</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6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9D7F38" w:rsidP="00A62114">
            <w:pPr>
              <w:numPr>
                <w:ilvl w:val="0"/>
                <w:numId w:val="26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umber of nausea and vomiting</w:t>
            </w:r>
          </w:p>
          <w:p w:rsidR="009D7F38" w:rsidRPr="00B31B34" w:rsidRDefault="00723E1A" w:rsidP="00A62114">
            <w:pPr>
              <w:numPr>
                <w:ilvl w:val="0"/>
                <w:numId w:val="269"/>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Gupt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eastAsia="fr-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HdXB0YTwvQXV0aG9yPjxZZWFyPjIwMTc8L1llYXI+PFJl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HdXB0YTwvQXV0aG9yPjxZZWFyPjIwMTc8L1llYXI+PFJl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150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cholecyst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25</w:t>
            </w:r>
          </w:p>
        </w:tc>
        <w:tc>
          <w:tcPr>
            <w:tcW w:w="364" w:type="pct"/>
            <w:shd w:val="clear" w:color="auto" w:fill="F2F2F2"/>
            <w:noWrap/>
          </w:tcPr>
          <w:p w:rsidR="009D7F38" w:rsidRPr="00B31B34" w:rsidRDefault="00BE7C35"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At bedtime</w:t>
            </w:r>
            <w:r w:rsidR="009D7F38" w:rsidRPr="00B31B34">
              <w:rPr>
                <w:rFonts w:ascii="Times New Roman" w:hAnsi="Times New Roman"/>
                <w:color w:val="000000"/>
                <w:sz w:val="16"/>
                <w:szCs w:val="16"/>
                <w:lang w:val="en-CA"/>
              </w:rPr>
              <w:t>+1h</w:t>
            </w:r>
            <w:r w:rsidR="00950784">
              <w:rPr>
                <w:rFonts w:ascii="Times New Roman" w:hAnsi="Times New Roman"/>
                <w:color w:val="000000"/>
                <w:sz w:val="16"/>
                <w:szCs w:val="16"/>
                <w:lang w:val="en-CA"/>
              </w:rPr>
              <w:t xml:space="preserve"> 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6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Anesthetic utilization</w:t>
            </w:r>
            <w:r w:rsidRPr="00B31B34">
              <w:rPr>
                <w:rFonts w:ascii="Times New Roman" w:hAnsi="Times New Roman"/>
                <w:color w:val="000000"/>
                <w:sz w:val="16"/>
                <w:szCs w:val="16"/>
                <w:lang w:val="en-CA"/>
              </w:rPr>
              <w:t xml:space="preserve"> </w:t>
            </w:r>
          </w:p>
          <w:p w:rsidR="009D7F38" w:rsidRPr="00B31B34" w:rsidRDefault="009D7F38" w:rsidP="00A62114">
            <w:pPr>
              <w:numPr>
                <w:ilvl w:val="0"/>
                <w:numId w:val="26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requency of rescue analgesia</w:t>
            </w:r>
          </w:p>
          <w:p w:rsidR="009D7F38" w:rsidRPr="00B31B34" w:rsidRDefault="009D7F38" w:rsidP="00A62114">
            <w:pPr>
              <w:numPr>
                <w:ilvl w:val="0"/>
                <w:numId w:val="26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zzines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A72917">
              <w:rPr>
                <w:rFonts w:ascii="Times New Roman" w:hAnsi="Times New Roman"/>
                <w:color w:val="000000"/>
                <w:sz w:val="16"/>
                <w:szCs w:val="16"/>
                <w:lang w:val="en-CA"/>
              </w:rPr>
              <w:t xml:space="preserve"> </w:t>
            </w:r>
            <w:r w:rsidR="009D7F38" w:rsidRPr="00B31B34">
              <w:rPr>
                <w:rFonts w:ascii="Times New Roman" w:hAnsi="Times New Roman"/>
                <w:color w:val="000000"/>
                <w:sz w:val="16"/>
                <w:szCs w:val="16"/>
                <w:lang w:val="en-CA"/>
              </w:rPr>
              <w:t>300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7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iazepam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Hafez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IYWZlejwvQXV0aG9yPjxZZWFyPjIwMTc8L1llYXI+PFJl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IYWZlejwvQXV0aG9yPjxZZWFyPjIwMTc8L1llYXI+PFJl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5</w:t>
            </w: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aba</w:t>
            </w:r>
            <w:r w:rsidR="00A72917">
              <w:rPr>
                <w:rFonts w:ascii="Times New Roman" w:hAnsi="Times New Roman"/>
                <w:color w:val="000000"/>
                <w:sz w:val="16"/>
                <w:szCs w:val="16"/>
                <w:lang w:val="en-CA"/>
              </w:rPr>
              <w:t xml:space="preserve">pentin </w:t>
            </w:r>
            <w:r w:rsidRPr="00B31B34">
              <w:rPr>
                <w:rFonts w:ascii="Times New Roman" w:hAnsi="Times New Roman"/>
                <w:color w:val="000000"/>
                <w:sz w:val="16"/>
                <w:szCs w:val="16"/>
                <w:lang w:val="en-CA"/>
              </w:rPr>
              <w:t>600 (n = 1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aesarean</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67"/>
              </w:numPr>
              <w:spacing w:after="0" w:line="240" w:lineRule="auto"/>
              <w:ind w:left="159" w:hanging="159"/>
              <w:contextualSpacing/>
              <w:rPr>
                <w:rFonts w:ascii="Times New Roman" w:hAnsi="Times New Roman"/>
                <w:color w:val="000000"/>
                <w:sz w:val="16"/>
                <w:szCs w:val="16"/>
                <w:u w:val="single"/>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6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Frequency of pethidine administration</w:t>
            </w:r>
          </w:p>
          <w:p w:rsidR="009D7F38" w:rsidRPr="00B31B34" w:rsidRDefault="009D7F38" w:rsidP="00A62114">
            <w:pPr>
              <w:numPr>
                <w:ilvl w:val="0"/>
                <w:numId w:val="267"/>
              </w:numPr>
              <w:spacing w:after="0" w:line="240" w:lineRule="auto"/>
              <w:ind w:left="159" w:hanging="159"/>
              <w:contextualSpacing/>
              <w:rPr>
                <w:rFonts w:ascii="Times New Roman" w:hAnsi="Times New Roman"/>
                <w:color w:val="000000"/>
                <w:sz w:val="16"/>
                <w:szCs w:val="16"/>
                <w:u w:val="single"/>
                <w:lang w:val="en-CA"/>
              </w:rPr>
            </w:pPr>
            <w:r w:rsidRPr="00B31B34">
              <w:rPr>
                <w:rFonts w:ascii="Times New Roman" w:hAnsi="Times New Roman"/>
                <w:color w:val="000000"/>
                <w:sz w:val="16"/>
                <w:szCs w:val="16"/>
                <w:lang w:val="en-CA"/>
              </w:rPr>
              <w:t>Sid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aba</w:t>
            </w:r>
            <w:r w:rsidR="00A72917">
              <w:rPr>
                <w:rFonts w:ascii="Times New Roman" w:hAnsi="Times New Roman"/>
                <w:color w:val="000000"/>
                <w:sz w:val="16"/>
                <w:szCs w:val="16"/>
                <w:lang w:val="en-CA"/>
              </w:rPr>
              <w:t xml:space="preserve">pentin </w:t>
            </w:r>
            <w:r w:rsidRPr="00B31B34">
              <w:rPr>
                <w:rFonts w:ascii="Times New Roman" w:hAnsi="Times New Roman"/>
                <w:color w:val="000000"/>
                <w:sz w:val="16"/>
                <w:szCs w:val="16"/>
                <w:lang w:val="en-CA"/>
              </w:rPr>
              <w:t>900 (n = 1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u w:val="single"/>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Hah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IYWg8L0F1dGhvcj48WWVhcj4yMDE3PC9ZZWFyPjxSZWNO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IYWg8L0F1dGhvcj48WWVhcj4yMDE3PC9ZZWFyPjxSZWNO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22</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08)</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ixed surgical cohort</w:t>
            </w:r>
          </w:p>
        </w:tc>
        <w:tc>
          <w:tcPr>
            <w:tcW w:w="340"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F2F2F2"/>
            <w:noWrap/>
          </w:tcPr>
          <w:p w:rsidR="009D7F38" w:rsidRPr="00B31B34" w:rsidRDefault="00950784"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operation</w:t>
            </w:r>
            <w:r w:rsidR="009D7F38" w:rsidRPr="00B31B34">
              <w:rPr>
                <w:rFonts w:ascii="Times New Roman" w:hAnsi="Times New Roman"/>
                <w:color w:val="000000"/>
                <w:sz w:val="16"/>
                <w:szCs w:val="16"/>
                <w:lang w:val="en-CA"/>
              </w:rPr>
              <w:t xml:space="preserve"> + </w:t>
            </w:r>
            <w:r>
              <w:rPr>
                <w:rFonts w:ascii="Times New Roman" w:hAnsi="Times New Roman"/>
                <w:color w:val="000000"/>
                <w:sz w:val="16"/>
                <w:szCs w:val="16"/>
                <w:lang w:val="en-CA"/>
              </w:rPr>
              <w:t>postoperation</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8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6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in resolution</w:t>
            </w:r>
          </w:p>
          <w:p w:rsidR="009D7F38" w:rsidRPr="00B31B34" w:rsidRDefault="009D7F38" w:rsidP="00A62114">
            <w:pPr>
              <w:numPr>
                <w:ilvl w:val="0"/>
                <w:numId w:val="26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cessation</w:t>
            </w:r>
          </w:p>
          <w:p w:rsidR="009D7F38" w:rsidRPr="00B31B34" w:rsidRDefault="009D7F38" w:rsidP="00A62114">
            <w:pPr>
              <w:numPr>
                <w:ilvl w:val="0"/>
                <w:numId w:val="26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roportion of patients with continued pain or opioid at 6 months and 1 year</w:t>
            </w:r>
          </w:p>
          <w:p w:rsidR="009D7F38" w:rsidRPr="00B31B34" w:rsidRDefault="009D7F38" w:rsidP="00A62114">
            <w:pPr>
              <w:numPr>
                <w:ilvl w:val="0"/>
                <w:numId w:val="26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y</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orazepam (n = 202)</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5</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Khalili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2017)</w:t>
            </w:r>
            <w:r w:rsidRPr="00B31B34">
              <w:rPr>
                <w:rFonts w:ascii="Times New Roman" w:hAnsi="Times New Roman"/>
                <w:sz w:val="16"/>
                <w:szCs w:val="16"/>
                <w:lang w:val="en-CA"/>
              </w:rPr>
              <w:fldChar w:fldCharType="begin"/>
            </w:r>
            <w:r w:rsidR="006C3280">
              <w:rPr>
                <w:rFonts w:ascii="Times New Roman" w:hAnsi="Times New Roman"/>
                <w:sz w:val="16"/>
                <w:szCs w:val="16"/>
                <w:lang w:val="en-CA"/>
              </w:rPr>
              <w:instrText xml:space="preserve"> ADDIN EN.CITE &lt;EndNote&gt;&lt;Cite&gt;&lt;Author&gt;Khalili&lt;/Author&gt;&lt;Year&gt;2017&lt;/Year&gt;&lt;RecNum&gt;16825&lt;/RecNum&gt;&lt;DisplayText&gt;&lt;style face="superscript"&gt;265&lt;/style&gt;&lt;/DisplayText&gt;&lt;record&gt;&lt;rec-number&gt;16825&lt;/rec-number&gt;&lt;foreign-keys&gt;&lt;key app="EN" db-id="w90tzs52tz9ze4esfat5w5vhv5pxtepdtxsf" timestamp="1523974145"&gt;16825&lt;/key&gt;&lt;/foreign-keys&gt;&lt;ref-type name="Journal Article"&gt;17&lt;/ref-type&gt;&lt;contributors&gt;&lt;authors&gt;&lt;author&gt;Khalili, M.&lt;/author&gt;&lt;author&gt;Modir, H.&lt;/author&gt;&lt;author&gt;Norouzi, A.&lt;/author&gt;&lt;author&gt;Mohammadbeigi, A.&lt;/author&gt;&lt;author&gt;Somesara, S. A. B.&lt;/author&gt;&lt;/authors&gt;&lt;/contributors&gt;&lt;titles&gt;&lt;title&gt;Premedication with oral gabapentin versus intravenous paracetamol for post-operative analgesia after tibial fracture surgery&lt;/title&gt;&lt;secondary-title&gt;Advances in Human Biology&lt;/secondary-title&gt;&lt;/titles&gt;&lt;periodical&gt;&lt;full-title&gt;Advances in Human Biology&lt;/full-title&gt;&lt;/periodical&gt;&lt;pages&gt;115-118&lt;/pages&gt;&lt;volume&gt;7&lt;/volume&gt;&lt;number&gt;3&lt;/number&gt;&lt;keywords&gt;&lt;keyword&gt;Analgesia&lt;/keyword&gt;&lt;keyword&gt;gabapentin&lt;/keyword&gt;&lt;keyword&gt;intravenous paracetamol&lt;/keyword&gt;&lt;keyword&gt;tibial fracture&lt;/keyword&gt;&lt;keyword&gt;pain&lt;/keyword&gt;&lt;/keywords&gt;&lt;dates&gt;&lt;year&gt;2017&lt;/year&gt;&lt;pub-dates&gt;&lt;date&gt;Sep-Dec&lt;/date&gt;&lt;/pub-dates&gt;&lt;/dates&gt;&lt;isbn&gt;2321-8568&lt;/isbn&gt;&lt;accession-num&gt;WOS:000417267800005&lt;/accession-num&gt;&lt;work-type&gt;Article&lt;/work-type&gt;&lt;urls&gt;&lt;related-urls&gt;&lt;url&gt;&lt;style face="underline" font="default" size="100%"&gt;&amp;lt;Go to ISI&amp;gt;://WOS:000417267800005&lt;/style&gt;&lt;/url&gt;&lt;/related-urls&gt;&lt;/urls&gt;&lt;electronic-resource-num&gt;10.4103/aihb.aihb_30_17&lt;/electronic-resource-num&gt;&lt;/record&gt;&lt;/Cite&gt;&lt;/EndNote&gt;</w:instrText>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65</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6</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2)</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bial fracture</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5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7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ethidine requirement</w:t>
            </w:r>
          </w:p>
          <w:p w:rsidR="009D7F38" w:rsidRPr="00B31B34" w:rsidRDefault="009D7F38" w:rsidP="00A62114">
            <w:pPr>
              <w:numPr>
                <w:ilvl w:val="0"/>
                <w:numId w:val="27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ara</w:t>
            </w:r>
            <w:r w:rsidR="00A72917">
              <w:rPr>
                <w:rFonts w:ascii="Times New Roman" w:hAnsi="Times New Roman"/>
                <w:color w:val="000000"/>
                <w:sz w:val="16"/>
                <w:szCs w:val="16"/>
                <w:lang w:val="en-CA"/>
              </w:rPr>
              <w:t>cetamol</w:t>
            </w:r>
            <w:r w:rsidRPr="00B31B34">
              <w:rPr>
                <w:rFonts w:ascii="Times New Roman" w:hAnsi="Times New Roman"/>
                <w:color w:val="000000"/>
                <w:sz w:val="16"/>
                <w:szCs w:val="16"/>
                <w:lang w:val="en-CA"/>
              </w:rPr>
              <w:t xml:space="preserve"> (n = 3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2)</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han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LaGFuPC9BdXRob3I+PFllYXI+MjAxNzwvWWVhcj48UmVj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aGFuPC9BdXRob3I+PFllYXI+MjAxNzwvWWVhcj48UmVj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7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Gynecological laparoscop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65"/>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nausea or vomiting</w:t>
            </w:r>
          </w:p>
          <w:p w:rsidR="009D7F38" w:rsidRPr="00B31B34" w:rsidRDefault="009D7F38" w:rsidP="00A62114">
            <w:pPr>
              <w:numPr>
                <w:ilvl w:val="0"/>
                <w:numId w:val="26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 for rescue analgesia</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7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iatchai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LaWF0Y2hhaTwvQXV0aG9yPjxZZWFyPjIwMTc8L1llYXI+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aWF0Y2hhaTwvQXV0aG9yPjxZZWFyPjIwMTc8L1llYXI+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5</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61)</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bdominal hysterectomy with or without salpingo-oophorectom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Region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6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Morphine utilization</w:t>
            </w:r>
          </w:p>
          <w:p w:rsidR="009D7F38" w:rsidRPr="00B31B34" w:rsidRDefault="009D7F38" w:rsidP="00A62114">
            <w:pPr>
              <w:numPr>
                <w:ilvl w:val="0"/>
                <w:numId w:val="26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ime to first rescue analgesic</w:t>
            </w:r>
          </w:p>
          <w:p w:rsidR="009D7F38" w:rsidRPr="00B31B34" w:rsidRDefault="00723E1A" w:rsidP="00A62114">
            <w:pPr>
              <w:numPr>
                <w:ilvl w:val="0"/>
                <w:numId w:val="26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6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p w:rsidR="009D7F38" w:rsidRPr="00B31B34" w:rsidRDefault="009D7F38" w:rsidP="00A62114">
            <w:pPr>
              <w:numPr>
                <w:ilvl w:val="0"/>
                <w:numId w:val="26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tisfactio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58)</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im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LaW08L0F1dGhvcj48WWVhcj4yMDE3PC9ZZWFyPjxSZWNO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LaW08L0F1dGhvcj48WWVhcj4yMDE3PC9ZZWFyPjxSZWNO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8</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deo-assisted thoracoscopic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723E1A" w:rsidP="00A62114">
            <w:pPr>
              <w:numPr>
                <w:ilvl w:val="0"/>
                <w:numId w:val="26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6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9D7F38" w:rsidP="00A62114">
            <w:pPr>
              <w:numPr>
                <w:ilvl w:val="0"/>
                <w:numId w:val="26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8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Kochhar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Kochhar&lt;/Author&gt;&lt;Year&gt;2017&lt;/Year&gt;&lt;RecNum&gt;16827&lt;/RecNum&gt;&lt;DisplayText&gt;&lt;style face="superscript"&gt;269&lt;/style&gt;&lt;/DisplayText&gt;&lt;record&gt;&lt;rec-number&gt;16827&lt;/rec-number&gt;&lt;foreign-keys&gt;&lt;key app="EN" db-id="w90tzs52tz9ze4esfat5w5vhv5pxtepdtxsf" timestamp="1523974195"&gt;16827&lt;/key&gt;&lt;/foreign-keys&gt;&lt;ref-type name="Journal Article"&gt;17&lt;/ref-type&gt;&lt;contributors&gt;&lt;authors&gt;&lt;author&gt;Kochhar, A&lt;/author&gt;&lt;author&gt;Banday, J&lt;/author&gt;&lt;author&gt;Ahmad, Z&lt;/author&gt;&lt;author&gt;Monga, S&lt;/author&gt;&lt;author&gt;Vajifdar, H&lt;/author&gt;&lt;/authors&gt;&lt;/contributors&gt;&lt;titles&gt;&lt;title&gt;Pregabalin in monitored anesthesia care for ear-nose-throat surgery&lt;/title&gt;&lt;secondary-title&gt;Anesthesia, essays and researches&lt;/secondary-title&gt;&lt;/titles&gt;&lt;periodical&gt;&lt;full-title&gt;Anesth Essays Res&lt;/full-title&gt;&lt;abbr-1&gt;Anesthesia, essays and researches&lt;/abbr-1&gt;&lt;/periodical&gt;&lt;pages&gt;350-353&lt;/pages&gt;&lt;volume&gt;11&lt;/volume&gt;&lt;number&gt;2&lt;/number&gt;&lt;keywords&gt;&lt;keyword&gt;Sr-ent&lt;/keyword&gt;&lt;/keywords&gt;&lt;dates&gt;&lt;year&gt;2017&lt;/year&gt;&lt;/dates&gt;&lt;accession-num&gt;CN-01383556&lt;/accession-num&gt;&lt;urls&gt;&lt;related-urls&gt;&lt;url&gt;&lt;style face="underline" font="default" size="100%"&gt;http://onlinelibrary.wiley.com/o/cochrane/clcentral/articles/556/CN-01383556/frame.html&lt;/style&gt;&lt;/url&gt;&lt;/related-urls&gt;&lt;/urls&gt;&lt;custom3&gt;Pubmed 28663620&lt;/custom3&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6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5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yringoplasty  septoplasty</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Monitored anesthesia care</w:t>
            </w:r>
            <w:r w:rsidR="009D7F38" w:rsidRPr="00B31B34">
              <w:rPr>
                <w:rFonts w:ascii="Times New Roman" w:hAnsi="Times New Roman"/>
                <w:color w:val="000000"/>
                <w:sz w:val="16"/>
                <w:szCs w:val="16"/>
                <w:lang w:val="en-CA"/>
              </w:rPr>
              <w:t xml:space="preserve"> </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Propofol requirement</w:t>
            </w:r>
          </w:p>
          <w:p w:rsidR="009D7F38" w:rsidRPr="00B31B34" w:rsidRDefault="009D7F38" w:rsidP="00A62114">
            <w:pPr>
              <w:numPr>
                <w:ilvl w:val="0"/>
                <w:numId w:val="2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consumption</w:t>
            </w:r>
          </w:p>
          <w:p w:rsidR="009D7F38" w:rsidRPr="00B31B34" w:rsidRDefault="00723E1A" w:rsidP="00A62114">
            <w:pPr>
              <w:numPr>
                <w:ilvl w:val="0"/>
                <w:numId w:val="262"/>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62"/>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Leung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MZXVuZzwvQXV0aG9yPjxZZWFyPjIwMTc8L1llYXI+PFJl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==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MZXVuZzwvQXV0aG9yPjxZZWFyPjIwMTc8L1llYXI+PFJl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==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0</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35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pine surgery or joint replacement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r w:rsidR="009D7F38" w:rsidRPr="00B31B34">
              <w:rPr>
                <w:rFonts w:ascii="Times New Roman" w:hAnsi="Times New Roman"/>
                <w:color w:val="000000"/>
                <w:sz w:val="16"/>
                <w:szCs w:val="16"/>
                <w:lang w:val="en-CA"/>
              </w:rPr>
              <w:t xml:space="preserve"> or </w:t>
            </w:r>
            <w:r w:rsidR="00723E1A">
              <w:rPr>
                <w:rFonts w:ascii="Times New Roman" w:hAnsi="Times New Roman"/>
                <w:color w:val="000000"/>
                <w:sz w:val="16"/>
                <w:szCs w:val="16"/>
                <w:lang w:val="en-CA"/>
              </w:rPr>
              <w:t>Region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2h </w:t>
            </w:r>
            <w:r w:rsidR="00723E1A">
              <w:rPr>
                <w:rFonts w:ascii="Times New Roman" w:hAnsi="Times New Roman"/>
                <w:color w:val="000000"/>
                <w:sz w:val="16"/>
                <w:szCs w:val="16"/>
                <w:lang w:val="en-CA"/>
              </w:rPr>
              <w:t>before surgery</w:t>
            </w:r>
            <w:r w:rsidRPr="00B31B34">
              <w:rPr>
                <w:rFonts w:ascii="Times New Roman" w:hAnsi="Times New Roman"/>
                <w:color w:val="000000"/>
                <w:sz w:val="16"/>
                <w:szCs w:val="16"/>
                <w:lang w:val="en-CA"/>
              </w:rPr>
              <w:t>/</w:t>
            </w:r>
            <w:r w:rsidR="00723E1A">
              <w:rPr>
                <w:rFonts w:ascii="Times New Roman" w:hAnsi="Times New Roman"/>
                <w:color w:val="000000"/>
                <w:sz w:val="16"/>
                <w:szCs w:val="16"/>
                <w:lang w:val="en-CA"/>
              </w:rPr>
              <w:t>Not mentioned</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Default="009D7F38" w:rsidP="001E50D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1E50D9">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Yes</w:t>
            </w:r>
          </w:p>
        </w:tc>
        <w:tc>
          <w:tcPr>
            <w:tcW w:w="535" w:type="pct"/>
            <w:vMerge w:val="restart"/>
            <w:shd w:val="clear" w:color="auto" w:fill="F2F2F2"/>
            <w:noWrap/>
          </w:tcPr>
          <w:p w:rsidR="009D7F38" w:rsidRPr="00B31B34" w:rsidRDefault="009D7F38" w:rsidP="00A62114">
            <w:pPr>
              <w:numPr>
                <w:ilvl w:val="0"/>
                <w:numId w:val="26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elirium</w:t>
            </w:r>
          </w:p>
          <w:p w:rsidR="009D7F38" w:rsidRPr="00B31B34" w:rsidRDefault="00723E1A" w:rsidP="00A62114">
            <w:pPr>
              <w:numPr>
                <w:ilvl w:val="0"/>
                <w:numId w:val="261"/>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6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sparing effect</w:t>
            </w:r>
          </w:p>
          <w:p w:rsidR="009D7F38" w:rsidRPr="00B31B34" w:rsidRDefault="009D7F38" w:rsidP="00A62114">
            <w:pPr>
              <w:numPr>
                <w:ilvl w:val="0"/>
                <w:numId w:val="261"/>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2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47)</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9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Maghsoudi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sz w:val="16"/>
                <w:szCs w:val="16"/>
                <w:lang w:val="en-CA" w:eastAsia="fr-CA"/>
              </w:rPr>
            </w:pPr>
            <w:r w:rsidRPr="00B31B34">
              <w:rPr>
                <w:rFonts w:ascii="Times New Roman" w:hAnsi="Times New Roman"/>
                <w:sz w:val="16"/>
                <w:szCs w:val="16"/>
                <w:lang w:val="en-CA"/>
              </w:rPr>
              <w:t>(2017)</w:t>
            </w:r>
            <w:r w:rsidRPr="00B31B34">
              <w:rPr>
                <w:rFonts w:ascii="Times New Roman" w:hAnsi="Times New Roman"/>
                <w:sz w:val="16"/>
                <w:szCs w:val="16"/>
                <w:lang w:val="en-CA"/>
              </w:rPr>
              <w:fldChar w:fldCharType="begin">
                <w:fldData xml:space="preserve">PEVuZE5vdGU+PENpdGU+PEF1dGhvcj5NYWdoc291ZGk8L0F1dGhvcj48WWVhcj4yMDE3PC9ZZWFy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6C3280">
              <w:rPr>
                <w:rFonts w:ascii="Times New Roman" w:hAnsi="Times New Roman"/>
                <w:sz w:val="16"/>
                <w:szCs w:val="16"/>
                <w:lang w:val="en-CA"/>
              </w:rPr>
              <w:instrText xml:space="preserve"> ADDIN EN.CITE </w:instrText>
            </w:r>
            <w:r w:rsidR="006C3280">
              <w:rPr>
                <w:rFonts w:ascii="Times New Roman" w:hAnsi="Times New Roman"/>
                <w:sz w:val="16"/>
                <w:szCs w:val="16"/>
                <w:lang w:val="en-CA"/>
              </w:rPr>
              <w:fldChar w:fldCharType="begin">
                <w:fldData xml:space="preserve">PEVuZE5vdGU+PENpdGU+PEF1dGhvcj5NYWdoc291ZGk8L0F1dGhvcj48WWVhcj4yMDE3PC9ZZWFy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6C3280">
              <w:rPr>
                <w:rFonts w:ascii="Times New Roman" w:hAnsi="Times New Roman"/>
                <w:sz w:val="16"/>
                <w:szCs w:val="16"/>
                <w:lang w:val="en-CA"/>
              </w:rPr>
              <w:instrText xml:space="preserve"> ADDIN EN.CITE.DATA </w:instrText>
            </w:r>
            <w:r w:rsidR="006C3280">
              <w:rPr>
                <w:rFonts w:ascii="Times New Roman" w:hAnsi="Times New Roman"/>
                <w:sz w:val="16"/>
                <w:szCs w:val="16"/>
                <w:lang w:val="en-CA"/>
              </w:rPr>
            </w:r>
            <w:r w:rsidR="006C3280">
              <w:rPr>
                <w:rFonts w:ascii="Times New Roman" w:hAnsi="Times New Roman"/>
                <w:sz w:val="16"/>
                <w:szCs w:val="16"/>
                <w:lang w:val="en-CA"/>
              </w:rPr>
              <w:fldChar w:fldCharType="end"/>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71</w:t>
            </w:r>
            <w:r w:rsidRPr="00B31B34">
              <w:rPr>
                <w:rFonts w:ascii="Times New Roman" w:hAnsi="Times New Roman"/>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7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50)</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Percutaneous nephrolitho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60"/>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6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9D7F38" w:rsidP="00A62114">
            <w:pPr>
              <w:numPr>
                <w:ilvl w:val="0"/>
                <w:numId w:val="260"/>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Vitals sign</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magenta"/>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lterodine (n = 5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magenta"/>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7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anorema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Manorema&lt;/Author&gt;&lt;Year&gt;2017&lt;/Year&gt;&lt;RecNum&gt;16842&lt;/RecNum&gt;&lt;DisplayText&gt;&lt;style face="superscript"&gt;272&lt;/style&gt;&lt;/DisplayText&gt;&lt;record&gt;&lt;rec-number&gt;16842&lt;/rec-number&gt;&lt;foreign-keys&gt;&lt;key app="EN" db-id="w90tzs52tz9ze4esfat5w5vhv5pxtepdtxsf" timestamp="0"&gt;16842&lt;/key&gt;&lt;/foreign-keys&gt;&lt;ref-type name="Journal Article"&gt;17&lt;/ref-type&gt;&lt;contributors&gt;&lt;authors&gt;&lt;author&gt;Manorema, V.&lt;/author&gt;&lt;author&gt;Balakrishna, R.&lt;/author&gt;&lt;author&gt;Anandan, H.&lt;/author&gt;&lt;/authors&gt;&lt;/contributors&gt;&lt;titles&gt;&lt;title&gt;Comparison of pregabalin and tramadol for post-operative pain management in patients undergoing lumbar laminectomy&lt;/title&gt;&lt;secondary-title&gt;International Journal of Scientific Study&lt;/secondary-title&gt;&lt;/titles&gt;&lt;periodical&gt;&lt;full-title&gt;International Journal of Scientific Study&lt;/full-title&gt;&lt;/periodical&gt;&lt;pages&gt;1-4&lt;/pages&gt;&lt;volume&gt;5&lt;/volume&gt;&lt;number&gt;3&lt;/number&gt;&lt;keywords&gt;&lt;keyword&gt;Lumbar laminectomy&lt;/keyword&gt;&lt;keyword&gt;Post-operative pain&lt;/keyword&gt;&lt;keyword&gt;Pregabalin&lt;/keyword&gt;&lt;keyword&gt;Tramadol&lt;/keyword&gt;&lt;/keywords&gt;&lt;dates&gt;&lt;year&gt;2017&lt;/year&gt;&lt;pub-dates&gt;&lt;date&gt;Jun&lt;/date&gt;&lt;/pub-dates&gt;&lt;/dates&gt;&lt;isbn&gt;2321-6379&lt;/isbn&gt;&lt;accession-num&gt;WOS:000414564500001&lt;/accession-num&gt;&lt;work-type&gt;Article&lt;/work-type&gt;&lt;urls&gt;&lt;related-urls&gt;&lt;url&gt;&lt;style face="underline" font="default" size="100%"&gt;&amp;lt;Go to ISI&amp;gt;://WOS:000414564500001&lt;/style&gt;&lt;/url&gt;&lt;/related-urls&gt;&lt;/urls&gt;&lt;electronic-resource-num&gt;10.17354/ijss/2017/256&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2</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2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umbar decompressive laminectom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F2F2F2"/>
            <w:noWrap/>
          </w:tcPr>
          <w:p w:rsidR="009D7F38" w:rsidRPr="00B31B34" w:rsidRDefault="009D7F38" w:rsidP="00A62114">
            <w:pPr>
              <w:numPr>
                <w:ilvl w:val="0"/>
                <w:numId w:val="2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Analgesic and anxiolytic efficacy</w:t>
            </w:r>
          </w:p>
          <w:p w:rsidR="009D7F38" w:rsidRPr="00B31B34" w:rsidRDefault="009D7F38" w:rsidP="00A62114">
            <w:pPr>
              <w:numPr>
                <w:ilvl w:val="0"/>
                <w:numId w:val="259"/>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ramadol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2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97131D">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Myhre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Myhre&lt;/Author&gt;&lt;Year&gt;2017&lt;/Year&gt;&lt;RecNum&gt;16826&lt;/RecNum&gt;&lt;DisplayText&gt;&lt;style face="superscript"&gt;273&lt;/style&gt;&lt;/DisplayText&gt;&lt;record&gt;&lt;rec-number&gt;16826&lt;/rec-number&gt;&lt;foreign-keys&gt;&lt;key app="EN" db-id="w90tzs52tz9ze4esfat5w5vhv5pxtepdtxsf" timestamp="1523974176"&gt;16826&lt;/key&gt;&lt;/foreign-keys&gt;&lt;ref-type name="Journal Article"&gt;17&lt;/ref-type&gt;&lt;contributors&gt;&lt;authors&gt;&lt;author&gt;Myhre, M.&lt;/author&gt;&lt;author&gt;Romundstad, L.&lt;/author&gt;&lt;author&gt;Stubhaug, A.&lt;/author&gt;&lt;/authors&gt;&lt;/contributors&gt;&lt;titles&gt;&lt;title&gt;Pregabalin reduces opioid consumption and hyperalgesia but not pain intensity after laparoscopic donor nephrectomy&lt;/title&gt;&lt;secondary-title&gt;Acta Anaesthesiologica Scandinavica&lt;/secondary-title&gt;&lt;/titles&gt;&lt;periodical&gt;&lt;full-title&gt;Acta Anaesthesiol Scand&lt;/full-title&gt;&lt;abbr-1&gt;Acta anaesthesiologica Scandinavica&lt;/abbr-1&gt;&lt;/periodical&gt;&lt;pages&gt;1314-1324&lt;/pages&gt;&lt;volume&gt;61&lt;/volume&gt;&lt;number&gt;10&lt;/number&gt;&lt;keywords&gt;&lt;keyword&gt;postoperative pain&lt;/keyword&gt;&lt;keyword&gt;preoperative pregabalin&lt;/keyword&gt;&lt;keyword&gt;central sensitization&lt;/keyword&gt;&lt;keyword&gt;neuropathic pain&lt;/keyword&gt;&lt;keyword&gt;metaanalysis&lt;/keyword&gt;&lt;keyword&gt;surgery&lt;/keyword&gt;&lt;keyword&gt;arthroplasty&lt;/keyword&gt;&lt;keyword&gt;analgesia&lt;/keyword&gt;&lt;keyword&gt;ketamine&lt;/keyword&gt;&lt;keyword&gt;morphine&lt;/keyword&gt;&lt;/keywords&gt;&lt;dates&gt;&lt;year&gt;2017&lt;/year&gt;&lt;pub-dates&gt;&lt;date&gt;Nov&lt;/date&gt;&lt;/pub-dates&gt;&lt;/dates&gt;&lt;isbn&gt;0001-5172&lt;/isbn&gt;&lt;accession-num&gt;WOS:000412533500010&lt;/accession-num&gt;&lt;work-type&gt;Article&lt;/work-type&gt;&lt;urls&gt;&lt;related-urls&gt;&lt;url&gt;&amp;lt;Go to ISI&amp;gt;://WOS:000412533500010&lt;/url&gt;&lt;/related-urls&gt;&lt;/urls&gt;&lt;electronic-resource-num&gt;10.1111/aas.12963&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3</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8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9)</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nephr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5</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5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Opioid utilization</w:t>
            </w:r>
          </w:p>
          <w:p w:rsidR="009D7F38" w:rsidRPr="00B31B34" w:rsidRDefault="00723E1A" w:rsidP="00A62114">
            <w:pPr>
              <w:numPr>
                <w:ilvl w:val="0"/>
                <w:numId w:val="258"/>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p w:rsidR="009D7F38" w:rsidRPr="00B31B34" w:rsidRDefault="009D7F38" w:rsidP="00A62114">
            <w:pPr>
              <w:numPr>
                <w:ilvl w:val="0"/>
                <w:numId w:val="258"/>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mo</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40)</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zaeian</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Rezaeian&lt;/Author&gt;&lt;Year&gt;2017&lt;/Year&gt;&lt;RecNum&gt;16845&lt;/RecNum&gt;&lt;DisplayText&gt;&lt;style face="superscript"&gt;274&lt;/style&gt;&lt;/DisplayText&gt;&lt;record&gt;&lt;rec-number&gt;16845&lt;/rec-number&gt;&lt;foreign-keys&gt;&lt;key app="EN" db-id="w90tzs52tz9ze4esfat5w5vhv5pxtepdtxsf" timestamp="0"&gt;16845&lt;/key&gt;&lt;/foreign-keys&gt;&lt;ref-type name="Journal Article"&gt;17&lt;/ref-type&gt;&lt;contributors&gt;&lt;authors&gt;&lt;author&gt;Rezaeian, A&lt;/author&gt;&lt;/authors&gt;&lt;/contributors&gt;&lt;titles&gt;&lt;title&gt;Administering of pregabalin and acetaminophen on management of postoperative pain in patients with nasal polyposis undergoing functional endoscopic sinus surgery&lt;/title&gt;&lt;secondary-title&gt;Acta Oto-Laryngologica&lt;/secondary-title&gt;&lt;/titles&gt;&lt;periodical&gt;&lt;full-title&gt;Acta Oto-Laryngologica&lt;/full-title&gt;&lt;/periodical&gt;&lt;pages&gt;1249-1252&lt;/pages&gt;&lt;volume&gt;137&lt;/volume&gt;&lt;number&gt;12&lt;/number&gt;&lt;dates&gt;&lt;year&gt;2017&lt;/year&gt;&lt;/dates&gt;&lt;accession-num&gt;CN-01402645&lt;/accession-num&gt;&lt;urls&gt;&lt;related-urls&gt;&lt;url&gt;&lt;style face="underline" font="default" size="100%"&gt;http://onlinelibrary.wiley.com/o/cochrane/clcentral/articles/645/CN-01402645/frame.html&lt;/style&gt;&lt;/url&gt;&lt;/related-urls&gt;&lt;/urls&gt;&lt;custom3&gt;Pubmed 28784038&lt;/custom3&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4</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Functional endoscopic sinus surger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after surgery</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2A70C9" w:rsidRDefault="009D7F38" w:rsidP="002A70C9">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2A70C9" w:rsidRDefault="00723E1A" w:rsidP="002A70C9">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723E1A" w:rsidP="00A62114">
            <w:pPr>
              <w:numPr>
                <w:ilvl w:val="0"/>
                <w:numId w:val="257"/>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r w:rsidR="009D7F38" w:rsidRPr="00B31B34">
              <w:rPr>
                <w:rFonts w:ascii="Times New Roman" w:hAnsi="Times New Roman"/>
                <w:color w:val="000000"/>
                <w:sz w:val="16"/>
                <w:szCs w:val="16"/>
                <w:lang w:val="en-CA"/>
              </w:rPr>
              <w:t xml:space="preserve"> </w:t>
            </w:r>
          </w:p>
          <w:p w:rsidR="009D7F38" w:rsidRPr="00B31B34" w:rsidRDefault="009D7F38" w:rsidP="00A62114">
            <w:pPr>
              <w:numPr>
                <w:ilvl w:val="0"/>
                <w:numId w:val="257"/>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2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cetaminophen </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n = 3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0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Rupniewska-Ladyko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SdXBuaWV3c2thLUxhZHlrbzwvQXV0aG9yPjxZZWFyPjIw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SdXBuaWV3c2thLUxhZHlrbzwvQXV0aG9yPjxZZWFyPjIw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5</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13</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5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aparoscopic sleeve gastr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9D7F38" w:rsidP="00A62114">
            <w:pPr>
              <w:numPr>
                <w:ilvl w:val="0"/>
                <w:numId w:val="25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Duration before first analgesic requirement</w:t>
            </w:r>
          </w:p>
          <w:p w:rsidR="009D7F38" w:rsidRPr="00B31B34" w:rsidRDefault="009D7F38" w:rsidP="00A62114">
            <w:pPr>
              <w:numPr>
                <w:ilvl w:val="0"/>
                <w:numId w:val="256"/>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Cumulative oxycodone</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2h</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56)</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al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fldData xml:space="preserve">PEVuZE5vdGU+PENpdGU+PEF1dGhvcj5TYW1hbDwvQXV0aG9yPjxZZWFyPjIwMTc8L1llYXI+PFJl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TYW1hbDwvQXV0aG9yPjxZZWFyPjIwMTc8L1llYXI+PFJl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6</w:t>
            </w:r>
            <w:r w:rsidRPr="00B31B34">
              <w:rPr>
                <w:rFonts w:ascii="Times New Roman" w:hAnsi="Times New Roman"/>
                <w:color w:val="000000"/>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0)</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ultiple</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F82F0C" w:rsidRDefault="009D7F38" w:rsidP="00F82F0C">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F82F0C" w:rsidRDefault="00723E1A" w:rsidP="00F82F0C">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9D7F38" w:rsidP="00A62114">
            <w:pPr>
              <w:numPr>
                <w:ilvl w:val="0"/>
                <w:numId w:val="25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u w:val="single"/>
                <w:lang w:val="en-CA"/>
              </w:rPr>
              <w:t>Hemody</w:t>
            </w:r>
            <w:r>
              <w:rPr>
                <w:rFonts w:ascii="Times New Roman" w:hAnsi="Times New Roman"/>
                <w:color w:val="000000"/>
                <w:sz w:val="16"/>
                <w:szCs w:val="16"/>
                <w:u w:val="single"/>
                <w:lang w:val="en-CA"/>
              </w:rPr>
              <w:t>n</w:t>
            </w:r>
            <w:r w:rsidRPr="00B31B34">
              <w:rPr>
                <w:rFonts w:ascii="Times New Roman" w:hAnsi="Times New Roman"/>
                <w:color w:val="000000"/>
                <w:sz w:val="16"/>
                <w:szCs w:val="16"/>
                <w:u w:val="single"/>
                <w:lang w:val="en-CA"/>
              </w:rPr>
              <w:t xml:space="preserve"> stability after laryngoscopy</w:t>
            </w:r>
          </w:p>
          <w:p w:rsidR="009D7F38" w:rsidRPr="00B31B34" w:rsidRDefault="009D7F38" w:rsidP="00A62114">
            <w:pPr>
              <w:numPr>
                <w:ilvl w:val="0"/>
                <w:numId w:val="255"/>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0mins</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Dexmedetomidine (n = 30)</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001/kg</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0 min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nders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017)</w:t>
            </w:r>
            <w:r w:rsidRPr="00B31B34">
              <w:rPr>
                <w:rFonts w:ascii="Times New Roman" w:hAnsi="Times New Roman"/>
                <w:color w:val="000000"/>
                <w:sz w:val="16"/>
                <w:szCs w:val="16"/>
                <w:lang w:val="en-CA"/>
              </w:rPr>
              <w:fldChar w:fldCharType="begin"/>
            </w:r>
            <w:r w:rsidR="006C3280">
              <w:rPr>
                <w:rFonts w:ascii="Times New Roman" w:hAnsi="Times New Roman"/>
                <w:color w:val="000000"/>
                <w:sz w:val="16"/>
                <w:szCs w:val="16"/>
                <w:lang w:val="en-CA"/>
              </w:rPr>
              <w:instrText xml:space="preserve"> ADDIN EN.CITE &lt;EndNote&gt;&lt;Cite&gt;&lt;Author&gt;Sanders&lt;/Author&gt;&lt;Year&gt;2017&lt;/Year&gt;&lt;RecNum&gt;16830&lt;/RecNum&gt;&lt;DisplayText&gt;&lt;style face="superscript"&gt;277&lt;/style&gt;&lt;/DisplayText&gt;&lt;record&gt;&lt;rec-number&gt;16830&lt;/rec-number&gt;&lt;foreign-keys&gt;&lt;key app="EN" db-id="w90tzs52tz9ze4esfat5w5vhv5pxtepdtxsf" timestamp="1523974316"&gt;16830&lt;/key&gt;&lt;/foreign-keys&gt;&lt;ref-type name="Journal Article"&gt;17&lt;/ref-type&gt;&lt;contributors&gt;&lt;authors&gt;&lt;author&gt;Sanders, J. G.&lt;/author&gt;&lt;author&gt;Cameron, C.&lt;/author&gt;&lt;author&gt;Dawes, P. J. D.&lt;/author&gt;&lt;/authors&gt;&lt;/contributors&gt;&lt;titles&gt;&lt;title&gt;Gabapentin in the management of pain following tonsillectomy: A randomized double-blind placebo-controlled trial&lt;/title&gt;&lt;secondary-title&gt;Otolaryngology-Head and Neck Surgery&lt;/secondary-title&gt;&lt;/titles&gt;&lt;periodical&gt;&lt;full-title&gt;Otolaryngology-Head and Neck Surgery&lt;/full-title&gt;&lt;/periodical&gt;&lt;pages&gt;781-790&lt;/pages&gt;&lt;volume&gt;157&lt;/volume&gt;&lt;number&gt;5&lt;/number&gt;&lt;keywords&gt;&lt;keyword&gt;gabapentin&lt;/keyword&gt;&lt;keyword&gt;Neurontin&lt;/keyword&gt;&lt;keyword&gt;otolaryngology&lt;/keyword&gt;&lt;keyword&gt;tonsillectomy&lt;/keyword&gt;&lt;keyword&gt;perioperative&lt;/keyword&gt;&lt;keyword&gt;pain&lt;/keyword&gt;&lt;keyword&gt;postoperative pain&lt;/keyword&gt;&lt;keyword&gt;postoperative pain&lt;/keyword&gt;&lt;keyword&gt;abdominal hysterectomy&lt;/keyword&gt;&lt;keyword&gt;cold dissection&lt;/keyword&gt;&lt;keyword&gt;hemorrhage&lt;/keyword&gt;&lt;keyword&gt;surgery&lt;/keyword&gt;&lt;keyword&gt;combination&lt;/keyword&gt;&lt;keyword&gt;adults&lt;/keyword&gt;&lt;keyword&gt;dexamethasone&lt;/keyword&gt;&lt;keyword&gt;metaanalysis&lt;/keyword&gt;&lt;keyword&gt;difference&lt;/keyword&gt;&lt;/keywords&gt;&lt;dates&gt;&lt;year&gt;2017&lt;/year&gt;&lt;pub-dates&gt;&lt;date&gt;Nov&lt;/date&gt;&lt;/pub-dates&gt;&lt;/dates&gt;&lt;isbn&gt;0194-5998&lt;/isbn&gt;&lt;accession-num&gt;WOS:000414308000008&lt;/accession-num&gt;&lt;work-type&gt;Article; Proceedings Paper&lt;/work-type&gt;&lt;urls&gt;&lt;related-urls&gt;&lt;url&gt;&lt;style face="underline" font="default" size="100%"&gt;&amp;lt;Go to ISI&amp;gt;://WOS:000414308000008&lt;/style&gt;&lt;/url&gt;&lt;/related-urls&gt;&lt;/urls&gt;&lt;electronic-resource-num&gt;10.1177/0194599817719883&lt;/electronic-resource-num&gt;&lt;/record&gt;&lt;/Cite&gt;&lt;/EndNote&gt;</w:instrText>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7</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3</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abapentin</w:t>
            </w:r>
            <w:r w:rsidR="009D7F38" w:rsidRPr="00B31B34">
              <w:rPr>
                <w:rFonts w:ascii="Times New Roman" w:hAnsi="Times New Roman"/>
                <w:color w:val="000000"/>
                <w:sz w:val="16"/>
                <w:szCs w:val="16"/>
                <w:lang w:val="en-CA"/>
              </w:rPr>
              <w:t xml:space="preserve"> (n = 27)</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Tonsillectomy</w:t>
            </w:r>
          </w:p>
        </w:tc>
        <w:tc>
          <w:tcPr>
            <w:tcW w:w="340" w:type="pct"/>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60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2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5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5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nalgesic utilization</w:t>
            </w:r>
          </w:p>
          <w:p w:rsidR="009D7F38" w:rsidRPr="00B31B34" w:rsidRDefault="00723E1A" w:rsidP="00A62114">
            <w:pPr>
              <w:numPr>
                <w:ilvl w:val="0"/>
                <w:numId w:val="254"/>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p w:rsidR="009D7F38" w:rsidRPr="00B31B34" w:rsidRDefault="009D7F38" w:rsidP="00A62114">
            <w:pPr>
              <w:numPr>
                <w:ilvl w:val="0"/>
                <w:numId w:val="25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turn to normal diet and activities</w:t>
            </w:r>
          </w:p>
          <w:p w:rsidR="009D7F38" w:rsidRPr="00B31B34" w:rsidRDefault="009D7F38" w:rsidP="00A62114">
            <w:pPr>
              <w:numPr>
                <w:ilvl w:val="0"/>
                <w:numId w:val="254"/>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Adverse effects</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4d</w:t>
            </w:r>
          </w:p>
        </w:tc>
      </w:tr>
      <w:tr w:rsidR="007D3140" w:rsidRPr="00B31B34" w:rsidTr="00C32795">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1)</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F2F2F2"/>
          </w:tcPr>
          <w:p w:rsidR="009D7F38" w:rsidRPr="00B31B34" w:rsidRDefault="009D7F38" w:rsidP="00B31B34">
            <w:pPr>
              <w:spacing w:after="0" w:line="240" w:lineRule="auto"/>
              <w:contextualSpacing/>
              <w:rPr>
                <w:rFonts w:ascii="Times New Roman" w:hAnsi="Times New Roman"/>
                <w:sz w:val="16"/>
                <w:szCs w:val="16"/>
                <w:lang w:val="en-CA"/>
              </w:rPr>
            </w:pPr>
            <w:r w:rsidRPr="00B31B34">
              <w:rPr>
                <w:rFonts w:ascii="Times New Roman" w:hAnsi="Times New Roman"/>
                <w:sz w:val="16"/>
                <w:szCs w:val="16"/>
                <w:lang w:val="en-CA"/>
              </w:rPr>
              <w:t xml:space="preserve">Sanie </w:t>
            </w:r>
            <w:r w:rsidRPr="00B31B34">
              <w:rPr>
                <w:rFonts w:ascii="Times New Roman" w:hAnsi="Times New Roman"/>
                <w:i/>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sz w:val="16"/>
                <w:szCs w:val="16"/>
                <w:lang w:val="en-CA"/>
              </w:rPr>
              <w:t>(2017)</w:t>
            </w:r>
            <w:r w:rsidRPr="00B31B34">
              <w:rPr>
                <w:rFonts w:ascii="Times New Roman" w:hAnsi="Times New Roman"/>
                <w:sz w:val="16"/>
                <w:szCs w:val="16"/>
                <w:lang w:val="en-CA"/>
              </w:rPr>
              <w:fldChar w:fldCharType="begin"/>
            </w:r>
            <w:r w:rsidR="006C3280">
              <w:rPr>
                <w:rFonts w:ascii="Times New Roman" w:hAnsi="Times New Roman"/>
                <w:sz w:val="16"/>
                <w:szCs w:val="16"/>
                <w:lang w:val="en-CA"/>
              </w:rPr>
              <w:instrText xml:space="preserve"> ADDIN EN.CITE &lt;EndNote&gt;&lt;Cite&gt;&lt;Author&gt;Sanie&lt;/Author&gt;&lt;Year&gt;2017&lt;/Year&gt;&lt;RecNum&gt;16843&lt;/RecNum&gt;&lt;DisplayText&gt;&lt;style face="superscript"&gt;278&lt;/style&gt;&lt;/DisplayText&gt;&lt;record&gt;&lt;rec-number&gt;16843&lt;/rec-number&gt;&lt;foreign-keys&gt;&lt;key app="EN" db-id="w90tzs52tz9ze4esfat5w5vhv5pxtepdtxsf" timestamp="0"&gt;16843&lt;/key&gt;&lt;/foreign-keys&gt;&lt;ref-type name="Journal Article"&gt;17&lt;/ref-type&gt;&lt;contributors&gt;&lt;authors&gt;&lt;author&gt;Sanie, M. S.&lt;/author&gt;&lt;author&gt;Damshenas, M. H.&lt;/author&gt;&lt;author&gt;Hosseini, Y.&lt;/author&gt;&lt;author&gt;Radmehr, M.&lt;/author&gt;&lt;author&gt;Mortezaie, M.&lt;/author&gt;&lt;author&gt;Behzadnia, A.&lt;/author&gt;&lt;/authors&gt;&lt;/contributors&gt;&lt;titles&gt;&lt;title&gt;Comparison of analgesic effect of pregabalin and melatonin in patients undergoing shock wave lithotripsy: A randomized, double-blind, placebo-controlled study&lt;/title&gt;&lt;secondary-title&gt;Journal of Fundamental and Applied Sciences&lt;/secondary-title&gt;&lt;/titles&gt;&lt;periodical&gt;&lt;full-title&gt;Journal of Fundamental and Applied Sciences&lt;/full-title&gt;&lt;/periodical&gt;&lt;pages&gt;1207-1213&lt;/pages&gt;&lt;volume&gt;9&lt;/volume&gt;&lt;number&gt;2&lt;/number&gt;&lt;keywords&gt;&lt;keyword&gt;Melatonin&lt;/keyword&gt;&lt;keyword&gt;Pregabalin&lt;/keyword&gt;&lt;keyword&gt;lithotripsy&lt;/keyword&gt;&lt;keyword&gt;anxiety disorder&lt;/keyword&gt;&lt;keyword&gt;pain&lt;/keyword&gt;&lt;keyword&gt;multicenter&lt;/keyword&gt;&lt;/keywords&gt;&lt;dates&gt;&lt;year&gt;2017&lt;/year&gt;&lt;/dates&gt;&lt;isbn&gt;1112-9867&lt;/isbn&gt;&lt;accession-num&gt;WOS:000404615800039&lt;/accession-num&gt;&lt;work-type&gt;Article&lt;/work-type&gt;&lt;urls&gt;&lt;related-urls&gt;&lt;url&gt;&lt;style face="underline" font="default" size="100%"&gt;&amp;lt;Go to ISI&amp;gt;://WOS:000404615800039&lt;/style&gt;&lt;/url&gt;&lt;/related-urls&gt;&lt;/urls&gt;&lt;electronic-resource-num&gt;10.4314/jfas.v9i2.39&lt;/electronic-resource-num&gt;&lt;/record&gt;&lt;/Cite&gt;&lt;/EndNote&gt;</w:instrText>
            </w:r>
            <w:r w:rsidRPr="00B31B34">
              <w:rPr>
                <w:rFonts w:ascii="Times New Roman" w:hAnsi="Times New Roman"/>
                <w:sz w:val="16"/>
                <w:szCs w:val="16"/>
                <w:lang w:val="en-CA"/>
              </w:rPr>
              <w:fldChar w:fldCharType="separate"/>
            </w:r>
            <w:r w:rsidR="006C3280" w:rsidRPr="006C3280">
              <w:rPr>
                <w:rFonts w:ascii="Times New Roman" w:hAnsi="Times New Roman"/>
                <w:noProof/>
                <w:sz w:val="16"/>
                <w:szCs w:val="16"/>
                <w:vertAlign w:val="superscript"/>
                <w:lang w:val="en-CA"/>
              </w:rPr>
              <w:t>278</w:t>
            </w:r>
            <w:r w:rsidRPr="00B31B34">
              <w:rPr>
                <w:rFonts w:ascii="Times New Roman" w:hAnsi="Times New Roman"/>
                <w:sz w:val="16"/>
                <w:szCs w:val="16"/>
                <w:lang w:val="en-CA"/>
              </w:rPr>
              <w:fldChar w:fldCharType="end"/>
            </w: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45</w:t>
            </w: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15)</w:t>
            </w:r>
          </w:p>
        </w:tc>
        <w:tc>
          <w:tcPr>
            <w:tcW w:w="388" w:type="pct"/>
            <w:gridSpan w:val="2"/>
            <w:vMerge w:val="restar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Lithotripsy</w:t>
            </w:r>
          </w:p>
        </w:tc>
        <w:tc>
          <w:tcPr>
            <w:tcW w:w="340" w:type="pct"/>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General anesthesia</w:t>
            </w: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2h </w:t>
            </w:r>
            <w:r w:rsidR="00723E1A">
              <w:rPr>
                <w:rFonts w:ascii="Times New Roman" w:hAnsi="Times New Roman"/>
                <w:color w:val="000000"/>
                <w:sz w:val="16"/>
                <w:szCs w:val="16"/>
                <w:lang w:val="en-CA"/>
              </w:rPr>
              <w:t>before surgery</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Default="009D7F38" w:rsidP="0068115A">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723E1A" w:rsidP="0068115A">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Not mentioned</w:t>
            </w:r>
          </w:p>
        </w:tc>
        <w:tc>
          <w:tcPr>
            <w:tcW w:w="535" w:type="pct"/>
            <w:vMerge w:val="restart"/>
            <w:shd w:val="clear" w:color="auto" w:fill="F2F2F2"/>
            <w:noWrap/>
          </w:tcPr>
          <w:p w:rsidR="009D7F38" w:rsidRPr="00B31B34" w:rsidRDefault="00723E1A" w:rsidP="00A62114">
            <w:pPr>
              <w:numPr>
                <w:ilvl w:val="0"/>
                <w:numId w:val="25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pain</w:t>
            </w: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h</w:t>
            </w:r>
          </w:p>
        </w:tc>
      </w:tr>
      <w:tr w:rsidR="007D3140" w:rsidRPr="00B31B34" w:rsidTr="00C32795">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magenta"/>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Melatonin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3</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7A0EA7">
        <w:trPr>
          <w:trHeight w:val="234"/>
        </w:trPr>
        <w:tc>
          <w:tcPr>
            <w:tcW w:w="425" w:type="pct"/>
            <w:vMerge/>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highlight w:val="magenta"/>
                <w:lang w:val="en-CA"/>
              </w:rPr>
            </w:pPr>
          </w:p>
        </w:tc>
        <w:tc>
          <w:tcPr>
            <w:tcW w:w="388"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F2F2F2"/>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15)</w:t>
            </w:r>
          </w:p>
        </w:tc>
        <w:tc>
          <w:tcPr>
            <w:tcW w:w="388" w:type="pct"/>
            <w:gridSpan w:val="2"/>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Same</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F2F2F2"/>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shd w:val="clear" w:color="auto" w:fill="F2F2F2"/>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F2F2F2"/>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7D3140" w:rsidRPr="00B31B34" w:rsidTr="00C32795">
        <w:trPr>
          <w:trHeight w:val="234"/>
        </w:trPr>
        <w:tc>
          <w:tcPr>
            <w:tcW w:w="425" w:type="pct"/>
            <w:vMerge w:val="restar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Abdelfattah </w:t>
            </w:r>
            <w:r w:rsidRPr="00B31B34">
              <w:rPr>
                <w:rFonts w:ascii="Times New Roman" w:hAnsi="Times New Roman"/>
                <w:i/>
                <w:color w:val="000000"/>
                <w:sz w:val="16"/>
                <w:szCs w:val="16"/>
                <w:lang w:val="en-CA"/>
              </w:rPr>
              <w:t>et al.</w:t>
            </w:r>
          </w:p>
          <w:p w:rsidR="009D7F38" w:rsidRPr="00B31B34" w:rsidRDefault="009D7F38" w:rsidP="00B31B34">
            <w:pPr>
              <w:spacing w:after="0" w:line="240" w:lineRule="auto"/>
              <w:contextualSpacing/>
              <w:rPr>
                <w:rFonts w:ascii="Times New Roman" w:hAnsi="Times New Roman"/>
                <w:color w:val="000000"/>
                <w:sz w:val="16"/>
                <w:szCs w:val="16"/>
                <w:highlight w:val="magenta"/>
                <w:lang w:val="en-CA" w:eastAsia="fr-CA"/>
              </w:rPr>
            </w:pPr>
            <w:r w:rsidRPr="00B31B34">
              <w:rPr>
                <w:rFonts w:ascii="Times New Roman" w:hAnsi="Times New Roman"/>
                <w:color w:val="000000"/>
                <w:sz w:val="16"/>
                <w:szCs w:val="16"/>
                <w:lang w:val="en-CA"/>
              </w:rPr>
              <w:t>(2018)</w:t>
            </w:r>
            <w:r w:rsidRPr="00B31B34">
              <w:rPr>
                <w:rFonts w:ascii="Times New Roman" w:hAnsi="Times New Roman"/>
                <w:color w:val="000000"/>
                <w:sz w:val="16"/>
                <w:szCs w:val="16"/>
                <w:lang w:val="en-CA"/>
              </w:rPr>
              <w:fldChar w:fldCharType="begin">
                <w:fldData xml:space="preserve">PEVuZE5vdGU+PENpdGU+PEF1dGhvcj5BYmRlbGZhdHRhaDwvQXV0aG9yPjxZZWFyPjIwMTg8L1ll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6C3280">
              <w:rPr>
                <w:rFonts w:ascii="Times New Roman" w:hAnsi="Times New Roman"/>
                <w:color w:val="000000"/>
                <w:sz w:val="16"/>
                <w:szCs w:val="16"/>
                <w:lang w:val="en-CA"/>
              </w:rPr>
              <w:instrText xml:space="preserve"> ADDIN EN.CITE </w:instrText>
            </w:r>
            <w:r w:rsidR="006C3280">
              <w:rPr>
                <w:rFonts w:ascii="Times New Roman" w:hAnsi="Times New Roman"/>
                <w:color w:val="000000"/>
                <w:sz w:val="16"/>
                <w:szCs w:val="16"/>
                <w:lang w:val="en-CA"/>
              </w:rPr>
              <w:fldChar w:fldCharType="begin">
                <w:fldData xml:space="preserve">PEVuZE5vdGU+PENpdGU+PEF1dGhvcj5BYmRlbGZhdHRhaDwvQXV0aG9yPjxZZWFyPjIwMTg8L1ll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6C3280">
              <w:rPr>
                <w:rFonts w:ascii="Times New Roman" w:hAnsi="Times New Roman"/>
                <w:color w:val="000000"/>
                <w:sz w:val="16"/>
                <w:szCs w:val="16"/>
                <w:lang w:val="en-CA"/>
              </w:rPr>
              <w:instrText xml:space="preserve"> ADDIN EN.CITE.DATA </w:instrText>
            </w:r>
            <w:r w:rsidR="006C3280">
              <w:rPr>
                <w:rFonts w:ascii="Times New Roman" w:hAnsi="Times New Roman"/>
                <w:color w:val="000000"/>
                <w:sz w:val="16"/>
                <w:szCs w:val="16"/>
                <w:lang w:val="en-CA"/>
              </w:rPr>
            </w:r>
            <w:r w:rsidR="006C3280">
              <w:rPr>
                <w:rFonts w:ascii="Times New Roman" w:hAnsi="Times New Roman"/>
                <w:color w:val="000000"/>
                <w:sz w:val="16"/>
                <w:szCs w:val="16"/>
                <w:lang w:val="en-CA"/>
              </w:rPr>
              <w:fldChar w:fldCharType="end"/>
            </w:r>
            <w:r w:rsidRPr="00B31B34">
              <w:rPr>
                <w:rFonts w:ascii="Times New Roman" w:hAnsi="Times New Roman"/>
                <w:color w:val="000000"/>
                <w:sz w:val="16"/>
                <w:szCs w:val="16"/>
                <w:lang w:val="en-CA"/>
              </w:rPr>
              <w:fldChar w:fldCharType="separate"/>
            </w:r>
            <w:r w:rsidR="006C3280" w:rsidRPr="006C3280">
              <w:rPr>
                <w:rFonts w:ascii="Times New Roman" w:hAnsi="Times New Roman"/>
                <w:noProof/>
                <w:color w:val="000000"/>
                <w:sz w:val="16"/>
                <w:szCs w:val="16"/>
                <w:vertAlign w:val="superscript"/>
                <w:lang w:val="en-CA"/>
              </w:rPr>
              <w:t>279</w:t>
            </w:r>
            <w:r w:rsidRPr="00B31B34">
              <w:rPr>
                <w:rFonts w:ascii="Times New Roman" w:hAnsi="Times New Roman"/>
                <w:color w:val="000000"/>
                <w:sz w:val="16"/>
                <w:szCs w:val="16"/>
                <w:lang w:val="en-CA"/>
              </w:rPr>
              <w:fldChar w:fldCharType="end"/>
            </w: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70</w:t>
            </w: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regabalin</w:t>
            </w:r>
            <w:r w:rsidR="009D7F38" w:rsidRPr="00B31B34">
              <w:rPr>
                <w:rFonts w:ascii="Times New Roman" w:hAnsi="Times New Roman"/>
                <w:color w:val="000000"/>
                <w:sz w:val="16"/>
                <w:szCs w:val="16"/>
                <w:lang w:val="en-CA"/>
              </w:rPr>
              <w:t xml:space="preserve"> (n = 35)</w:t>
            </w:r>
          </w:p>
        </w:tc>
        <w:tc>
          <w:tcPr>
            <w:tcW w:w="388" w:type="pct"/>
            <w:gridSpan w:val="2"/>
            <w:vMerge w:val="restar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adiofrequency ablation of focal lesions in the liver</w:t>
            </w:r>
          </w:p>
        </w:tc>
        <w:tc>
          <w:tcPr>
            <w:tcW w:w="340" w:type="pct"/>
            <w:shd w:val="clear" w:color="auto" w:fill="auto"/>
            <w:noWrap/>
          </w:tcPr>
          <w:p w:rsidR="009D7F38" w:rsidRPr="00B31B34" w:rsidRDefault="00723E1A"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Monitored anesthesia care</w:t>
            </w:r>
            <w:r w:rsidR="009D7F38" w:rsidRPr="00B31B34">
              <w:rPr>
                <w:rFonts w:ascii="Times New Roman" w:hAnsi="Times New Roman"/>
                <w:color w:val="000000"/>
                <w:sz w:val="16"/>
                <w:szCs w:val="16"/>
                <w:lang w:val="en-CA"/>
              </w:rPr>
              <w:t xml:space="preserve"> </w:t>
            </w: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15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1h </w:t>
            </w:r>
            <w:r w:rsidR="00723E1A">
              <w:rPr>
                <w:rFonts w:ascii="Times New Roman" w:hAnsi="Times New Roman"/>
                <w:color w:val="000000"/>
                <w:sz w:val="16"/>
                <w:szCs w:val="16"/>
                <w:lang w:val="en-CA"/>
              </w:rPr>
              <w:t>before surgery</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97131D" w:rsidRDefault="009D7F38" w:rsidP="0097131D">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97131D">
            <w:pPr>
              <w:spacing w:after="0" w:line="240" w:lineRule="auto"/>
              <w:contextualSpacing/>
              <w:rPr>
                <w:rFonts w:ascii="Times New Roman" w:hAnsi="Times New Roman"/>
                <w:color w:val="000000"/>
                <w:sz w:val="16"/>
                <w:szCs w:val="16"/>
                <w:u w:val="single"/>
                <w:lang w:val="en-CA"/>
              </w:rPr>
            </w:pPr>
            <w:r w:rsidRPr="0097131D">
              <w:rPr>
                <w:rFonts w:ascii="Times New Roman" w:hAnsi="Times New Roman"/>
                <w:color w:val="000000"/>
                <w:sz w:val="16"/>
                <w:szCs w:val="16"/>
                <w:lang w:val="en-CA"/>
              </w:rPr>
              <w:t>No</w:t>
            </w:r>
          </w:p>
        </w:tc>
        <w:tc>
          <w:tcPr>
            <w:tcW w:w="535" w:type="pct"/>
            <w:vMerge w:val="restart"/>
            <w:shd w:val="clear" w:color="auto" w:fill="auto"/>
            <w:noWrap/>
          </w:tcPr>
          <w:p w:rsidR="009D7F38" w:rsidRPr="00B31B34" w:rsidRDefault="00723E1A" w:rsidP="00A62114">
            <w:pPr>
              <w:numPr>
                <w:ilvl w:val="0"/>
                <w:numId w:val="25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u w:val="single"/>
                <w:lang w:val="en-CA"/>
              </w:rPr>
              <w:t>Postoperative pain</w:t>
            </w:r>
          </w:p>
          <w:p w:rsidR="009D7F38" w:rsidRPr="00B31B34" w:rsidRDefault="009D7F38" w:rsidP="00A62114">
            <w:pPr>
              <w:numPr>
                <w:ilvl w:val="0"/>
                <w:numId w:val="253"/>
              </w:numPr>
              <w:spacing w:after="0" w:line="240" w:lineRule="auto"/>
              <w:ind w:left="159" w:hanging="159"/>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Rescue analgesia</w:t>
            </w:r>
          </w:p>
          <w:p w:rsidR="009D7F38" w:rsidRPr="00B31B34" w:rsidRDefault="00723E1A" w:rsidP="00A62114">
            <w:pPr>
              <w:numPr>
                <w:ilvl w:val="0"/>
                <w:numId w:val="253"/>
              </w:numPr>
              <w:spacing w:after="0" w:line="240" w:lineRule="auto"/>
              <w:ind w:left="159" w:hanging="159"/>
              <w:contextualSpacing/>
              <w:rPr>
                <w:rFonts w:ascii="Times New Roman" w:hAnsi="Times New Roman"/>
                <w:color w:val="000000"/>
                <w:sz w:val="16"/>
                <w:szCs w:val="16"/>
                <w:lang w:val="en-CA"/>
              </w:rPr>
            </w:pPr>
            <w:r>
              <w:rPr>
                <w:rFonts w:ascii="Times New Roman" w:hAnsi="Times New Roman"/>
                <w:color w:val="000000"/>
                <w:sz w:val="16"/>
                <w:szCs w:val="16"/>
                <w:lang w:val="en-CA"/>
              </w:rPr>
              <w:t>Postoperative nausea or vomiting</w:t>
            </w: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24h</w:t>
            </w:r>
          </w:p>
        </w:tc>
      </w:tr>
      <w:tr w:rsidR="007D3140" w:rsidRPr="00B31B34" w:rsidTr="00E757DF">
        <w:trPr>
          <w:trHeight w:val="234"/>
        </w:trPr>
        <w:tc>
          <w:tcPr>
            <w:tcW w:w="425" w:type="pct"/>
            <w:vMerge/>
            <w:shd w:val="clear" w:color="auto" w:fill="auto"/>
          </w:tcPr>
          <w:p w:rsidR="009D7F38" w:rsidRPr="00B31B34" w:rsidRDefault="009D7F38" w:rsidP="00B31B34">
            <w:pPr>
              <w:spacing w:after="0" w:line="240" w:lineRule="auto"/>
              <w:contextualSpacing/>
              <w:rPr>
                <w:rFonts w:ascii="Times New Roman" w:hAnsi="Times New Roman"/>
                <w:color w:val="000000"/>
                <w:sz w:val="16"/>
                <w:szCs w:val="16"/>
                <w:highlight w:val="magenta"/>
                <w:lang w:val="en-CA"/>
              </w:rPr>
            </w:pPr>
          </w:p>
        </w:tc>
        <w:tc>
          <w:tcPr>
            <w:tcW w:w="388"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88" w:type="pct"/>
            <w:gridSpan w:val="2"/>
            <w:shd w:val="clear" w:color="auto" w:fill="auto"/>
            <w:noWrap/>
          </w:tcPr>
          <w:p w:rsidR="009D7F38" w:rsidRPr="00B31B34" w:rsidRDefault="0094518C" w:rsidP="00B31B34">
            <w:pPr>
              <w:spacing w:after="0" w:line="240" w:lineRule="auto"/>
              <w:contextualSpacing/>
              <w:rPr>
                <w:rFonts w:ascii="Times New Roman" w:hAnsi="Times New Roman"/>
                <w:color w:val="000000"/>
                <w:sz w:val="16"/>
                <w:szCs w:val="16"/>
                <w:lang w:val="en-CA"/>
              </w:rPr>
            </w:pPr>
            <w:r>
              <w:rPr>
                <w:rFonts w:ascii="Times New Roman" w:hAnsi="Times New Roman"/>
                <w:color w:val="000000"/>
                <w:sz w:val="16"/>
                <w:szCs w:val="16"/>
                <w:lang w:val="en-CA"/>
              </w:rPr>
              <w:t>Placebo</w:t>
            </w:r>
            <w:r w:rsidR="009D7F38" w:rsidRPr="00B31B34">
              <w:rPr>
                <w:rFonts w:ascii="Times New Roman" w:hAnsi="Times New Roman"/>
                <w:color w:val="000000"/>
                <w:sz w:val="16"/>
                <w:szCs w:val="16"/>
                <w:lang w:val="en-CA"/>
              </w:rPr>
              <w:t xml:space="preserve"> (n = 35)</w:t>
            </w:r>
          </w:p>
        </w:tc>
        <w:tc>
          <w:tcPr>
            <w:tcW w:w="388" w:type="pct"/>
            <w:gridSpan w:val="2"/>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40"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96" w:type="pct"/>
            <w:shd w:val="clear" w:color="auto" w:fill="auto"/>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0</w:t>
            </w:r>
          </w:p>
        </w:tc>
        <w:tc>
          <w:tcPr>
            <w:tcW w:w="364"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r w:rsidRPr="00B31B34">
              <w:rPr>
                <w:rFonts w:ascii="Times New Roman" w:hAnsi="Times New Roman"/>
                <w:color w:val="000000"/>
                <w:sz w:val="16"/>
                <w:szCs w:val="16"/>
                <w:lang w:val="en-CA"/>
              </w:rPr>
              <w:t xml:space="preserve">Same </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364" w:type="pct"/>
            <w:shd w:val="clear" w:color="auto" w:fill="auto"/>
            <w:noWrap/>
          </w:tcPr>
          <w:p w:rsidR="009D7F38" w:rsidRPr="00B31B34" w:rsidRDefault="009D7F38" w:rsidP="00B31B34">
            <w:pPr>
              <w:spacing w:after="0" w:line="240" w:lineRule="auto"/>
              <w:contextualSpacing/>
              <w:rPr>
                <w:rFonts w:ascii="Times New Roman" w:eastAsia="Times New Roman" w:hAnsi="Times New Roman"/>
                <w:color w:val="000000"/>
                <w:sz w:val="16"/>
                <w:szCs w:val="16"/>
                <w:lang w:val="en-CA" w:eastAsia="fr-CA"/>
              </w:rPr>
            </w:pPr>
            <w:r w:rsidRPr="00B31B34">
              <w:rPr>
                <w:rFonts w:ascii="Times New Roman" w:eastAsia="Times New Roman" w:hAnsi="Times New Roman"/>
                <w:color w:val="000000"/>
                <w:sz w:val="16"/>
                <w:szCs w:val="16"/>
                <w:lang w:val="en-CA" w:eastAsia="fr-CA"/>
              </w:rPr>
              <w:t>-</w:t>
            </w:r>
          </w:p>
        </w:tc>
        <w:tc>
          <w:tcPr>
            <w:tcW w:w="97"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3" w:type="pct"/>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535" w:type="pct"/>
            <w:vMerge/>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c>
          <w:tcPr>
            <w:tcW w:w="353" w:type="pct"/>
            <w:shd w:val="clear" w:color="auto" w:fill="auto"/>
            <w:noWrap/>
          </w:tcPr>
          <w:p w:rsidR="009D7F38" w:rsidRPr="00B31B34" w:rsidRDefault="009D7F38" w:rsidP="00B31B34">
            <w:pPr>
              <w:spacing w:after="0" w:line="240" w:lineRule="auto"/>
              <w:contextualSpacing/>
              <w:rPr>
                <w:rFonts w:ascii="Times New Roman" w:hAnsi="Times New Roman"/>
                <w:color w:val="000000"/>
                <w:sz w:val="16"/>
                <w:szCs w:val="16"/>
                <w:lang w:val="en-CA"/>
              </w:rPr>
            </w:pPr>
          </w:p>
        </w:tc>
      </w:tr>
      <w:tr w:rsidR="00E757DF" w:rsidRPr="00B31B34" w:rsidTr="007A0EA7">
        <w:trPr>
          <w:trHeight w:val="234"/>
        </w:trPr>
        <w:tc>
          <w:tcPr>
            <w:tcW w:w="425" w:type="pct"/>
            <w:tcBorders>
              <w:bottom w:val="single" w:sz="4" w:space="0" w:color="auto"/>
            </w:tcBorders>
            <w:shd w:val="clear" w:color="auto" w:fill="auto"/>
          </w:tcPr>
          <w:p w:rsidR="00E757DF" w:rsidRPr="00B31B34" w:rsidRDefault="00E757DF" w:rsidP="00B31B34">
            <w:pPr>
              <w:spacing w:after="0" w:line="240" w:lineRule="auto"/>
              <w:contextualSpacing/>
              <w:rPr>
                <w:rFonts w:ascii="Times New Roman" w:hAnsi="Times New Roman"/>
                <w:color w:val="000000"/>
                <w:sz w:val="16"/>
                <w:szCs w:val="16"/>
                <w:highlight w:val="magenta"/>
                <w:lang w:val="en-CA"/>
              </w:rPr>
            </w:pPr>
          </w:p>
        </w:tc>
        <w:tc>
          <w:tcPr>
            <w:tcW w:w="388"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88" w:type="pct"/>
            <w:gridSpan w:val="2"/>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88" w:type="pct"/>
            <w:gridSpan w:val="2"/>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40"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96" w:type="pct"/>
            <w:tcBorders>
              <w:bottom w:val="single" w:sz="4" w:space="0" w:color="auto"/>
            </w:tcBorders>
            <w:shd w:val="clear" w:color="auto" w:fill="auto"/>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64"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64"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64"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eastAsia="Times New Roman" w:hAnsi="Times New Roman"/>
                <w:color w:val="000000"/>
                <w:sz w:val="16"/>
                <w:szCs w:val="16"/>
                <w:lang w:val="en-CA" w:eastAsia="fr-CA"/>
              </w:rPr>
            </w:pPr>
          </w:p>
        </w:tc>
        <w:tc>
          <w:tcPr>
            <w:tcW w:w="364"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eastAsia="Times New Roman" w:hAnsi="Times New Roman"/>
                <w:color w:val="000000"/>
                <w:sz w:val="16"/>
                <w:szCs w:val="16"/>
                <w:lang w:val="en-CA" w:eastAsia="fr-CA"/>
              </w:rPr>
            </w:pPr>
          </w:p>
        </w:tc>
        <w:tc>
          <w:tcPr>
            <w:tcW w:w="97" w:type="pct"/>
            <w:tcBorders>
              <w:bottom w:val="single" w:sz="4" w:space="0" w:color="auto"/>
            </w:tcBorders>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533" w:type="pct"/>
            <w:tcBorders>
              <w:bottom w:val="single" w:sz="4" w:space="0" w:color="auto"/>
            </w:tcBorders>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535"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c>
          <w:tcPr>
            <w:tcW w:w="353" w:type="pct"/>
            <w:tcBorders>
              <w:bottom w:val="single" w:sz="4" w:space="0" w:color="auto"/>
            </w:tcBorders>
            <w:shd w:val="clear" w:color="auto" w:fill="auto"/>
            <w:noWrap/>
          </w:tcPr>
          <w:p w:rsidR="00E757DF" w:rsidRPr="00B31B34" w:rsidRDefault="00E757DF" w:rsidP="00B31B34">
            <w:pPr>
              <w:spacing w:after="0" w:line="240" w:lineRule="auto"/>
              <w:contextualSpacing/>
              <w:rPr>
                <w:rFonts w:ascii="Times New Roman" w:hAnsi="Times New Roman"/>
                <w:color w:val="000000"/>
                <w:sz w:val="16"/>
                <w:szCs w:val="16"/>
                <w:lang w:val="en-CA"/>
              </w:rPr>
            </w:pPr>
          </w:p>
        </w:tc>
      </w:tr>
    </w:tbl>
    <w:p w:rsidR="00EF4D6F" w:rsidRPr="00172B79" w:rsidRDefault="00B31B34" w:rsidP="00172B79">
      <w:pPr>
        <w:spacing w:after="0" w:line="240" w:lineRule="auto"/>
        <w:rPr>
          <w:rFonts w:ascii="Times New Roman" w:hAnsi="Times New Roman"/>
          <w:sz w:val="20"/>
          <w:szCs w:val="20"/>
          <w:lang w:val="en-CA"/>
        </w:rPr>
      </w:pPr>
      <w:r w:rsidRPr="00172B79">
        <w:rPr>
          <w:rFonts w:ascii="Times New Roman" w:hAnsi="Times New Roman"/>
          <w:sz w:val="20"/>
          <w:szCs w:val="20"/>
          <w:lang w:val="en-CA"/>
        </w:rPr>
        <w:t xml:space="preserve">CABG Coronary artery bypass graft ; </w:t>
      </w:r>
      <w:r w:rsidR="00723E1A">
        <w:rPr>
          <w:rFonts w:ascii="Times New Roman" w:hAnsi="Times New Roman"/>
          <w:sz w:val="20"/>
          <w:szCs w:val="20"/>
          <w:lang w:val="en-CA"/>
        </w:rPr>
        <w:t xml:space="preserve"> </w:t>
      </w:r>
      <w:r w:rsidRPr="00172B79">
        <w:rPr>
          <w:rFonts w:ascii="Times New Roman" w:hAnsi="Times New Roman"/>
          <w:sz w:val="20"/>
          <w:szCs w:val="20"/>
          <w:lang w:val="en-CA"/>
        </w:rPr>
        <w:t>postanesthesia care unit; ICU intensive care unit; HD hemodynamic; ; h hours; mo months; d day; mg milligra</w:t>
      </w:r>
      <w:r w:rsidR="00972DB0">
        <w:rPr>
          <w:rFonts w:ascii="Times New Roman" w:hAnsi="Times New Roman"/>
          <w:sz w:val="20"/>
          <w:szCs w:val="20"/>
          <w:lang w:val="en-CA"/>
        </w:rPr>
        <w:t>m</w:t>
      </w: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D140D4" w:rsidRDefault="00D140D4">
      <w:pPr>
        <w:rPr>
          <w:rFonts w:ascii="Times New Roman" w:hAnsi="Times New Roman"/>
          <w:sz w:val="20"/>
          <w:szCs w:val="20"/>
          <w:lang w:val="en-CA"/>
        </w:rPr>
      </w:pPr>
    </w:p>
    <w:p w:rsidR="007A0EA7" w:rsidRDefault="007A0EA7">
      <w:pPr>
        <w:rPr>
          <w:rFonts w:ascii="Times New Roman" w:hAnsi="Times New Roman"/>
          <w:b/>
          <w:sz w:val="20"/>
          <w:szCs w:val="20"/>
          <w:lang w:val="en-CA"/>
        </w:rPr>
        <w:sectPr w:rsidR="007A0EA7" w:rsidSect="00B31B34">
          <w:pgSz w:w="15840" w:h="12240" w:orient="landscape"/>
          <w:pgMar w:top="720" w:right="720" w:bottom="720" w:left="720" w:header="708" w:footer="708" w:gutter="0"/>
          <w:cols w:space="708"/>
          <w:docGrid w:linePitch="360"/>
        </w:sectPr>
      </w:pPr>
    </w:p>
    <w:p w:rsidR="00EF4D6F" w:rsidRPr="00D140D4" w:rsidRDefault="00D140D4">
      <w:pPr>
        <w:rPr>
          <w:rFonts w:ascii="Times New Roman" w:hAnsi="Times New Roman"/>
          <w:b/>
          <w:sz w:val="20"/>
          <w:szCs w:val="20"/>
          <w:lang w:val="en-CA"/>
        </w:rPr>
      </w:pPr>
      <w:r w:rsidRPr="00D140D4">
        <w:rPr>
          <w:rFonts w:ascii="Times New Roman" w:hAnsi="Times New Roman"/>
          <w:b/>
          <w:sz w:val="20"/>
          <w:szCs w:val="20"/>
          <w:lang w:val="en-CA"/>
        </w:rPr>
        <w:t>References</w:t>
      </w:r>
    </w:p>
    <w:p w:rsidR="00D140D4" w:rsidRPr="00D140D4" w:rsidRDefault="00D140D4">
      <w:pPr>
        <w:rPr>
          <w:rFonts w:ascii="Times New Roman" w:hAnsi="Times New Roman"/>
          <w:sz w:val="20"/>
          <w:szCs w:val="20"/>
          <w:lang w:val="en-CA"/>
        </w:rPr>
      </w:pPr>
    </w:p>
    <w:p w:rsidR="00A036D8" w:rsidRPr="00A036D8" w:rsidRDefault="00EF4D6F" w:rsidP="00A036D8">
      <w:pPr>
        <w:pStyle w:val="EndNoteBibliography"/>
        <w:spacing w:after="0"/>
      </w:pPr>
      <w:r w:rsidRPr="00224D4A">
        <w:rPr>
          <w:rFonts w:ascii="Times New Roman" w:hAnsi="Times New Roman" w:cs="Times New Roman"/>
          <w:sz w:val="20"/>
          <w:szCs w:val="20"/>
          <w:lang w:val="en-CA"/>
        </w:rPr>
        <w:fldChar w:fldCharType="begin"/>
      </w:r>
      <w:r w:rsidRPr="00224D4A">
        <w:rPr>
          <w:rFonts w:ascii="Times New Roman" w:hAnsi="Times New Roman" w:cs="Times New Roman"/>
          <w:sz w:val="20"/>
          <w:szCs w:val="20"/>
          <w:lang w:val="en-CA"/>
        </w:rPr>
        <w:instrText xml:space="preserve"> ADDIN EN.REFLIST </w:instrText>
      </w:r>
      <w:r w:rsidRPr="00224D4A">
        <w:rPr>
          <w:rFonts w:ascii="Times New Roman" w:hAnsi="Times New Roman" w:cs="Times New Roman"/>
          <w:sz w:val="20"/>
          <w:szCs w:val="20"/>
          <w:lang w:val="en-CA"/>
        </w:rPr>
        <w:fldChar w:fldCharType="separate"/>
      </w:r>
      <w:r w:rsidR="00A036D8" w:rsidRPr="00A036D8">
        <w:t>1.</w:t>
      </w:r>
      <w:r w:rsidR="00A036D8" w:rsidRPr="00A036D8">
        <w:tab/>
        <w:t xml:space="preserve">Yoon KJ, Kim CS, Ryu k H, Kim ES, Choi JH, Lee YK. Analgesic effects of gabapentin on post-hysterectomy pain - a double blind study. </w:t>
      </w:r>
      <w:r w:rsidR="00A036D8" w:rsidRPr="00A036D8">
        <w:rPr>
          <w:i/>
        </w:rPr>
        <w:t>Korean journal of anesthesiology</w:t>
      </w:r>
      <w:r w:rsidR="00A036D8" w:rsidRPr="00A036D8">
        <w:t xml:space="preserve"> 2001; </w:t>
      </w:r>
      <w:r w:rsidR="00A036D8" w:rsidRPr="00A036D8">
        <w:rPr>
          <w:b/>
        </w:rPr>
        <w:t>41</w:t>
      </w:r>
      <w:r w:rsidR="00A036D8" w:rsidRPr="00A036D8">
        <w:t>(6): S13-8.</w:t>
      </w:r>
    </w:p>
    <w:p w:rsidR="00A036D8" w:rsidRPr="00A036D8" w:rsidRDefault="00A036D8" w:rsidP="00A036D8">
      <w:pPr>
        <w:pStyle w:val="EndNoteBibliography"/>
        <w:spacing w:after="0"/>
      </w:pPr>
      <w:r w:rsidRPr="00A036D8">
        <w:t>2.</w:t>
      </w:r>
      <w:r w:rsidRPr="00A036D8">
        <w:tab/>
        <w:t xml:space="preserve">Dirks J, Fredensborg BB, Christensen D, Fomsgaard JS, Flyger H, Dahl JB. A randomized study of the effects of single-dose gabapentin versus placebo on postoperative pain and morphine consumption after mastectomy. </w:t>
      </w:r>
      <w:r w:rsidRPr="00A036D8">
        <w:rPr>
          <w:i/>
        </w:rPr>
        <w:t>Anesthesiology</w:t>
      </w:r>
      <w:r w:rsidRPr="00A036D8">
        <w:t xml:space="preserve"> 2002; </w:t>
      </w:r>
      <w:r w:rsidRPr="00A036D8">
        <w:rPr>
          <w:b/>
        </w:rPr>
        <w:t>97</w:t>
      </w:r>
      <w:r w:rsidRPr="00A036D8">
        <w:t>(3): 560-4.</w:t>
      </w:r>
    </w:p>
    <w:p w:rsidR="00A036D8" w:rsidRPr="00A036D8" w:rsidRDefault="00A036D8" w:rsidP="00A036D8">
      <w:pPr>
        <w:pStyle w:val="EndNoteBibliography"/>
        <w:spacing w:after="0"/>
      </w:pPr>
      <w:r w:rsidRPr="00A036D8">
        <w:t>3.</w:t>
      </w:r>
      <w:r w:rsidRPr="00A036D8">
        <w:tab/>
        <w:t xml:space="preserve">Fassoulaki A, Patris K, Sarantopoulos C, Hogan Q. The analgesic effect of gabapentin and mexiletine after breast surgery for cancer. </w:t>
      </w:r>
      <w:r w:rsidRPr="00A036D8">
        <w:rPr>
          <w:i/>
        </w:rPr>
        <w:t>Anesthesia and analgesia</w:t>
      </w:r>
      <w:r w:rsidRPr="00A036D8">
        <w:t xml:space="preserve"> 2002; </w:t>
      </w:r>
      <w:r w:rsidRPr="00A036D8">
        <w:rPr>
          <w:b/>
        </w:rPr>
        <w:t>95</w:t>
      </w:r>
      <w:r w:rsidRPr="00A036D8">
        <w:t>(4): 985-91.</w:t>
      </w:r>
    </w:p>
    <w:p w:rsidR="00A036D8" w:rsidRPr="00A036D8" w:rsidRDefault="00A036D8" w:rsidP="00A036D8">
      <w:pPr>
        <w:pStyle w:val="EndNoteBibliography"/>
        <w:spacing w:after="0"/>
      </w:pPr>
      <w:r w:rsidRPr="00A036D8">
        <w:t>4.</w:t>
      </w:r>
      <w:r w:rsidRPr="00A036D8">
        <w:tab/>
        <w:t xml:space="preserve">Dierking G, Duedahl TH, Rasmussen ML, et al. Effects of gabapentin on postoperative morphine consumption and pain after abdominal hysterectomy: A randomized, double-blind trial. </w:t>
      </w:r>
      <w:r w:rsidRPr="00A036D8">
        <w:rPr>
          <w:i/>
        </w:rPr>
        <w:t>Acta anaesthesiologica Scandinavica</w:t>
      </w:r>
      <w:r w:rsidRPr="00A036D8">
        <w:t xml:space="preserve"> 2004; </w:t>
      </w:r>
      <w:r w:rsidRPr="00A036D8">
        <w:rPr>
          <w:b/>
        </w:rPr>
        <w:t>48</w:t>
      </w:r>
      <w:r w:rsidRPr="00A036D8">
        <w:t>(3): 322-7.</w:t>
      </w:r>
    </w:p>
    <w:p w:rsidR="00A036D8" w:rsidRPr="00A036D8" w:rsidRDefault="00A036D8" w:rsidP="00A036D8">
      <w:pPr>
        <w:pStyle w:val="EndNoteBibliography"/>
        <w:spacing w:after="0"/>
      </w:pPr>
      <w:r w:rsidRPr="00A036D8">
        <w:t>5.</w:t>
      </w:r>
      <w:r w:rsidRPr="00A036D8">
        <w:tab/>
        <w:t xml:space="preserve">Kim SI, Park DY, Ok SY, Kim SC. Effects of preemptive gabapentin on postoperative pain after mastectomy. </w:t>
      </w:r>
      <w:r w:rsidRPr="00A036D8">
        <w:rPr>
          <w:i/>
        </w:rPr>
        <w:t>Korean journal of anesthesiology</w:t>
      </w:r>
      <w:r w:rsidRPr="00A036D8">
        <w:t xml:space="preserve"> 2004; </w:t>
      </w:r>
      <w:r w:rsidRPr="00A036D8">
        <w:rPr>
          <w:b/>
        </w:rPr>
        <w:t>47</w:t>
      </w:r>
      <w:r w:rsidRPr="00A036D8">
        <w:t>(4): 527-31.</w:t>
      </w:r>
    </w:p>
    <w:p w:rsidR="00A036D8" w:rsidRPr="00A036D8" w:rsidRDefault="00A036D8" w:rsidP="00A036D8">
      <w:pPr>
        <w:pStyle w:val="EndNoteBibliography"/>
        <w:spacing w:after="0"/>
      </w:pPr>
      <w:r w:rsidRPr="00A036D8">
        <w:t>6.</w:t>
      </w:r>
      <w:r w:rsidRPr="00A036D8">
        <w:tab/>
        <w:t xml:space="preserve">Pandey CK, Priye S, Singh S, Singh U, Singh RB, Kumar Singh P. Preemptive use of gabapentin significantly decreases postoperative pain and rescue analgesic requirements in laparoscopic cholecystectomy. </w:t>
      </w:r>
      <w:r w:rsidRPr="00A036D8">
        <w:rPr>
          <w:i/>
        </w:rPr>
        <w:t>Canadian Journal of Anesthesia</w:t>
      </w:r>
      <w:r w:rsidRPr="00A036D8">
        <w:t xml:space="preserve"> 2004; </w:t>
      </w:r>
      <w:r w:rsidRPr="00A036D8">
        <w:rPr>
          <w:b/>
        </w:rPr>
        <w:t>51</w:t>
      </w:r>
      <w:r w:rsidRPr="00A036D8">
        <w:t>(4): 358-63.</w:t>
      </w:r>
    </w:p>
    <w:p w:rsidR="00A036D8" w:rsidRPr="00A036D8" w:rsidRDefault="00A036D8" w:rsidP="00A036D8">
      <w:pPr>
        <w:pStyle w:val="EndNoteBibliography"/>
        <w:spacing w:after="0"/>
      </w:pPr>
      <w:r w:rsidRPr="00A036D8">
        <w:t>7.</w:t>
      </w:r>
      <w:r w:rsidRPr="00A036D8">
        <w:tab/>
        <w:t xml:space="preserve">Pandey CK, Sahay S, Gupta D, et al. Preemptive gabapentin decreases postoperative pain after lumbar discoidectomy. </w:t>
      </w:r>
      <w:r w:rsidRPr="00A036D8">
        <w:rPr>
          <w:i/>
        </w:rPr>
        <w:t>Canadian Journal of Anaesthesia</w:t>
      </w:r>
      <w:r w:rsidRPr="00A036D8">
        <w:t xml:space="preserve"> 2004; </w:t>
      </w:r>
      <w:r w:rsidRPr="00A036D8">
        <w:rPr>
          <w:b/>
        </w:rPr>
        <w:t>51</w:t>
      </w:r>
      <w:r w:rsidRPr="00A036D8">
        <w:t>(10): 986-9.</w:t>
      </w:r>
    </w:p>
    <w:p w:rsidR="00A036D8" w:rsidRPr="00A036D8" w:rsidRDefault="00A036D8" w:rsidP="00A036D8">
      <w:pPr>
        <w:pStyle w:val="EndNoteBibliography"/>
        <w:spacing w:after="0"/>
      </w:pPr>
      <w:r w:rsidRPr="00A036D8">
        <w:t>8.</w:t>
      </w:r>
      <w:r w:rsidRPr="00A036D8">
        <w:tab/>
        <w:t xml:space="preserve">Rorarius MGF, Mennander S, Suominen P, et al. Gabapentin for the prevention of postoperative pain after vaginal hysterectomy. </w:t>
      </w:r>
      <w:r w:rsidRPr="00A036D8">
        <w:rPr>
          <w:i/>
        </w:rPr>
        <w:t>Pain</w:t>
      </w:r>
      <w:r w:rsidRPr="00A036D8">
        <w:t xml:space="preserve"> 2004; </w:t>
      </w:r>
      <w:r w:rsidRPr="00A036D8">
        <w:rPr>
          <w:b/>
        </w:rPr>
        <w:t>110</w:t>
      </w:r>
      <w:r w:rsidRPr="00A036D8">
        <w:t>(1-2): 175-81.</w:t>
      </w:r>
    </w:p>
    <w:p w:rsidR="00A036D8" w:rsidRPr="00A036D8" w:rsidRDefault="00A036D8" w:rsidP="00A036D8">
      <w:pPr>
        <w:pStyle w:val="EndNoteBibliography"/>
        <w:spacing w:after="0"/>
      </w:pPr>
      <w:r w:rsidRPr="00A036D8">
        <w:t>9.</w:t>
      </w:r>
      <w:r w:rsidRPr="00A036D8">
        <w:tab/>
        <w:t xml:space="preserve">Turan A, Memis D, Karamanlioglu B, Yagiz R, Pamukcu Z, Yavuz E. The analgesic effects of gabapentin in monitored anesthesia care for ear-nose-throat surgery. </w:t>
      </w:r>
      <w:r w:rsidRPr="00A036D8">
        <w:rPr>
          <w:i/>
        </w:rPr>
        <w:t>Anesthesia &amp; Analgesia</w:t>
      </w:r>
      <w:r w:rsidRPr="00A036D8">
        <w:t xml:space="preserve"> 2004; </w:t>
      </w:r>
      <w:r w:rsidRPr="00A036D8">
        <w:rPr>
          <w:b/>
        </w:rPr>
        <w:t>99</w:t>
      </w:r>
      <w:r w:rsidRPr="00A036D8">
        <w:t>(2): 375-8.</w:t>
      </w:r>
    </w:p>
    <w:p w:rsidR="00A036D8" w:rsidRPr="00A036D8" w:rsidRDefault="00A036D8" w:rsidP="00A036D8">
      <w:pPr>
        <w:pStyle w:val="EndNoteBibliography"/>
        <w:spacing w:after="0"/>
      </w:pPr>
      <w:r w:rsidRPr="00A036D8">
        <w:t>10.</w:t>
      </w:r>
      <w:r w:rsidRPr="00A036D8">
        <w:tab/>
        <w:t xml:space="preserve">Turan A, Karamanlioglu B, Memis D, et al. Analgesic effects of gabapentin after spinal surgery. </w:t>
      </w:r>
      <w:r w:rsidRPr="00A036D8">
        <w:rPr>
          <w:i/>
        </w:rPr>
        <w:t>Anesthesiology</w:t>
      </w:r>
      <w:r w:rsidRPr="00A036D8">
        <w:t xml:space="preserve"> 2004; </w:t>
      </w:r>
      <w:r w:rsidRPr="00A036D8">
        <w:rPr>
          <w:b/>
        </w:rPr>
        <w:t>100</w:t>
      </w:r>
      <w:r w:rsidRPr="00A036D8">
        <w:t>(4): 935-8.</w:t>
      </w:r>
    </w:p>
    <w:p w:rsidR="00A036D8" w:rsidRPr="00A036D8" w:rsidRDefault="00A036D8" w:rsidP="00A036D8">
      <w:pPr>
        <w:pStyle w:val="EndNoteBibliography"/>
        <w:spacing w:after="0"/>
      </w:pPr>
      <w:r w:rsidRPr="00A036D8">
        <w:t>11.</w:t>
      </w:r>
      <w:r w:rsidRPr="00A036D8">
        <w:tab/>
        <w:t xml:space="preserve">Turan A, Karamanlioglu B, Memis D, Usar P, Pamukcu Z, Ture M. The analgesic effects of gabapentin after total abdominal hysterectomy. </w:t>
      </w:r>
      <w:r w:rsidRPr="00A036D8">
        <w:rPr>
          <w:i/>
        </w:rPr>
        <w:t>Anesthesia &amp; Analgesia</w:t>
      </w:r>
      <w:r w:rsidRPr="00A036D8">
        <w:t xml:space="preserve"> 2004; </w:t>
      </w:r>
      <w:r w:rsidRPr="00A036D8">
        <w:rPr>
          <w:b/>
        </w:rPr>
        <w:t>98</w:t>
      </w:r>
      <w:r w:rsidRPr="00A036D8">
        <w:t>(5): 1370-3.</w:t>
      </w:r>
    </w:p>
    <w:p w:rsidR="00A036D8" w:rsidRPr="00A036D8" w:rsidRDefault="00A036D8" w:rsidP="00A036D8">
      <w:pPr>
        <w:pStyle w:val="EndNoteBibliography"/>
        <w:spacing w:after="0"/>
      </w:pPr>
      <w:r w:rsidRPr="00A036D8">
        <w:t>12.</w:t>
      </w:r>
      <w:r w:rsidRPr="00A036D8">
        <w:tab/>
        <w:t xml:space="preserve">Ménigaux C, Adam F, Guignard B, Sessler DI, Chauvin M. Preoperative gabapentin decreases anxiety and improves early functional recovery from knee surgery. </w:t>
      </w:r>
      <w:r w:rsidRPr="00A036D8">
        <w:rPr>
          <w:i/>
        </w:rPr>
        <w:t>Anesthesia and analgesia</w:t>
      </w:r>
      <w:r w:rsidRPr="00A036D8">
        <w:t xml:space="preserve"> 2005; </w:t>
      </w:r>
      <w:r w:rsidRPr="00A036D8">
        <w:rPr>
          <w:b/>
        </w:rPr>
        <w:t>100</w:t>
      </w:r>
      <w:r w:rsidRPr="00A036D8">
        <w:t>(5): 1394-9.</w:t>
      </w:r>
    </w:p>
    <w:p w:rsidR="00A036D8" w:rsidRPr="00A036D8" w:rsidRDefault="00A036D8" w:rsidP="00A036D8">
      <w:pPr>
        <w:pStyle w:val="EndNoteBibliography"/>
        <w:spacing w:after="0"/>
      </w:pPr>
      <w:r w:rsidRPr="00A036D8">
        <w:t>13.</w:t>
      </w:r>
      <w:r w:rsidRPr="00A036D8">
        <w:tab/>
        <w:t xml:space="preserve">Pandey CK, Singhal V, Kumar M, et al. Gabapentin provides effective postoperative analgesia whether administered pre-emptively or post-incision. </w:t>
      </w:r>
      <w:r w:rsidRPr="00A036D8">
        <w:rPr>
          <w:i/>
        </w:rPr>
        <w:t>Canadian Journal of Anaesthesia</w:t>
      </w:r>
      <w:r w:rsidRPr="00A036D8">
        <w:t xml:space="preserve"> 2005; </w:t>
      </w:r>
      <w:r w:rsidRPr="00A036D8">
        <w:rPr>
          <w:b/>
        </w:rPr>
        <w:t>52</w:t>
      </w:r>
      <w:r w:rsidRPr="00A036D8">
        <w:t>(8): 827-31.</w:t>
      </w:r>
    </w:p>
    <w:p w:rsidR="00A036D8" w:rsidRPr="00A036D8" w:rsidRDefault="00A036D8" w:rsidP="00A036D8">
      <w:pPr>
        <w:pStyle w:val="EndNoteBibliography"/>
        <w:spacing w:after="0"/>
      </w:pPr>
      <w:r w:rsidRPr="00A036D8">
        <w:t>14.</w:t>
      </w:r>
      <w:r w:rsidRPr="00A036D8">
        <w:tab/>
        <w:t xml:space="preserve">Pandey CK, Navkar DV, Giri PJ, et al. Evaluation of the optimal preemptive dose of gabapentin for postoperative pain relief after lumbar diskectomy: A randomized, double-blind, placebo-controlled study. </w:t>
      </w:r>
      <w:r w:rsidRPr="00A036D8">
        <w:rPr>
          <w:i/>
        </w:rPr>
        <w:t>Journal of neurosurgical anesthesiology</w:t>
      </w:r>
      <w:r w:rsidRPr="00A036D8">
        <w:t xml:space="preserve"> 2005; </w:t>
      </w:r>
      <w:r w:rsidRPr="00A036D8">
        <w:rPr>
          <w:b/>
        </w:rPr>
        <w:t>17</w:t>
      </w:r>
      <w:r w:rsidRPr="00A036D8">
        <w:t>(2): 65-8.</w:t>
      </w:r>
    </w:p>
    <w:p w:rsidR="00A036D8" w:rsidRPr="00A036D8" w:rsidRDefault="00A036D8" w:rsidP="00A036D8">
      <w:pPr>
        <w:pStyle w:val="EndNoteBibliography"/>
        <w:spacing w:after="0"/>
      </w:pPr>
      <w:r w:rsidRPr="00A036D8">
        <w:t>15.</w:t>
      </w:r>
      <w:r w:rsidRPr="00A036D8">
        <w:tab/>
        <w:t xml:space="preserve">Radhakrishnan M, Bithal PK, Chaturvedi A. Effect of preemptive gabapentin on postoperative pain relief and morphine consumption following lumbar laminectomy and discectomy: A randomized, double-blinded, placebo-controlled study. </w:t>
      </w:r>
      <w:r w:rsidRPr="00A036D8">
        <w:rPr>
          <w:i/>
        </w:rPr>
        <w:t>Journal of neurosurgical anesthesiology</w:t>
      </w:r>
      <w:r w:rsidRPr="00A036D8">
        <w:t xml:space="preserve"> 2005; </w:t>
      </w:r>
      <w:r w:rsidRPr="00A036D8">
        <w:rPr>
          <w:b/>
        </w:rPr>
        <w:t>17</w:t>
      </w:r>
      <w:r w:rsidRPr="00A036D8">
        <w:t>(3): 125-8.</w:t>
      </w:r>
    </w:p>
    <w:p w:rsidR="00A036D8" w:rsidRPr="00A036D8" w:rsidRDefault="00A036D8" w:rsidP="00A036D8">
      <w:pPr>
        <w:pStyle w:val="EndNoteBibliography"/>
        <w:spacing w:after="0"/>
      </w:pPr>
      <w:r w:rsidRPr="00A036D8">
        <w:t>16.</w:t>
      </w:r>
      <w:r w:rsidRPr="00A036D8">
        <w:tab/>
        <w:t xml:space="preserve">Tuncer S, Bariskaner H, Reisli R, Sarkilar G, C̀icekci F, Otelcioglu S. Effect of gabapentin on postoperative pain: A randomized, placebo-controlled clinical study. </w:t>
      </w:r>
      <w:r w:rsidRPr="00A036D8">
        <w:rPr>
          <w:i/>
        </w:rPr>
        <w:t>Pain Clinic</w:t>
      </w:r>
      <w:r w:rsidRPr="00A036D8">
        <w:t xml:space="preserve"> 2005; </w:t>
      </w:r>
      <w:r w:rsidRPr="00A036D8">
        <w:rPr>
          <w:b/>
        </w:rPr>
        <w:t>17</w:t>
      </w:r>
      <w:r w:rsidRPr="00A036D8">
        <w:t>(1): 95-9.</w:t>
      </w:r>
    </w:p>
    <w:p w:rsidR="00A036D8" w:rsidRPr="00A036D8" w:rsidRDefault="00A036D8" w:rsidP="00A036D8">
      <w:pPr>
        <w:pStyle w:val="EndNoteBibliography"/>
        <w:spacing w:after="0"/>
      </w:pPr>
      <w:r w:rsidRPr="00A036D8">
        <w:t>17.</w:t>
      </w:r>
      <w:r w:rsidRPr="00A036D8">
        <w:tab/>
        <w:t xml:space="preserve">Adam F, Ménigaux C, Sessler DI, Chauvin M. A single preoperative dose of gabapentin (800 milligrams) does not augment postoperative analgesia in patients given interscalene brachial plexus blocks for arthroscopic shoulder surgery. </w:t>
      </w:r>
      <w:r w:rsidRPr="00A036D8">
        <w:rPr>
          <w:i/>
        </w:rPr>
        <w:t>Anesthesia and analgesia</w:t>
      </w:r>
      <w:r w:rsidRPr="00A036D8">
        <w:t xml:space="preserve"> 2006; </w:t>
      </w:r>
      <w:r w:rsidRPr="00A036D8">
        <w:rPr>
          <w:b/>
        </w:rPr>
        <w:t>103</w:t>
      </w:r>
      <w:r w:rsidRPr="00A036D8">
        <w:t>(5): 1278-82.</w:t>
      </w:r>
    </w:p>
    <w:p w:rsidR="00A036D8" w:rsidRPr="00A036D8" w:rsidRDefault="00A036D8" w:rsidP="00A036D8">
      <w:pPr>
        <w:pStyle w:val="EndNoteBibliography"/>
        <w:spacing w:after="0"/>
      </w:pPr>
      <w:r w:rsidRPr="00A036D8">
        <w:t>18.</w:t>
      </w:r>
      <w:r w:rsidRPr="00A036D8">
        <w:tab/>
        <w:t xml:space="preserve">Al-Mujadi H, A-Refai AR, Katzarov MG, Dehrab NA, Batra YK, Al-Qattan AR. Preemptive gabapentin reduces postoperative pain and opioid demand following thyroid surgery. </w:t>
      </w:r>
      <w:r w:rsidRPr="00A036D8">
        <w:rPr>
          <w:i/>
        </w:rPr>
        <w:t>Canadian Journal of Anaesthesia</w:t>
      </w:r>
      <w:r w:rsidRPr="00A036D8">
        <w:t xml:space="preserve"> 2006; </w:t>
      </w:r>
      <w:r w:rsidRPr="00A036D8">
        <w:rPr>
          <w:b/>
        </w:rPr>
        <w:t>53</w:t>
      </w:r>
      <w:r w:rsidRPr="00A036D8">
        <w:t>(3): 268-73.</w:t>
      </w:r>
    </w:p>
    <w:p w:rsidR="00A036D8" w:rsidRPr="00A036D8" w:rsidRDefault="00A036D8" w:rsidP="00A036D8">
      <w:pPr>
        <w:pStyle w:val="EndNoteBibliography"/>
        <w:spacing w:after="0"/>
      </w:pPr>
      <w:r w:rsidRPr="00A036D8">
        <w:t>19.</w:t>
      </w:r>
      <w:r w:rsidRPr="00A036D8">
        <w:tab/>
        <w:t xml:space="preserve">Bartholdy J, Hilsted KL, Hjortsoe NC, Engbaek J, Dahl JB. Effect of gabapentin on morphine demand and pain after laparoscopic sterilization using filshie clips. A double blind randomized clinical trial. </w:t>
      </w:r>
      <w:r w:rsidRPr="00A036D8">
        <w:rPr>
          <w:i/>
        </w:rPr>
        <w:t>BMC anesthesiology</w:t>
      </w:r>
      <w:r w:rsidRPr="00A036D8">
        <w:t xml:space="preserve"> 2006; </w:t>
      </w:r>
      <w:r w:rsidRPr="00A036D8">
        <w:rPr>
          <w:b/>
        </w:rPr>
        <w:t>6</w:t>
      </w:r>
      <w:r w:rsidRPr="00A036D8">
        <w:t>(1): 12.</w:t>
      </w:r>
    </w:p>
    <w:p w:rsidR="00A036D8" w:rsidRPr="00A036D8" w:rsidRDefault="00A036D8" w:rsidP="00A036D8">
      <w:pPr>
        <w:pStyle w:val="EndNoteBibliography"/>
        <w:spacing w:after="0"/>
      </w:pPr>
      <w:r w:rsidRPr="00A036D8">
        <w:t>20.</w:t>
      </w:r>
      <w:r w:rsidRPr="00A036D8">
        <w:tab/>
        <w:t xml:space="preserve">Fassoulaki A, Stamatakis E, Petropoulos G, Siafaka I, Hassiakos D, Sarantopoulos C. Gabapentin attenuates late but not acute pain after abdominal hysterectomy. </w:t>
      </w:r>
      <w:r w:rsidRPr="00A036D8">
        <w:rPr>
          <w:i/>
        </w:rPr>
        <w:t>European journal of anaesthesiology</w:t>
      </w:r>
      <w:r w:rsidRPr="00A036D8">
        <w:t xml:space="preserve"> 2006; </w:t>
      </w:r>
      <w:r w:rsidRPr="00A036D8">
        <w:rPr>
          <w:b/>
        </w:rPr>
        <w:t>23</w:t>
      </w:r>
      <w:r w:rsidRPr="00A036D8">
        <w:t>(2): 136-41.</w:t>
      </w:r>
    </w:p>
    <w:p w:rsidR="00A036D8" w:rsidRPr="00A036D8" w:rsidRDefault="00A036D8" w:rsidP="00A036D8">
      <w:pPr>
        <w:pStyle w:val="EndNoteBibliography"/>
        <w:spacing w:after="0"/>
      </w:pPr>
      <w:r w:rsidRPr="00A036D8">
        <w:t>21.</w:t>
      </w:r>
      <w:r w:rsidRPr="00A036D8">
        <w:tab/>
        <w:t xml:space="preserve">Mikkelsen S, Hilsted KL, Andersen PJ, et al. The effect of gabapentin on post-operative pain following tonsillectomy in adults. </w:t>
      </w:r>
      <w:r w:rsidRPr="00A036D8">
        <w:rPr>
          <w:i/>
        </w:rPr>
        <w:t>Acta anaesthesiologica Scandinavica</w:t>
      </w:r>
      <w:r w:rsidRPr="00A036D8">
        <w:t xml:space="preserve"> 2006; </w:t>
      </w:r>
      <w:r w:rsidRPr="00A036D8">
        <w:rPr>
          <w:b/>
        </w:rPr>
        <w:t>50</w:t>
      </w:r>
      <w:r w:rsidRPr="00A036D8">
        <w:t>(7): 809-15.</w:t>
      </w:r>
    </w:p>
    <w:p w:rsidR="00A036D8" w:rsidRPr="00A036D8" w:rsidRDefault="00A036D8" w:rsidP="00A036D8">
      <w:pPr>
        <w:pStyle w:val="EndNoteBibliography"/>
        <w:spacing w:after="0"/>
      </w:pPr>
      <w:r w:rsidRPr="00A036D8">
        <w:t>22.</w:t>
      </w:r>
      <w:r w:rsidRPr="00A036D8">
        <w:tab/>
        <w:t xml:space="preserve">Nikolajsen L, Finnerup NB, Kramp S, Vimtrup AS, Keller J, Jensen TS. A randomized study of the effects of gabapentin on postamputation pain. </w:t>
      </w:r>
      <w:r w:rsidRPr="00A036D8">
        <w:rPr>
          <w:i/>
        </w:rPr>
        <w:t>Anesthesiology</w:t>
      </w:r>
      <w:r w:rsidRPr="00A036D8">
        <w:t xml:space="preserve"> 2006; </w:t>
      </w:r>
      <w:r w:rsidRPr="00A036D8">
        <w:rPr>
          <w:b/>
        </w:rPr>
        <w:t>105</w:t>
      </w:r>
      <w:r w:rsidRPr="00A036D8">
        <w:t>(5): 1008-15.</w:t>
      </w:r>
    </w:p>
    <w:p w:rsidR="00A036D8" w:rsidRPr="00A036D8" w:rsidRDefault="00A036D8" w:rsidP="00A036D8">
      <w:pPr>
        <w:pStyle w:val="EndNoteBibliography"/>
        <w:spacing w:after="0"/>
      </w:pPr>
      <w:r w:rsidRPr="00A036D8">
        <w:t>23.</w:t>
      </w:r>
      <w:r w:rsidRPr="00A036D8">
        <w:tab/>
        <w:t xml:space="preserve">Pandey CK, Priye S, Ambesh SP, Singh S, Singh U, Singh PK. Prophylactic gabapentin for prevention of postoperative nausea and vomiting in patients undergoing laparoscopic cholecystectomy: A randomized, double-blind, placebo-controlled study. </w:t>
      </w:r>
      <w:r w:rsidRPr="00A036D8">
        <w:rPr>
          <w:i/>
        </w:rPr>
        <w:t>Journal of postgraduate medicine</w:t>
      </w:r>
      <w:r w:rsidRPr="00A036D8">
        <w:t xml:space="preserve"> 2006; </w:t>
      </w:r>
      <w:r w:rsidRPr="00A036D8">
        <w:rPr>
          <w:b/>
        </w:rPr>
        <w:t>52</w:t>
      </w:r>
      <w:r w:rsidRPr="00A036D8">
        <w:t>(2): 97-100.</w:t>
      </w:r>
    </w:p>
    <w:p w:rsidR="00A036D8" w:rsidRPr="00A036D8" w:rsidRDefault="00A036D8" w:rsidP="00A036D8">
      <w:pPr>
        <w:pStyle w:val="EndNoteBibliography"/>
        <w:spacing w:after="0"/>
      </w:pPr>
      <w:r w:rsidRPr="00A036D8">
        <w:t>24.</w:t>
      </w:r>
      <w:r w:rsidRPr="00A036D8">
        <w:tab/>
        <w:t xml:space="preserve">Turan A, Kaya G, Karamanlioglu B, Pamukcu Z, Apfel CC. Effect of oral gabapentin on postoperative epidural analgesia. </w:t>
      </w:r>
      <w:r w:rsidRPr="00A036D8">
        <w:rPr>
          <w:i/>
        </w:rPr>
        <w:t>British journal of anaesthesia</w:t>
      </w:r>
      <w:r w:rsidRPr="00A036D8">
        <w:t xml:space="preserve"> 2006; </w:t>
      </w:r>
      <w:r w:rsidRPr="00A036D8">
        <w:rPr>
          <w:b/>
        </w:rPr>
        <w:t>96</w:t>
      </w:r>
      <w:r w:rsidRPr="00A036D8">
        <w:t>(2): 242-6.</w:t>
      </w:r>
    </w:p>
    <w:p w:rsidR="00A036D8" w:rsidRPr="00A036D8" w:rsidRDefault="00A036D8" w:rsidP="00A036D8">
      <w:pPr>
        <w:pStyle w:val="EndNoteBibliography"/>
        <w:spacing w:after="0"/>
      </w:pPr>
      <w:r w:rsidRPr="00A036D8">
        <w:t>25.</w:t>
      </w:r>
      <w:r w:rsidRPr="00A036D8">
        <w:tab/>
        <w:t xml:space="preserve">Montazeri K, Kashefi P, Honarmand A. Pre-emptive gabapentin significantly reduces postoperative pain and morphine demand following lower extremity orthopaedic surgery. </w:t>
      </w:r>
      <w:r w:rsidRPr="00A036D8">
        <w:rPr>
          <w:i/>
        </w:rPr>
        <w:t>Singapore medical journal</w:t>
      </w:r>
      <w:r w:rsidRPr="00A036D8">
        <w:t xml:space="preserve"> 2007; </w:t>
      </w:r>
      <w:r w:rsidRPr="00A036D8">
        <w:rPr>
          <w:b/>
        </w:rPr>
        <w:t>48</w:t>
      </w:r>
      <w:r w:rsidRPr="00A036D8">
        <w:t>(8): 748-51.</w:t>
      </w:r>
    </w:p>
    <w:p w:rsidR="00A036D8" w:rsidRPr="00A036D8" w:rsidRDefault="00A036D8" w:rsidP="00A036D8">
      <w:pPr>
        <w:pStyle w:val="EndNoteBibliography"/>
        <w:spacing w:after="0"/>
      </w:pPr>
      <w:r w:rsidRPr="00A036D8">
        <w:t>26.</w:t>
      </w:r>
      <w:r w:rsidRPr="00A036D8">
        <w:tab/>
        <w:t xml:space="preserve">Paech MF, Goy R, Chua S, Scott K, Christmas T, Doherty DA. A randomized, placebo-controlled trial of preoperative oral pregabalin for postoperative pain relief after minor gynecological surgery. </w:t>
      </w:r>
      <w:r w:rsidRPr="00A036D8">
        <w:rPr>
          <w:i/>
        </w:rPr>
        <w:t>Anesthesia and analgesia</w:t>
      </w:r>
      <w:r w:rsidRPr="00A036D8">
        <w:t xml:space="preserve"> 2007; </w:t>
      </w:r>
      <w:r w:rsidRPr="00A036D8">
        <w:rPr>
          <w:b/>
        </w:rPr>
        <w:t>105</w:t>
      </w:r>
      <w:r w:rsidRPr="00A036D8">
        <w:t>(5): 1449-53.</w:t>
      </w:r>
    </w:p>
    <w:p w:rsidR="00A036D8" w:rsidRPr="00A036D8" w:rsidRDefault="00A036D8" w:rsidP="00A036D8">
      <w:pPr>
        <w:pStyle w:val="EndNoteBibliography"/>
        <w:spacing w:after="0"/>
      </w:pPr>
      <w:r w:rsidRPr="00A036D8">
        <w:t>27.</w:t>
      </w:r>
      <w:r w:rsidRPr="00A036D8">
        <w:tab/>
        <w:t xml:space="preserve">Prabhakar H, Arora R, Bithal PK, Rath GP, Dash HH. The analgesic effects of preemptive gabapentin in patients undergoing surgery for brachial plexus injury - a preliminary study. </w:t>
      </w:r>
      <w:r w:rsidRPr="00A036D8">
        <w:rPr>
          <w:i/>
        </w:rPr>
        <w:t>Journal of neurosurgical anesthesiology</w:t>
      </w:r>
      <w:r w:rsidRPr="00A036D8">
        <w:t xml:space="preserve"> 2007; </w:t>
      </w:r>
      <w:r w:rsidRPr="00A036D8">
        <w:rPr>
          <w:b/>
        </w:rPr>
        <w:t>19</w:t>
      </w:r>
      <w:r w:rsidRPr="00A036D8">
        <w:t>(4): 235-8.</w:t>
      </w:r>
    </w:p>
    <w:p w:rsidR="00A036D8" w:rsidRPr="00A036D8" w:rsidRDefault="00A036D8" w:rsidP="00A036D8">
      <w:pPr>
        <w:pStyle w:val="EndNoteBibliography"/>
        <w:spacing w:after="0"/>
      </w:pPr>
      <w:r w:rsidRPr="00A036D8">
        <w:t>28.</w:t>
      </w:r>
      <w:r w:rsidRPr="00A036D8">
        <w:tab/>
        <w:t xml:space="preserve">Said-Ahmed HAF. Dose ranging study of gabapentin for postoperative pain after myomectomy. </w:t>
      </w:r>
      <w:r w:rsidRPr="00A036D8">
        <w:rPr>
          <w:i/>
        </w:rPr>
        <w:t>Acta Anaesthesiologica Italica / Anaesthesia and Intensive Care in Italy</w:t>
      </w:r>
      <w:r w:rsidRPr="00A036D8">
        <w:t xml:space="preserve"> 2007; </w:t>
      </w:r>
      <w:r w:rsidRPr="00A036D8">
        <w:rPr>
          <w:b/>
        </w:rPr>
        <w:t>58</w:t>
      </w:r>
      <w:r w:rsidRPr="00A036D8">
        <w:t>(1): 23-34.</w:t>
      </w:r>
    </w:p>
    <w:p w:rsidR="00A036D8" w:rsidRPr="00A036D8" w:rsidRDefault="00A036D8" w:rsidP="00A036D8">
      <w:pPr>
        <w:pStyle w:val="EndNoteBibliography"/>
        <w:spacing w:after="0"/>
      </w:pPr>
      <w:r w:rsidRPr="00A036D8">
        <w:t>29.</w:t>
      </w:r>
      <w:r w:rsidRPr="00A036D8">
        <w:tab/>
        <w:t xml:space="preserve">Takmaz SA, Kaymak Ç, Pehlivan BŞ, Dikmen B. Effect of preoperative 900 and 1200 mg single oral dose of gabapentin on postoperative pain relief and tramadol consumption in open cholecystectomy surgery. </w:t>
      </w:r>
      <w:r w:rsidRPr="00A036D8">
        <w:rPr>
          <w:i/>
        </w:rPr>
        <w:t>Agri : Agri (Algoloji) Dernegi'nin Yayin organidir = The journal of the Turkish Society of Algology</w:t>
      </w:r>
      <w:r w:rsidRPr="00A036D8">
        <w:t xml:space="preserve"> 2007; </w:t>
      </w:r>
      <w:r w:rsidRPr="00A036D8">
        <w:rPr>
          <w:b/>
        </w:rPr>
        <w:t>19</w:t>
      </w:r>
      <w:r w:rsidRPr="00A036D8">
        <w:t>(3): 32-8.</w:t>
      </w:r>
    </w:p>
    <w:p w:rsidR="00A036D8" w:rsidRPr="00A036D8" w:rsidRDefault="00A036D8" w:rsidP="00A036D8">
      <w:pPr>
        <w:pStyle w:val="EndNoteBibliography"/>
        <w:spacing w:after="0"/>
      </w:pPr>
      <w:r w:rsidRPr="00A036D8">
        <w:t>30.</w:t>
      </w:r>
      <w:r w:rsidRPr="00A036D8">
        <w:tab/>
        <w:t>Tsitsopoulos PP, Kiskira O, Kolotoura A, Bibis A, Anastassiou E. Effects of gabapentin on postoperative pain and morphine consumption after lumbar fusion surgery.  Proceedings of the 13th European Congress of Neurosurgery. 40128 Bologna: Medimond S R L; 2007: 637-40.</w:t>
      </w:r>
    </w:p>
    <w:p w:rsidR="00A036D8" w:rsidRPr="00A036D8" w:rsidRDefault="00A036D8" w:rsidP="00A036D8">
      <w:pPr>
        <w:pStyle w:val="EndNoteBibliography"/>
        <w:spacing w:after="0"/>
      </w:pPr>
      <w:r w:rsidRPr="00A036D8">
        <w:t>31.</w:t>
      </w:r>
      <w:r w:rsidRPr="00A036D8">
        <w:tab/>
        <w:t xml:space="preserve">Turan A, White PF, Karamanlioǧlu B, Pamukçu Z. Premedication with gabapentin: The effect on tourniquet pain and quality of intravenous regional anesthesia. </w:t>
      </w:r>
      <w:r w:rsidRPr="00A036D8">
        <w:rPr>
          <w:i/>
        </w:rPr>
        <w:t>Anesthesia and analgesia</w:t>
      </w:r>
      <w:r w:rsidRPr="00A036D8">
        <w:t xml:space="preserve"> 2007; </w:t>
      </w:r>
      <w:r w:rsidRPr="00A036D8">
        <w:rPr>
          <w:b/>
        </w:rPr>
        <w:t>104</w:t>
      </w:r>
      <w:r w:rsidRPr="00A036D8">
        <w:t>(1): 97-101.</w:t>
      </w:r>
    </w:p>
    <w:p w:rsidR="00A036D8" w:rsidRPr="00A036D8" w:rsidRDefault="00A036D8" w:rsidP="00A036D8">
      <w:pPr>
        <w:pStyle w:val="EndNoteBibliography"/>
        <w:spacing w:after="0"/>
      </w:pPr>
      <w:r w:rsidRPr="00A036D8">
        <w:t>32.</w:t>
      </w:r>
      <w:r w:rsidRPr="00A036D8">
        <w:tab/>
        <w:t xml:space="preserve">Agarwal A, Gautam S, Gupta D, Agarwal S, Singh PK, Singh U. Evaluation of a single preoperative dose of pregabalin for attenuation of postoperative pain after laparoscopic cholecystectomy. </w:t>
      </w:r>
      <w:r w:rsidRPr="00A036D8">
        <w:rPr>
          <w:i/>
        </w:rPr>
        <w:t>British journal of anaesthesia</w:t>
      </w:r>
      <w:r w:rsidRPr="00A036D8">
        <w:t xml:space="preserve"> 2008; </w:t>
      </w:r>
      <w:r w:rsidRPr="00A036D8">
        <w:rPr>
          <w:b/>
        </w:rPr>
        <w:t>101</w:t>
      </w:r>
      <w:r w:rsidRPr="00A036D8">
        <w:t>(5): 700-4.</w:t>
      </w:r>
    </w:p>
    <w:p w:rsidR="00A036D8" w:rsidRPr="00A036D8" w:rsidRDefault="00A036D8" w:rsidP="00A036D8">
      <w:pPr>
        <w:pStyle w:val="EndNoteBibliography"/>
        <w:spacing w:after="0"/>
      </w:pPr>
      <w:r w:rsidRPr="00A036D8">
        <w:t>33.</w:t>
      </w:r>
      <w:r w:rsidRPr="00A036D8">
        <w:tab/>
        <w:t xml:space="preserve">Brogly N, Wattier J-M, Andrieu G, et al. Gabapentin attenuates late but not early postoperative pain after thyroidectomy with superficial cervical plexus block. </w:t>
      </w:r>
      <w:r w:rsidRPr="00A036D8">
        <w:rPr>
          <w:i/>
        </w:rPr>
        <w:t>Anesthesia &amp; Analgesia</w:t>
      </w:r>
      <w:r w:rsidRPr="00A036D8">
        <w:t xml:space="preserve"> 2008; </w:t>
      </w:r>
      <w:r w:rsidRPr="00A036D8">
        <w:rPr>
          <w:b/>
        </w:rPr>
        <w:t>107</w:t>
      </w:r>
      <w:r w:rsidRPr="00A036D8">
        <w:t>(5): 1720-5.</w:t>
      </w:r>
    </w:p>
    <w:p w:rsidR="00A036D8" w:rsidRPr="00A036D8" w:rsidRDefault="00A036D8" w:rsidP="00A036D8">
      <w:pPr>
        <w:pStyle w:val="EndNoteBibliography"/>
        <w:spacing w:after="0"/>
      </w:pPr>
      <w:r w:rsidRPr="00A036D8">
        <w:t>34.</w:t>
      </w:r>
      <w:r w:rsidRPr="00A036D8">
        <w:tab/>
        <w:t xml:space="preserve">Freedman BM, O'Hara E. </w:t>
      </w:r>
      <w:r w:rsidR="0094518C">
        <w:t>Pregabalin</w:t>
      </w:r>
      <w:r w:rsidRPr="00A036D8">
        <w:t xml:space="preserve"> has opioid-sparing effects following augmentation mammaplasty. </w:t>
      </w:r>
      <w:r w:rsidRPr="00A036D8">
        <w:rPr>
          <w:i/>
        </w:rPr>
        <w:t>Aesthetic surgery journal</w:t>
      </w:r>
      <w:r w:rsidRPr="00A036D8">
        <w:t xml:space="preserve"> 2008; </w:t>
      </w:r>
      <w:r w:rsidRPr="00A036D8">
        <w:rPr>
          <w:b/>
        </w:rPr>
        <w:t>28</w:t>
      </w:r>
      <w:r w:rsidRPr="00A036D8">
        <w:t>(4): 421-4.</w:t>
      </w:r>
    </w:p>
    <w:p w:rsidR="00A036D8" w:rsidRPr="00A036D8" w:rsidRDefault="00A036D8" w:rsidP="00A036D8">
      <w:pPr>
        <w:pStyle w:val="EndNoteBibliography"/>
        <w:spacing w:after="0"/>
      </w:pPr>
      <w:r w:rsidRPr="00A036D8">
        <w:t>35.</w:t>
      </w:r>
      <w:r w:rsidRPr="00A036D8">
        <w:tab/>
        <w:t xml:space="preserve">Huot M-P, Chouinard P, Girard F, Ruel M, Lafontaine ER, Ferraro P. Gabapentin does not reduce post-thoracotomy shoulder pain: A randomized, double-blind placebo-controlled study. </w:t>
      </w:r>
      <w:r w:rsidRPr="00A036D8">
        <w:rPr>
          <w:i/>
        </w:rPr>
        <w:t>Canadian Journal of Anaesthesia</w:t>
      </w:r>
      <w:r w:rsidRPr="00A036D8">
        <w:t xml:space="preserve"> 2008; </w:t>
      </w:r>
      <w:r w:rsidRPr="00A036D8">
        <w:rPr>
          <w:b/>
        </w:rPr>
        <w:t>55</w:t>
      </w:r>
      <w:r w:rsidRPr="00A036D8">
        <w:t>(6): 337-43.</w:t>
      </w:r>
    </w:p>
    <w:p w:rsidR="00A036D8" w:rsidRPr="00A036D8" w:rsidRDefault="00A036D8" w:rsidP="00A036D8">
      <w:pPr>
        <w:pStyle w:val="EndNoteBibliography"/>
        <w:spacing w:after="0"/>
      </w:pPr>
      <w:r w:rsidRPr="00A036D8">
        <w:t>36.</w:t>
      </w:r>
      <w:r w:rsidRPr="00A036D8">
        <w:tab/>
        <w:t xml:space="preserve">Jokela R, Ahonen J, Tallgren M, Haanpaa M, Korttila K. A randomized controlled trial of perioperative administration of pregabalin for pain after laparoscopic hysterectomy. </w:t>
      </w:r>
      <w:r w:rsidRPr="00A036D8">
        <w:rPr>
          <w:i/>
        </w:rPr>
        <w:t>Pain</w:t>
      </w:r>
      <w:r w:rsidRPr="00A036D8">
        <w:t xml:space="preserve"> 2008; </w:t>
      </w:r>
      <w:r w:rsidRPr="00A036D8">
        <w:rPr>
          <w:b/>
        </w:rPr>
        <w:t>134</w:t>
      </w:r>
      <w:r w:rsidRPr="00A036D8">
        <w:t>(1-2): 106-12.</w:t>
      </w:r>
    </w:p>
    <w:p w:rsidR="00A036D8" w:rsidRPr="00A036D8" w:rsidRDefault="00A036D8" w:rsidP="00A036D8">
      <w:pPr>
        <w:pStyle w:val="EndNoteBibliography"/>
        <w:spacing w:after="0"/>
      </w:pPr>
      <w:r w:rsidRPr="00A036D8">
        <w:t>37.</w:t>
      </w:r>
      <w:r w:rsidRPr="00A036D8">
        <w:tab/>
        <w:t xml:space="preserve">Jokela R, Ahonen J, Tallgren M, Haanpää M, Korttila K. Premedication with pregabalin 75 or 150 mg with ibuprofen to control pain after day-case gynaecological laparoscopic surgery. </w:t>
      </w:r>
      <w:r w:rsidRPr="00A036D8">
        <w:rPr>
          <w:i/>
        </w:rPr>
        <w:t>British journal of anaesthesia</w:t>
      </w:r>
      <w:r w:rsidRPr="00A036D8">
        <w:t xml:space="preserve"> 2008; </w:t>
      </w:r>
      <w:r w:rsidRPr="00A036D8">
        <w:rPr>
          <w:b/>
        </w:rPr>
        <w:t>100</w:t>
      </w:r>
      <w:r w:rsidRPr="00A036D8">
        <w:t>(6): 834-40.</w:t>
      </w:r>
    </w:p>
    <w:p w:rsidR="00A036D8" w:rsidRPr="00A036D8" w:rsidRDefault="00A036D8" w:rsidP="00A036D8">
      <w:pPr>
        <w:pStyle w:val="EndNoteBibliography"/>
        <w:spacing w:after="0"/>
      </w:pPr>
      <w:r w:rsidRPr="00A036D8">
        <w:t>38.</w:t>
      </w:r>
      <w:r w:rsidRPr="00A036D8">
        <w:tab/>
        <w:t xml:space="preserve">Metry A, Ishak S, Khattab A. Does gabapentin have preemptive effects in women undergoing mastectomy? </w:t>
      </w:r>
      <w:r w:rsidRPr="00A036D8">
        <w:rPr>
          <w:i/>
        </w:rPr>
        <w:t>Acta Anaesthesiologica Italica / Anaesthesia and Intensive Care in Italy</w:t>
      </w:r>
      <w:r w:rsidRPr="00A036D8">
        <w:t xml:space="preserve"> 2008; </w:t>
      </w:r>
      <w:r w:rsidRPr="00A036D8">
        <w:rPr>
          <w:b/>
        </w:rPr>
        <w:t>59</w:t>
      </w:r>
      <w:r w:rsidRPr="00A036D8">
        <w:t>(1): 62-76.</w:t>
      </w:r>
    </w:p>
    <w:p w:rsidR="00A036D8" w:rsidRPr="00A036D8" w:rsidRDefault="00A036D8" w:rsidP="00A036D8">
      <w:pPr>
        <w:pStyle w:val="EndNoteBibliography"/>
        <w:spacing w:after="0"/>
      </w:pPr>
      <w:r w:rsidRPr="00A036D8">
        <w:t>39.</w:t>
      </w:r>
      <w:r w:rsidRPr="00A036D8">
        <w:tab/>
        <w:t xml:space="preserve">Mohammadi SS, Seyedi M. Comparing oral gabapentin versus clonidine as premedication on early postoperative pain, nausea and vomiting after general anesthesia. </w:t>
      </w:r>
      <w:r w:rsidRPr="00A036D8">
        <w:rPr>
          <w:i/>
        </w:rPr>
        <w:t>International Journal of Pharmacology</w:t>
      </w:r>
      <w:r w:rsidRPr="00A036D8">
        <w:t xml:space="preserve"> 2008; </w:t>
      </w:r>
      <w:r w:rsidRPr="00A036D8">
        <w:rPr>
          <w:b/>
        </w:rPr>
        <w:t>4</w:t>
      </w:r>
      <w:r w:rsidRPr="00A036D8">
        <w:t>(2): 153-6.</w:t>
      </w:r>
    </w:p>
    <w:p w:rsidR="00A036D8" w:rsidRPr="00A036D8" w:rsidRDefault="00A036D8" w:rsidP="00A036D8">
      <w:pPr>
        <w:pStyle w:val="EndNoteBibliography"/>
        <w:spacing w:after="0"/>
      </w:pPr>
      <w:r w:rsidRPr="00A036D8">
        <w:t>40.</w:t>
      </w:r>
      <w:r w:rsidRPr="00A036D8">
        <w:tab/>
        <w:t xml:space="preserve">Mohammadi SS, Seyedi M. Effects of gabapentin on early postoperative pain, nausea and vomiting in laparoscopic surgery for assisted reproductive technologies. </w:t>
      </w:r>
      <w:r w:rsidRPr="00A036D8">
        <w:rPr>
          <w:i/>
        </w:rPr>
        <w:t>Pak</w:t>
      </w:r>
      <w:r w:rsidRPr="00A036D8">
        <w:t xml:space="preserve"> 2008; </w:t>
      </w:r>
      <w:r w:rsidRPr="00A036D8">
        <w:rPr>
          <w:b/>
        </w:rPr>
        <w:t>11</w:t>
      </w:r>
      <w:r w:rsidRPr="00A036D8">
        <w:t>(14): 1878-80.</w:t>
      </w:r>
    </w:p>
    <w:p w:rsidR="00A036D8" w:rsidRPr="00A036D8" w:rsidRDefault="00A036D8" w:rsidP="00A036D8">
      <w:pPr>
        <w:pStyle w:val="EndNoteBibliography"/>
        <w:spacing w:after="0"/>
      </w:pPr>
      <w:r w:rsidRPr="00A036D8">
        <w:t>41.</w:t>
      </w:r>
      <w:r w:rsidRPr="00A036D8">
        <w:tab/>
        <w:t xml:space="preserve">Acín MP, Bono MC, Rodrigo MD, Martínez R, Faci A, Escartín R. Preventive analgesia with pregabalin in mesh hernia repair. Review at 1 year. </w:t>
      </w:r>
      <w:r w:rsidRPr="00A036D8">
        <w:rPr>
          <w:i/>
        </w:rPr>
        <w:t>Revista de la Sociedad Espanola del Dolor</w:t>
      </w:r>
      <w:r w:rsidRPr="00A036D8">
        <w:t xml:space="preserve"> 2009; </w:t>
      </w:r>
      <w:r w:rsidRPr="00A036D8">
        <w:rPr>
          <w:b/>
        </w:rPr>
        <w:t>16</w:t>
      </w:r>
      <w:r w:rsidRPr="00A036D8">
        <w:t>(4): 215-21.</w:t>
      </w:r>
    </w:p>
    <w:p w:rsidR="00A036D8" w:rsidRPr="00A036D8" w:rsidRDefault="00A036D8" w:rsidP="00A036D8">
      <w:pPr>
        <w:pStyle w:val="EndNoteBibliography"/>
        <w:spacing w:after="0"/>
      </w:pPr>
      <w:r w:rsidRPr="00A036D8">
        <w:t>42.</w:t>
      </w:r>
      <w:r w:rsidRPr="00A036D8">
        <w:tab/>
        <w:t xml:space="preserve">Bashir F, Mohammad Bhat K, Qazi S, Hashia AM. A randomized, double blind, placebo controlled study evaluating preventive role of gabapentin for ponv in patients undergoing laparascopic cholecystectomy. </w:t>
      </w:r>
      <w:r w:rsidRPr="00A036D8">
        <w:rPr>
          <w:i/>
        </w:rPr>
        <w:t>JK Science</w:t>
      </w:r>
      <w:r w:rsidRPr="00A036D8">
        <w:t xml:space="preserve"> 2009; </w:t>
      </w:r>
      <w:r w:rsidRPr="00A036D8">
        <w:rPr>
          <w:b/>
        </w:rPr>
        <w:t>11</w:t>
      </w:r>
      <w:r w:rsidRPr="00A036D8">
        <w:t>(4): 190-3.</w:t>
      </w:r>
    </w:p>
    <w:p w:rsidR="00A036D8" w:rsidRPr="00A036D8" w:rsidRDefault="00A036D8" w:rsidP="00A036D8">
      <w:pPr>
        <w:pStyle w:val="EndNoteBibliography"/>
        <w:spacing w:after="0"/>
      </w:pPr>
      <w:r w:rsidRPr="00A036D8">
        <w:t>43.</w:t>
      </w:r>
      <w:r w:rsidRPr="00A036D8">
        <w:tab/>
        <w:t xml:space="preserve">Chang S-H, Lee H-W, Kim H-K, Kim S-H, Kim D-K. An evaluation of perioperative pregabalin for prevention and attenuation of postoperative shoulder pain after laparoscopic cholecystectomy. </w:t>
      </w:r>
      <w:r w:rsidRPr="00A036D8">
        <w:rPr>
          <w:i/>
        </w:rPr>
        <w:t>Anesthesia &amp; Analgesia</w:t>
      </w:r>
      <w:r w:rsidRPr="00A036D8">
        <w:t xml:space="preserve"> 2009; </w:t>
      </w:r>
      <w:r w:rsidRPr="00A036D8">
        <w:rPr>
          <w:b/>
        </w:rPr>
        <w:t>109</w:t>
      </w:r>
      <w:r w:rsidRPr="00A036D8">
        <w:t>(4): 1284-6.</w:t>
      </w:r>
    </w:p>
    <w:p w:rsidR="00A036D8" w:rsidRPr="00A036D8" w:rsidRDefault="00A036D8" w:rsidP="00A036D8">
      <w:pPr>
        <w:pStyle w:val="EndNoteBibliography"/>
        <w:spacing w:after="0"/>
      </w:pPr>
      <w:r w:rsidRPr="00A036D8">
        <w:t>44.</w:t>
      </w:r>
      <w:r w:rsidRPr="00A036D8">
        <w:tab/>
        <w:t xml:space="preserve">Clarke H, Pereira S, Kennedy D, et al. Adding gabapentin to a multimodal regimen does not reduce acute pain, opioid consumption or chronic pain after total hip arthroplasty. </w:t>
      </w:r>
      <w:r w:rsidRPr="00A036D8">
        <w:rPr>
          <w:i/>
        </w:rPr>
        <w:t>Acta anaesthesiologica Scandinavica</w:t>
      </w:r>
      <w:r w:rsidRPr="00A036D8">
        <w:t xml:space="preserve"> 2009; </w:t>
      </w:r>
      <w:r w:rsidRPr="00A036D8">
        <w:rPr>
          <w:b/>
        </w:rPr>
        <w:t>53</w:t>
      </w:r>
      <w:r w:rsidRPr="00A036D8">
        <w:t>(8): 1073-83.</w:t>
      </w:r>
    </w:p>
    <w:p w:rsidR="00A036D8" w:rsidRPr="00A036D8" w:rsidRDefault="00A036D8" w:rsidP="00A036D8">
      <w:pPr>
        <w:pStyle w:val="EndNoteBibliography"/>
        <w:spacing w:after="0"/>
      </w:pPr>
      <w:r w:rsidRPr="00A036D8">
        <w:t>45.</w:t>
      </w:r>
      <w:r w:rsidRPr="00A036D8">
        <w:tab/>
        <w:t xml:space="preserve">Clarke H, Pereira S, Kennedy D, et al. Gabapentin decreases morphine consumption and improves functional recovery following total knee arthroplasty. </w:t>
      </w:r>
      <w:r w:rsidRPr="00A036D8">
        <w:rPr>
          <w:i/>
        </w:rPr>
        <w:t>Pain research &amp; management</w:t>
      </w:r>
      <w:r w:rsidRPr="00A036D8">
        <w:t xml:space="preserve"> 2009; </w:t>
      </w:r>
      <w:r w:rsidRPr="00A036D8">
        <w:rPr>
          <w:b/>
        </w:rPr>
        <w:t>14</w:t>
      </w:r>
      <w:r w:rsidRPr="00A036D8">
        <w:t>(3): 217-22.</w:t>
      </w:r>
    </w:p>
    <w:p w:rsidR="00A036D8" w:rsidRPr="00A036D8" w:rsidRDefault="00A036D8" w:rsidP="00A036D8">
      <w:pPr>
        <w:pStyle w:val="EndNoteBibliography"/>
        <w:spacing w:after="0"/>
      </w:pPr>
      <w:r w:rsidRPr="00A036D8">
        <w:t>46.</w:t>
      </w:r>
      <w:r w:rsidRPr="00A036D8">
        <w:tab/>
        <w:t xml:space="preserve">Grover VK, Mathew PJ, Yaddanapudi S, Sehgal S. A single dose of preoperative gabapentin for pain reduction and requirement of morphine after total mastectomy and axillary dissection: Randomized placebo-controlled double-blind trial. </w:t>
      </w:r>
      <w:r w:rsidRPr="00A036D8">
        <w:rPr>
          <w:i/>
        </w:rPr>
        <w:t>Journal of postgraduate medicine</w:t>
      </w:r>
      <w:r w:rsidRPr="00A036D8">
        <w:t xml:space="preserve"> 2009; </w:t>
      </w:r>
      <w:r w:rsidRPr="00A036D8">
        <w:rPr>
          <w:b/>
        </w:rPr>
        <w:t>55</w:t>
      </w:r>
      <w:r w:rsidRPr="00A036D8">
        <w:t>(4): 257-60.</w:t>
      </w:r>
    </w:p>
    <w:p w:rsidR="00A036D8" w:rsidRPr="00A036D8" w:rsidRDefault="00A036D8" w:rsidP="00A036D8">
      <w:pPr>
        <w:pStyle w:val="EndNoteBibliography"/>
        <w:spacing w:after="0"/>
      </w:pPr>
      <w:r w:rsidRPr="00A036D8">
        <w:t>47.</w:t>
      </w:r>
      <w:r w:rsidRPr="00A036D8">
        <w:tab/>
        <w:t xml:space="preserve">Imani F, Entezary SR, Alebouyeh MR, Hassani V, Bazargani B. The effects of preemptive gabapentin on postoperative pain after thoracotomy. </w:t>
      </w:r>
      <w:r w:rsidRPr="00A036D8">
        <w:rPr>
          <w:i/>
        </w:rPr>
        <w:t>Pain Practice</w:t>
      </w:r>
      <w:r w:rsidRPr="00A036D8">
        <w:t xml:space="preserve"> 2009; </w:t>
      </w:r>
      <w:r w:rsidRPr="00A036D8">
        <w:rPr>
          <w:b/>
        </w:rPr>
        <w:t>9</w:t>
      </w:r>
      <w:r w:rsidRPr="00A036D8">
        <w:t>: 145.</w:t>
      </w:r>
    </w:p>
    <w:p w:rsidR="00A036D8" w:rsidRPr="00A036D8" w:rsidRDefault="00A036D8" w:rsidP="00A036D8">
      <w:pPr>
        <w:pStyle w:val="EndNoteBibliography"/>
        <w:spacing w:after="0"/>
      </w:pPr>
      <w:r w:rsidRPr="00A036D8">
        <w:t>48.</w:t>
      </w:r>
      <w:r w:rsidRPr="00A036D8">
        <w:tab/>
        <w:t xml:space="preserve">Ittichaikulthol W, Virankabutra T, Kunopart M, Khamhom W, Putarawuthichai P, Rungphet S. Effects of pregabalin on post operative morphine consumption and pain after abdominal hysterectomy with/without salphingo-oophorectomy: A randomized, double-blind trial. </w:t>
      </w:r>
      <w:r w:rsidRPr="00A036D8">
        <w:rPr>
          <w:i/>
        </w:rPr>
        <w:t>Journal of the Medical Association of Thailand</w:t>
      </w:r>
      <w:r w:rsidRPr="00A036D8">
        <w:t xml:space="preserve"> 2009; </w:t>
      </w:r>
      <w:r w:rsidRPr="00A036D8">
        <w:rPr>
          <w:b/>
        </w:rPr>
        <w:t>92</w:t>
      </w:r>
      <w:r w:rsidRPr="00A036D8">
        <w:t>(10): 1318-23.</w:t>
      </w:r>
    </w:p>
    <w:p w:rsidR="00A036D8" w:rsidRPr="00A036D8" w:rsidRDefault="00A036D8" w:rsidP="00A036D8">
      <w:pPr>
        <w:pStyle w:val="EndNoteBibliography"/>
        <w:spacing w:after="0"/>
      </w:pPr>
      <w:r w:rsidRPr="00A036D8">
        <w:t>49.</w:t>
      </w:r>
      <w:r w:rsidRPr="00A036D8">
        <w:tab/>
        <w:t xml:space="preserve">Jeon EJ, Park YS, Park SS, Lee SK, Kim DH. The effectiveness of gabapentin on post-tonsillectomy pain control. </w:t>
      </w:r>
      <w:r w:rsidRPr="00A036D8">
        <w:rPr>
          <w:i/>
        </w:rPr>
        <w:t>European Archives of Oto-Rhino-Laryngology</w:t>
      </w:r>
      <w:r w:rsidRPr="00A036D8">
        <w:t xml:space="preserve"> 2009; </w:t>
      </w:r>
      <w:r w:rsidRPr="00A036D8">
        <w:rPr>
          <w:b/>
        </w:rPr>
        <w:t>266</w:t>
      </w:r>
      <w:r w:rsidRPr="00A036D8">
        <w:t>(10): 1605-9.</w:t>
      </w:r>
    </w:p>
    <w:p w:rsidR="00A036D8" w:rsidRPr="00A036D8" w:rsidRDefault="00A036D8" w:rsidP="00A036D8">
      <w:pPr>
        <w:pStyle w:val="EndNoteBibliography"/>
        <w:spacing w:after="0"/>
      </w:pPr>
      <w:r w:rsidRPr="00A036D8">
        <w:t>50.</w:t>
      </w:r>
      <w:r w:rsidRPr="00A036D8">
        <w:tab/>
        <w:t xml:space="preserve">Kang HS, Park HJ, Choi J, Park SJ, Lee S. The optimal preemptive dose of gabapentin following gynecologic surgery. </w:t>
      </w:r>
      <w:r w:rsidRPr="00A036D8">
        <w:rPr>
          <w:i/>
        </w:rPr>
        <w:t>Korean journal of anesthesiology</w:t>
      </w:r>
      <w:r w:rsidRPr="00A036D8">
        <w:t xml:space="preserve"> 2009; </w:t>
      </w:r>
      <w:r w:rsidRPr="00A036D8">
        <w:rPr>
          <w:b/>
        </w:rPr>
        <w:t>56</w:t>
      </w:r>
      <w:r w:rsidRPr="00A036D8">
        <w:t>(3): 309-12.</w:t>
      </w:r>
    </w:p>
    <w:p w:rsidR="00A036D8" w:rsidRPr="00A036D8" w:rsidRDefault="00A036D8" w:rsidP="00A036D8">
      <w:pPr>
        <w:pStyle w:val="EndNoteBibliography"/>
        <w:spacing w:after="0"/>
      </w:pPr>
      <w:r w:rsidRPr="00A036D8">
        <w:t>51.</w:t>
      </w:r>
      <w:r w:rsidRPr="00A036D8">
        <w:tab/>
        <w:t xml:space="preserve">Nutt D, Mandel F, Baldinetti F. Early onset anxiolytic efficacy after a single dose of pregabalin: Double-blind, placebo- and active-comparator controlled evaluation using a dental anxiety model. </w:t>
      </w:r>
      <w:r w:rsidRPr="00A036D8">
        <w:rPr>
          <w:i/>
        </w:rPr>
        <w:t>Journal of Psychopharmacology</w:t>
      </w:r>
      <w:r w:rsidRPr="00A036D8">
        <w:t xml:space="preserve"> 2009; </w:t>
      </w:r>
      <w:r w:rsidRPr="00A036D8">
        <w:rPr>
          <w:b/>
        </w:rPr>
        <w:t>23</w:t>
      </w:r>
      <w:r w:rsidRPr="00A036D8">
        <w:t>(8): 867-73.</w:t>
      </w:r>
    </w:p>
    <w:p w:rsidR="00A036D8" w:rsidRPr="00A036D8" w:rsidRDefault="00A036D8" w:rsidP="00A036D8">
      <w:pPr>
        <w:pStyle w:val="EndNoteBibliography"/>
        <w:spacing w:after="0"/>
      </w:pPr>
      <w:r w:rsidRPr="00A036D8">
        <w:t>52.</w:t>
      </w:r>
      <w:r w:rsidRPr="00A036D8">
        <w:tab/>
        <w:t xml:space="preserve">Sava M, Rusu N. Effects of gabapentin on preoperative anxiety and postoperative analgesia with morphine in rectocolic surgery. </w:t>
      </w:r>
      <w:r w:rsidRPr="00A036D8">
        <w:rPr>
          <w:i/>
        </w:rPr>
        <w:t>Jurnalul Roman de Anestezie Terapie Intensiva/Romanian Journal of Anaesthesia and Intensive Care</w:t>
      </w:r>
      <w:r w:rsidRPr="00A036D8">
        <w:t xml:space="preserve"> 2009; </w:t>
      </w:r>
      <w:r w:rsidRPr="00A036D8">
        <w:rPr>
          <w:b/>
        </w:rPr>
        <w:t>16</w:t>
      </w:r>
      <w:r w:rsidRPr="00A036D8">
        <w:t>(1): 10-6.</w:t>
      </w:r>
    </w:p>
    <w:p w:rsidR="00A036D8" w:rsidRPr="00A036D8" w:rsidRDefault="00A036D8" w:rsidP="00A036D8">
      <w:pPr>
        <w:pStyle w:val="EndNoteBibliography"/>
        <w:spacing w:after="0"/>
      </w:pPr>
      <w:r w:rsidRPr="00A036D8">
        <w:t>53.</w:t>
      </w:r>
      <w:r w:rsidRPr="00A036D8">
        <w:tab/>
        <w:t xml:space="preserve">Sekhavat L, Zare F, Mojibian M. The postoperative analgesic effects of low-dose gabapentin in patients undergoing abdominal hysterectomy. </w:t>
      </w:r>
      <w:r w:rsidRPr="00A036D8">
        <w:rPr>
          <w:i/>
        </w:rPr>
        <w:t>South African Journal of Obstetrics and Gynaecology</w:t>
      </w:r>
      <w:r w:rsidRPr="00A036D8">
        <w:t xml:space="preserve"> 2009; </w:t>
      </w:r>
      <w:r w:rsidRPr="00A036D8">
        <w:rPr>
          <w:b/>
        </w:rPr>
        <w:t>15</w:t>
      </w:r>
      <w:r w:rsidRPr="00A036D8">
        <w:t>(1): 37-40.</w:t>
      </w:r>
    </w:p>
    <w:p w:rsidR="00A036D8" w:rsidRPr="00A036D8" w:rsidRDefault="00A036D8" w:rsidP="00A036D8">
      <w:pPr>
        <w:pStyle w:val="EndNoteBibliography"/>
        <w:spacing w:after="0"/>
      </w:pPr>
      <w:r w:rsidRPr="00A036D8">
        <w:t>54.</w:t>
      </w:r>
      <w:r w:rsidRPr="00A036D8">
        <w:tab/>
        <w:t xml:space="preserve">Şen H, Sizlan A, Yanarates O, et al. A comparison of gabapentin and ketamine in acute and chronic pain after hysterectomy. </w:t>
      </w:r>
      <w:r w:rsidRPr="00A036D8">
        <w:rPr>
          <w:i/>
        </w:rPr>
        <w:t>Anesthesia &amp; Analgesia</w:t>
      </w:r>
      <w:r w:rsidRPr="00A036D8">
        <w:t xml:space="preserve"> 2009; </w:t>
      </w:r>
      <w:r w:rsidRPr="00A036D8">
        <w:rPr>
          <w:b/>
        </w:rPr>
        <w:t>109</w:t>
      </w:r>
      <w:r w:rsidRPr="00A036D8">
        <w:t>(5): 1645-50.</w:t>
      </w:r>
    </w:p>
    <w:p w:rsidR="00A036D8" w:rsidRPr="00A036D8" w:rsidRDefault="00A036D8" w:rsidP="00A036D8">
      <w:pPr>
        <w:pStyle w:val="EndNoteBibliography"/>
        <w:spacing w:after="0"/>
      </w:pPr>
      <w:r w:rsidRPr="00A036D8">
        <w:t>55.</w:t>
      </w:r>
      <w:r w:rsidRPr="00A036D8">
        <w:tab/>
        <w:t xml:space="preserve">Şen H, Sizlan A, Yanarateş O, et al. The effects of gabapentin on acute and chronic pain after inguinal herniorrhaphy. </w:t>
      </w:r>
      <w:r w:rsidRPr="00A036D8">
        <w:rPr>
          <w:i/>
        </w:rPr>
        <w:t>European journal of anaesthesiology</w:t>
      </w:r>
      <w:r w:rsidRPr="00A036D8">
        <w:t xml:space="preserve"> 2009; </w:t>
      </w:r>
      <w:r w:rsidRPr="00A036D8">
        <w:rPr>
          <w:b/>
        </w:rPr>
        <w:t>26</w:t>
      </w:r>
      <w:r w:rsidRPr="00A036D8">
        <w:t>(9): 772-6.</w:t>
      </w:r>
    </w:p>
    <w:p w:rsidR="00A036D8" w:rsidRPr="00A036D8" w:rsidRDefault="00A036D8" w:rsidP="00A036D8">
      <w:pPr>
        <w:pStyle w:val="EndNoteBibliography"/>
        <w:spacing w:after="0"/>
      </w:pPr>
      <w:r w:rsidRPr="00A036D8">
        <w:t>56.</w:t>
      </w:r>
      <w:r w:rsidRPr="00A036D8">
        <w:tab/>
        <w:t xml:space="preserve">White PF, Tufanogullari B, Taylor J, Klein K. The effect of pregabalin on preoperative anxiety and sedation levels: A dose-ranging study. </w:t>
      </w:r>
      <w:r w:rsidRPr="00A036D8">
        <w:rPr>
          <w:i/>
        </w:rPr>
        <w:t>Anesthesia &amp; Analgesia</w:t>
      </w:r>
      <w:r w:rsidRPr="00A036D8">
        <w:t xml:space="preserve"> 2009; </w:t>
      </w:r>
      <w:r w:rsidRPr="00A036D8">
        <w:rPr>
          <w:b/>
        </w:rPr>
        <w:t>108</w:t>
      </w:r>
      <w:r w:rsidRPr="00A036D8">
        <w:t>(4): 1140-5.</w:t>
      </w:r>
    </w:p>
    <w:p w:rsidR="00A036D8" w:rsidRPr="00A036D8" w:rsidRDefault="00A036D8" w:rsidP="00A036D8">
      <w:pPr>
        <w:pStyle w:val="EndNoteBibliography"/>
        <w:spacing w:after="0"/>
      </w:pPr>
      <w:r w:rsidRPr="00A036D8">
        <w:t>57.</w:t>
      </w:r>
      <w:r w:rsidRPr="00A036D8">
        <w:tab/>
        <w:t xml:space="preserve">Amr YM, Yousef AAA-M. Evaluation of efficacy of the perioperative administration of venlafaxine or gabapentin on acute and chronic postmastectomy pain. </w:t>
      </w:r>
      <w:r w:rsidRPr="00A036D8">
        <w:rPr>
          <w:i/>
        </w:rPr>
        <w:t>Clinical Journal of Pain</w:t>
      </w:r>
      <w:r w:rsidRPr="00A036D8">
        <w:t xml:space="preserve"> 2010; </w:t>
      </w:r>
      <w:r w:rsidRPr="00A036D8">
        <w:rPr>
          <w:b/>
        </w:rPr>
        <w:t>26</w:t>
      </w:r>
      <w:r w:rsidRPr="00A036D8">
        <w:t>(5): 381-5.</w:t>
      </w:r>
    </w:p>
    <w:p w:rsidR="00A036D8" w:rsidRPr="00A036D8" w:rsidRDefault="00A036D8" w:rsidP="00A036D8">
      <w:pPr>
        <w:pStyle w:val="EndNoteBibliography"/>
        <w:spacing w:after="0"/>
      </w:pPr>
      <w:r w:rsidRPr="00A036D8">
        <w:t>58.</w:t>
      </w:r>
      <w:r w:rsidRPr="00A036D8">
        <w:tab/>
        <w:t xml:space="preserve">Bang SR, Yu SK, Kim TH. Can gabapentin help reduce postoperative pain in arthroscopic rotator cuff repair? A prospective, randomized, double-blind study. </w:t>
      </w:r>
      <w:r w:rsidRPr="00A036D8">
        <w:rPr>
          <w:i/>
        </w:rPr>
        <w:t>Arthroscopy : the journal of arthroscopic &amp; related surgery : official publication of the Arthroscopy Association of North America and the International Arthroscopy Association</w:t>
      </w:r>
      <w:r w:rsidRPr="00A036D8">
        <w:t xml:space="preserve"> 2010; </w:t>
      </w:r>
      <w:r w:rsidRPr="00A036D8">
        <w:rPr>
          <w:b/>
        </w:rPr>
        <w:t>26</w:t>
      </w:r>
      <w:r w:rsidRPr="00A036D8">
        <w:t>(9): S106-11.</w:t>
      </w:r>
    </w:p>
    <w:p w:rsidR="00A036D8" w:rsidRPr="00A036D8" w:rsidRDefault="00A036D8" w:rsidP="00A036D8">
      <w:pPr>
        <w:pStyle w:val="EndNoteBibliography"/>
        <w:spacing w:after="0"/>
      </w:pPr>
      <w:r w:rsidRPr="00A036D8">
        <w:t>59.</w:t>
      </w:r>
      <w:r w:rsidRPr="00A036D8">
        <w:tab/>
        <w:t xml:space="preserve">Belhaj H, Zaabar MA, Bouali Y, Rais K, Askri A, Kaabachi O. </w:t>
      </w:r>
      <w:r w:rsidR="0094518C">
        <w:t>Pregabalin</w:t>
      </w:r>
      <w:r w:rsidRPr="00A036D8">
        <w:t xml:space="preserve"> in the management of the postoperative analgesia after scoliosis surgery. A primarily results. </w:t>
      </w:r>
      <w:r w:rsidRPr="00A036D8">
        <w:rPr>
          <w:i/>
        </w:rPr>
        <w:t>Regional anesthesia and pain medicine</w:t>
      </w:r>
      <w:r w:rsidRPr="00A036D8">
        <w:t xml:space="preserve"> 2010; </w:t>
      </w:r>
      <w:r w:rsidRPr="00A036D8">
        <w:rPr>
          <w:b/>
        </w:rPr>
        <w:t>35</w:t>
      </w:r>
      <w:r w:rsidRPr="00A036D8">
        <w:t>(5): E116-E7.</w:t>
      </w:r>
    </w:p>
    <w:p w:rsidR="00A036D8" w:rsidRPr="00A036D8" w:rsidRDefault="00A036D8" w:rsidP="00A036D8">
      <w:pPr>
        <w:pStyle w:val="EndNoteBibliography"/>
        <w:spacing w:after="0"/>
      </w:pPr>
      <w:r w:rsidRPr="00A036D8">
        <w:t>60.</w:t>
      </w:r>
      <w:r w:rsidRPr="00A036D8">
        <w:tab/>
        <w:t xml:space="preserve">Burke SM, Shorten GD. Perioperative pregabalin improves pain and functional outcomes 3 months after lumbar discectomy. </w:t>
      </w:r>
      <w:r w:rsidRPr="00A036D8">
        <w:rPr>
          <w:i/>
        </w:rPr>
        <w:t>Anesthesia &amp; Analgesia</w:t>
      </w:r>
      <w:r w:rsidRPr="00A036D8">
        <w:t xml:space="preserve"> 2010; </w:t>
      </w:r>
      <w:r w:rsidRPr="00A036D8">
        <w:rPr>
          <w:b/>
        </w:rPr>
        <w:t>110</w:t>
      </w:r>
      <w:r w:rsidRPr="00A036D8">
        <w:t>(4): 1180-5.</w:t>
      </w:r>
    </w:p>
    <w:p w:rsidR="00A036D8" w:rsidRPr="00A036D8" w:rsidRDefault="00A036D8" w:rsidP="00A036D8">
      <w:pPr>
        <w:pStyle w:val="EndNoteBibliography"/>
        <w:spacing w:after="0"/>
      </w:pPr>
      <w:r w:rsidRPr="00A036D8">
        <w:t>61.</w:t>
      </w:r>
      <w:r w:rsidRPr="00A036D8">
        <w:tab/>
        <w:t xml:space="preserve">Buvanendran A, Kroin JS, Della Valle CJ, Kari M, Moric M, Tuman KJ. Perioperative oral pregabalin reduces chronic pain after total knee arthroplasty: A prospective, randomized, controlled trial. </w:t>
      </w:r>
      <w:r w:rsidRPr="00A036D8">
        <w:rPr>
          <w:i/>
        </w:rPr>
        <w:t>Anesthesia &amp; Analgesia</w:t>
      </w:r>
      <w:r w:rsidRPr="00A036D8">
        <w:t xml:space="preserve"> 2010; </w:t>
      </w:r>
      <w:r w:rsidRPr="00A036D8">
        <w:rPr>
          <w:b/>
        </w:rPr>
        <w:t>110</w:t>
      </w:r>
      <w:r w:rsidRPr="00A036D8">
        <w:t>(1): 199-207.</w:t>
      </w:r>
    </w:p>
    <w:p w:rsidR="00A036D8" w:rsidRPr="00A036D8" w:rsidRDefault="00A036D8" w:rsidP="00A036D8">
      <w:pPr>
        <w:pStyle w:val="EndNoteBibliography"/>
        <w:spacing w:after="0"/>
      </w:pPr>
      <w:r w:rsidRPr="00A036D8">
        <w:t>62.</w:t>
      </w:r>
      <w:r w:rsidRPr="00A036D8">
        <w:tab/>
        <w:t xml:space="preserve">Chowdhury L, Chakraborty S, Chakrabarti J, Bhattacharya D, Mandal M. Analgesic effect of low dose gabapentin in day-case gynaecological surgery under general anaesthesia. </w:t>
      </w:r>
      <w:r w:rsidRPr="00A036D8">
        <w:rPr>
          <w:i/>
        </w:rPr>
        <w:t>Journal of the Indian Medical Association</w:t>
      </w:r>
      <w:r w:rsidRPr="00A036D8">
        <w:t xml:space="preserve"> 2010; </w:t>
      </w:r>
      <w:r w:rsidRPr="00A036D8">
        <w:rPr>
          <w:b/>
        </w:rPr>
        <w:t>108</w:t>
      </w:r>
      <w:r w:rsidRPr="00A036D8">
        <w:t>(11): 734-7.</w:t>
      </w:r>
    </w:p>
    <w:p w:rsidR="00A036D8" w:rsidRPr="00A036D8" w:rsidRDefault="00A036D8" w:rsidP="00A036D8">
      <w:pPr>
        <w:pStyle w:val="EndNoteBibliography"/>
        <w:spacing w:after="0"/>
      </w:pPr>
      <w:r w:rsidRPr="00A036D8">
        <w:t>63.</w:t>
      </w:r>
      <w:r w:rsidRPr="00A036D8">
        <w:tab/>
        <w:t xml:space="preserve">Clendenen SR, Rajendran S, Kopacz DJ, et al. </w:t>
      </w:r>
      <w:r w:rsidR="0094518C">
        <w:t>Pregabalin</w:t>
      </w:r>
      <w:r w:rsidRPr="00A036D8">
        <w:t xml:space="preserve"> as an adjunct to a multimodal analgesic regimen to achieve opioid sparing in arthroscopic rotator cuff repair. </w:t>
      </w:r>
      <w:r w:rsidRPr="00A036D8">
        <w:rPr>
          <w:i/>
        </w:rPr>
        <w:t>Jurnalul Roman de Anestezie Terapie Intensiva/Romanian Journal of Anaesthesia and Intensive Care</w:t>
      </w:r>
      <w:r w:rsidRPr="00A036D8">
        <w:t xml:space="preserve"> 2010; </w:t>
      </w:r>
      <w:r w:rsidRPr="00A036D8">
        <w:rPr>
          <w:b/>
        </w:rPr>
        <w:t>17</w:t>
      </w:r>
      <w:r w:rsidRPr="00A036D8">
        <w:t>(1): 5-10.</w:t>
      </w:r>
    </w:p>
    <w:p w:rsidR="00A036D8" w:rsidRPr="00A036D8" w:rsidRDefault="00A036D8" w:rsidP="00A036D8">
      <w:pPr>
        <w:pStyle w:val="EndNoteBibliography"/>
        <w:spacing w:after="0"/>
      </w:pPr>
      <w:r w:rsidRPr="00A036D8">
        <w:t>64.</w:t>
      </w:r>
      <w:r w:rsidRPr="00A036D8">
        <w:tab/>
        <w:t xml:space="preserve">Doha </w:t>
      </w:r>
      <w:r w:rsidR="00950784">
        <w:t>NM</w:t>
      </w:r>
      <w:r w:rsidRPr="00A036D8">
        <w:t xml:space="preserve">, Rady A, El Azab SR. Preoperative use of gabapentin decreases the anesthetic and analgesic requirements in patients undergoing radical mastectomy. </w:t>
      </w:r>
      <w:r w:rsidRPr="00A036D8">
        <w:rPr>
          <w:i/>
        </w:rPr>
        <w:t>Egyptian Journal of Anaesthesia</w:t>
      </w:r>
      <w:r w:rsidRPr="00A036D8">
        <w:t xml:space="preserve"> 2010; </w:t>
      </w:r>
      <w:r w:rsidRPr="00A036D8">
        <w:rPr>
          <w:b/>
        </w:rPr>
        <w:t>26</w:t>
      </w:r>
      <w:r w:rsidRPr="00A036D8">
        <w:t>(4): 287-91.</w:t>
      </w:r>
    </w:p>
    <w:p w:rsidR="00A036D8" w:rsidRPr="00A036D8" w:rsidRDefault="00A036D8" w:rsidP="00A036D8">
      <w:pPr>
        <w:pStyle w:val="EndNoteBibliography"/>
        <w:spacing w:after="0"/>
      </w:pPr>
      <w:r w:rsidRPr="00A036D8">
        <w:t>65.</w:t>
      </w:r>
      <w:r w:rsidRPr="00A036D8">
        <w:tab/>
        <w:t xml:space="preserve">Gianesello L, Pavoni V, Buoninsegni, L. T, Paparella L, Barboni E. Preemptive analgesia with pregabalin to postoperative pain management after spine surgery for decompression and stabilization: 14ap5–2. </w:t>
      </w:r>
      <w:r w:rsidRPr="00A036D8">
        <w:rPr>
          <w:i/>
        </w:rPr>
        <w:t>European journal of anaesthesiology</w:t>
      </w:r>
      <w:r w:rsidRPr="00A036D8">
        <w:t xml:space="preserve"> 2010; </w:t>
      </w:r>
      <w:r w:rsidRPr="00A036D8">
        <w:rPr>
          <w:b/>
        </w:rPr>
        <w:t>27</w:t>
      </w:r>
      <w:r w:rsidRPr="00A036D8">
        <w:t>(47): 204.</w:t>
      </w:r>
    </w:p>
    <w:p w:rsidR="00A036D8" w:rsidRPr="00A036D8" w:rsidRDefault="00A036D8" w:rsidP="00A036D8">
      <w:pPr>
        <w:pStyle w:val="EndNoteBibliography"/>
        <w:spacing w:after="0"/>
      </w:pPr>
      <w:r w:rsidRPr="00A036D8">
        <w:t>66.</w:t>
      </w:r>
      <w:r w:rsidRPr="00A036D8">
        <w:tab/>
        <w:t xml:space="preserve">Kazak Z, Mortimer </w:t>
      </w:r>
      <w:r w:rsidR="00950784">
        <w:t>NM</w:t>
      </w:r>
      <w:r w:rsidRPr="00A036D8">
        <w:t xml:space="preserve">, Sekerci S. Single dose of preoperative analgesia with gabapentin (600 mg) is safe and effective in monitored anesthesia care for nasal surgery. </w:t>
      </w:r>
      <w:r w:rsidRPr="00A036D8">
        <w:rPr>
          <w:i/>
        </w:rPr>
        <w:t>European archives of oto-rhino-laryngology</w:t>
      </w:r>
      <w:r w:rsidRPr="00A036D8">
        <w:t xml:space="preserve"> 2010; </w:t>
      </w:r>
      <w:r w:rsidRPr="00A036D8">
        <w:rPr>
          <w:b/>
        </w:rPr>
        <w:t>267</w:t>
      </w:r>
      <w:r w:rsidRPr="00A036D8">
        <w:t>(5): 731-6.</w:t>
      </w:r>
    </w:p>
    <w:p w:rsidR="00A036D8" w:rsidRPr="00A036D8" w:rsidRDefault="00A036D8" w:rsidP="00A036D8">
      <w:pPr>
        <w:pStyle w:val="EndNoteBibliography"/>
        <w:spacing w:after="0"/>
      </w:pPr>
      <w:r w:rsidRPr="00A036D8">
        <w:t>67.</w:t>
      </w:r>
      <w:r w:rsidRPr="00A036D8">
        <w:tab/>
        <w:t xml:space="preserve">Khademi S, Ghaffarpasand F, Heiran HR, Asefi A. Effects of preoperative gabapentin on postoperative nausea and vomiting after open cholecystectomy: A prospective randomized double-blind placebo-controlled study. </w:t>
      </w:r>
      <w:r w:rsidRPr="00A036D8">
        <w:rPr>
          <w:i/>
        </w:rPr>
        <w:t>Medical Principles &amp; Practice</w:t>
      </w:r>
      <w:r w:rsidRPr="00A036D8">
        <w:t xml:space="preserve"> 2010; </w:t>
      </w:r>
      <w:r w:rsidRPr="00A036D8">
        <w:rPr>
          <w:b/>
        </w:rPr>
        <w:t>19</w:t>
      </w:r>
      <w:r w:rsidRPr="00A036D8">
        <w:t>(1): 57-60.</w:t>
      </w:r>
    </w:p>
    <w:p w:rsidR="00A036D8" w:rsidRPr="00A036D8" w:rsidRDefault="00A036D8" w:rsidP="00A036D8">
      <w:pPr>
        <w:pStyle w:val="EndNoteBibliography"/>
        <w:spacing w:after="0"/>
      </w:pPr>
      <w:r w:rsidRPr="00A036D8">
        <w:t>68.</w:t>
      </w:r>
      <w:r w:rsidRPr="00A036D8">
        <w:tab/>
        <w:t xml:space="preserve">Kim SY, Jeong JJ, Chung WY, Kim HJ, Nam K-H, Shim YH. Perioperative administration of pregabalin for pain after robot-assisted endoscopic thyroidectomy: A randomized clinical trial. </w:t>
      </w:r>
      <w:r w:rsidRPr="00A036D8">
        <w:rPr>
          <w:i/>
        </w:rPr>
        <w:t>Surgical endoscopy</w:t>
      </w:r>
      <w:r w:rsidRPr="00A036D8">
        <w:t xml:space="preserve"> 2010; </w:t>
      </w:r>
      <w:r w:rsidRPr="00A036D8">
        <w:rPr>
          <w:b/>
        </w:rPr>
        <w:t>24</w:t>
      </w:r>
      <w:r w:rsidRPr="00A036D8">
        <w:t>(11): 2776-81.</w:t>
      </w:r>
    </w:p>
    <w:p w:rsidR="00A036D8" w:rsidRPr="00A036D8" w:rsidRDefault="00A036D8" w:rsidP="00A036D8">
      <w:pPr>
        <w:pStyle w:val="EndNoteBibliography"/>
        <w:spacing w:after="0"/>
      </w:pPr>
      <w:r w:rsidRPr="00A036D8">
        <w:t>69.</w:t>
      </w:r>
      <w:r w:rsidRPr="00A036D8">
        <w:tab/>
        <w:t xml:space="preserve">Menda F, Köner O, Sayn M, Ergenoǧlu M, Küçükaksu S, Aykaç B. Effects of single-dose gabapentin on postoperative pain and morphine consumption after cardiac surgery. </w:t>
      </w:r>
      <w:r w:rsidRPr="00A036D8">
        <w:rPr>
          <w:i/>
        </w:rPr>
        <w:t>Journal of cardiothoracic and vascular anesthesia</w:t>
      </w:r>
      <w:r w:rsidRPr="00A036D8">
        <w:t xml:space="preserve"> 2010; </w:t>
      </w:r>
      <w:r w:rsidRPr="00A036D8">
        <w:rPr>
          <w:b/>
        </w:rPr>
        <w:t>24</w:t>
      </w:r>
      <w:r w:rsidRPr="00A036D8">
        <w:t>(5): 808-13.</w:t>
      </w:r>
    </w:p>
    <w:p w:rsidR="00A036D8" w:rsidRPr="00A036D8" w:rsidRDefault="00A036D8" w:rsidP="00A036D8">
      <w:pPr>
        <w:pStyle w:val="EndNoteBibliography"/>
        <w:spacing w:after="0"/>
      </w:pPr>
      <w:r w:rsidRPr="00A036D8">
        <w:t>70.</w:t>
      </w:r>
      <w:r w:rsidRPr="00A036D8">
        <w:tab/>
        <w:t xml:space="preserve">Parikh HG, Dash SK, Upasani CB. Study of the effect of oral gabapentin used as preemptive analgesia to attenuate post-operative pain in patients undergoing abdominal surgery under general anesthesia. </w:t>
      </w:r>
      <w:r w:rsidRPr="00A036D8">
        <w:rPr>
          <w:i/>
        </w:rPr>
        <w:t>Saudi journal of anaesthesia</w:t>
      </w:r>
      <w:r w:rsidRPr="00A036D8">
        <w:t xml:space="preserve"> 2010; </w:t>
      </w:r>
      <w:r w:rsidRPr="00A036D8">
        <w:rPr>
          <w:b/>
        </w:rPr>
        <w:t>4</w:t>
      </w:r>
      <w:r w:rsidRPr="00A036D8">
        <w:t>(3): 137-41.</w:t>
      </w:r>
    </w:p>
    <w:p w:rsidR="00A036D8" w:rsidRPr="00A036D8" w:rsidRDefault="00A036D8" w:rsidP="00A036D8">
      <w:pPr>
        <w:pStyle w:val="EndNoteBibliography"/>
        <w:spacing w:after="0"/>
      </w:pPr>
      <w:r w:rsidRPr="00A036D8">
        <w:t>71.</w:t>
      </w:r>
      <w:r w:rsidRPr="00A036D8">
        <w:tab/>
        <w:t xml:space="preserve">Pavoni V, Vellucci R, Zuppani B, Barboni E, Gianesello L. The influence of a single preoperative dose of pregabalin on patient-controlled analgesia following surgery for inflammatory bowel diseases: 14AP4–3. </w:t>
      </w:r>
      <w:r w:rsidRPr="00A036D8">
        <w:rPr>
          <w:i/>
        </w:rPr>
        <w:t>European journal of anaesthesiology</w:t>
      </w:r>
      <w:r w:rsidRPr="00A036D8">
        <w:t xml:space="preserve"> 2010; </w:t>
      </w:r>
      <w:r w:rsidRPr="00A036D8">
        <w:rPr>
          <w:b/>
        </w:rPr>
        <w:t>27</w:t>
      </w:r>
      <w:r w:rsidRPr="00A036D8">
        <w:t>(47): 201.</w:t>
      </w:r>
    </w:p>
    <w:p w:rsidR="00A036D8" w:rsidRPr="00A036D8" w:rsidRDefault="00A036D8" w:rsidP="00A036D8">
      <w:pPr>
        <w:pStyle w:val="EndNoteBibliography"/>
        <w:spacing w:after="0"/>
      </w:pPr>
      <w:r w:rsidRPr="00A036D8">
        <w:t>72.</w:t>
      </w:r>
      <w:r w:rsidRPr="00A036D8">
        <w:tab/>
        <w:t xml:space="preserve">Peng PWHL, C.; Farcas, E.; Haley, A.; Wong, W.; Bender, J.; Chung, F. Use of low-dose pregabalin in patients undergoing laparoscopic cholecystectomy. </w:t>
      </w:r>
      <w:r w:rsidRPr="00A036D8">
        <w:rPr>
          <w:i/>
        </w:rPr>
        <w:t>British journal of anaesthesia</w:t>
      </w:r>
      <w:r w:rsidRPr="00A036D8">
        <w:t xml:space="preserve"> 2010; </w:t>
      </w:r>
      <w:r w:rsidRPr="00A036D8">
        <w:rPr>
          <w:b/>
        </w:rPr>
        <w:t>105</w:t>
      </w:r>
      <w:r w:rsidRPr="00A036D8">
        <w:t>(2): 155-61.</w:t>
      </w:r>
    </w:p>
    <w:p w:rsidR="00A036D8" w:rsidRPr="00A036D8" w:rsidRDefault="00A036D8" w:rsidP="00A036D8">
      <w:pPr>
        <w:pStyle w:val="EndNoteBibliography"/>
        <w:spacing w:after="0"/>
      </w:pPr>
      <w:r w:rsidRPr="00A036D8">
        <w:t>73.</w:t>
      </w:r>
      <w:r w:rsidRPr="00A036D8">
        <w:tab/>
        <w:t xml:space="preserve">Raghove P, Jaiswal R, Singh K. Evaluating the effect of preoperative oral gabapentin on postoperative pain in patients receiving spinal anaesthesia for lower limb surgery. </w:t>
      </w:r>
      <w:r w:rsidRPr="00A036D8">
        <w:rPr>
          <w:i/>
        </w:rPr>
        <w:t>Southern African Journal of Anaesthesia and Analgesia</w:t>
      </w:r>
      <w:r w:rsidRPr="00A036D8">
        <w:t xml:space="preserve"> 2010; </w:t>
      </w:r>
      <w:r w:rsidRPr="00A036D8">
        <w:rPr>
          <w:b/>
        </w:rPr>
        <w:t>16</w:t>
      </w:r>
      <w:r w:rsidRPr="00A036D8">
        <w:t>(6): 9-12.</w:t>
      </w:r>
    </w:p>
    <w:p w:rsidR="00A036D8" w:rsidRPr="00A036D8" w:rsidRDefault="00A036D8" w:rsidP="00A036D8">
      <w:pPr>
        <w:pStyle w:val="EndNoteBibliography"/>
        <w:spacing w:after="0"/>
      </w:pPr>
      <w:r w:rsidRPr="00A036D8">
        <w:t>74.</w:t>
      </w:r>
      <w:r w:rsidRPr="00A036D8">
        <w:tab/>
        <w:t xml:space="preserve">Rapchuk IL, O'Connell L, Liessmann CD, Cornelissen HR, Fraser JF. Effect of gabapentin on pain after cardiac surgery: A randomised, double-blind, placebo-controlled trial. </w:t>
      </w:r>
      <w:r w:rsidRPr="00A036D8">
        <w:rPr>
          <w:i/>
        </w:rPr>
        <w:t>Anaesthesia &amp; Intensive Care</w:t>
      </w:r>
      <w:r w:rsidRPr="00A036D8">
        <w:t xml:space="preserve"> 2010; </w:t>
      </w:r>
      <w:r w:rsidRPr="00A036D8">
        <w:rPr>
          <w:b/>
        </w:rPr>
        <w:t>38</w:t>
      </w:r>
      <w:r w:rsidRPr="00A036D8">
        <w:t>(3): 445-51.</w:t>
      </w:r>
    </w:p>
    <w:p w:rsidR="00A036D8" w:rsidRPr="00A036D8" w:rsidRDefault="00A036D8" w:rsidP="00A036D8">
      <w:pPr>
        <w:pStyle w:val="EndNoteBibliography"/>
        <w:spacing w:after="0"/>
      </w:pPr>
      <w:r w:rsidRPr="00A036D8">
        <w:t>75.</w:t>
      </w:r>
      <w:r w:rsidRPr="00A036D8">
        <w:tab/>
        <w:t xml:space="preserve">Sanin L, Chelly J, Yang R, Cheung R, Lionberger D. Efficacy and safety of pregabalin in the treatment of postoperative pain following total knee arthroplasty: 14AP5–9. </w:t>
      </w:r>
      <w:r w:rsidRPr="00A036D8">
        <w:rPr>
          <w:i/>
        </w:rPr>
        <w:t>European journal of anaesthesiology</w:t>
      </w:r>
      <w:r w:rsidRPr="00A036D8">
        <w:t xml:space="preserve"> 2010; </w:t>
      </w:r>
      <w:r w:rsidRPr="00A036D8">
        <w:rPr>
          <w:b/>
        </w:rPr>
        <w:t>27</w:t>
      </w:r>
      <w:r w:rsidRPr="00A036D8">
        <w:t>(47): 205-6.</w:t>
      </w:r>
    </w:p>
    <w:p w:rsidR="00A036D8" w:rsidRPr="00A036D8" w:rsidRDefault="00A036D8" w:rsidP="00A036D8">
      <w:pPr>
        <w:pStyle w:val="EndNoteBibliography"/>
        <w:spacing w:after="0"/>
      </w:pPr>
      <w:r w:rsidRPr="00A036D8">
        <w:t>76.</w:t>
      </w:r>
      <w:r w:rsidRPr="00A036D8">
        <w:tab/>
        <w:t xml:space="preserve">Schulmeyer MCC, de la Maza J, Ovalle C, Farias C, Vives I. Analgesic effects of a single preoperative dose of pregabalin after laparoscopic sleeve gastrectomy. </w:t>
      </w:r>
      <w:r w:rsidRPr="00A036D8">
        <w:rPr>
          <w:i/>
        </w:rPr>
        <w:t>Obesity surgery</w:t>
      </w:r>
      <w:r w:rsidRPr="00A036D8">
        <w:t xml:space="preserve"> 2010; </w:t>
      </w:r>
      <w:r w:rsidRPr="00A036D8">
        <w:rPr>
          <w:b/>
        </w:rPr>
        <w:t>20</w:t>
      </w:r>
      <w:r w:rsidRPr="00A036D8">
        <w:t>(12): 1678-81.</w:t>
      </w:r>
    </w:p>
    <w:p w:rsidR="00A036D8" w:rsidRPr="00A036D8" w:rsidRDefault="00A036D8" w:rsidP="00A036D8">
      <w:pPr>
        <w:pStyle w:val="EndNoteBibliography"/>
        <w:spacing w:after="0"/>
      </w:pPr>
      <w:r w:rsidRPr="00A036D8">
        <w:t>77.</w:t>
      </w:r>
      <w:r w:rsidRPr="00A036D8">
        <w:tab/>
        <w:t xml:space="preserve">Srivastava U, Kumar A, Saxena S, Mishra AR, Saraswat N, Mishra S. Effect of preoperative gabapentin on postoperative pain and tramadol consumption after minilap open cholecystectomy: A randomized double-blind, placebo-controlled trial. </w:t>
      </w:r>
      <w:r w:rsidRPr="00A036D8">
        <w:rPr>
          <w:i/>
        </w:rPr>
        <w:t>European journal of anaesthesiology</w:t>
      </w:r>
      <w:r w:rsidRPr="00A036D8">
        <w:t xml:space="preserve"> 2010; </w:t>
      </w:r>
      <w:r w:rsidRPr="00A036D8">
        <w:rPr>
          <w:b/>
        </w:rPr>
        <w:t>27</w:t>
      </w:r>
      <w:r w:rsidRPr="00A036D8">
        <w:t>(4): 331-5.</w:t>
      </w:r>
    </w:p>
    <w:p w:rsidR="00A036D8" w:rsidRPr="00A036D8" w:rsidRDefault="00A036D8" w:rsidP="00A036D8">
      <w:pPr>
        <w:pStyle w:val="EndNoteBibliography"/>
        <w:spacing w:after="0"/>
      </w:pPr>
      <w:r w:rsidRPr="00A036D8">
        <w:t>78.</w:t>
      </w:r>
      <w:r w:rsidRPr="00A036D8">
        <w:tab/>
        <w:t xml:space="preserve">Tirault M, Foucan L, Debaene B, et al. Gabapentin premedication: Assessment of preoperative anxiolysis and postoperative patient satisfaction. </w:t>
      </w:r>
      <w:r w:rsidRPr="00A036D8">
        <w:rPr>
          <w:i/>
        </w:rPr>
        <w:t>Acta anaesthesiologica Belgica</w:t>
      </w:r>
      <w:r w:rsidRPr="00A036D8">
        <w:t xml:space="preserve"> 2010; </w:t>
      </w:r>
      <w:r w:rsidRPr="00A036D8">
        <w:rPr>
          <w:b/>
        </w:rPr>
        <w:t>61</w:t>
      </w:r>
      <w:r w:rsidRPr="00A036D8">
        <w:t>(4): 203-9.</w:t>
      </w:r>
    </w:p>
    <w:p w:rsidR="00A036D8" w:rsidRPr="00A036D8" w:rsidRDefault="00A036D8" w:rsidP="00A036D8">
      <w:pPr>
        <w:pStyle w:val="EndNoteBibliography"/>
        <w:spacing w:after="0"/>
      </w:pPr>
      <w:r w:rsidRPr="00A036D8">
        <w:t>79.</w:t>
      </w:r>
      <w:r w:rsidRPr="00A036D8">
        <w:tab/>
        <w:t xml:space="preserve">Wang H, Gargano C, Lukac S, et al. An enhanced bunionectomy model as a potential tool for early decision-making in the development of new analgesics. </w:t>
      </w:r>
      <w:r w:rsidRPr="00A036D8">
        <w:rPr>
          <w:i/>
        </w:rPr>
        <w:t>Advances in therapy</w:t>
      </w:r>
      <w:r w:rsidRPr="00A036D8">
        <w:t xml:space="preserve"> 2010; </w:t>
      </w:r>
      <w:r w:rsidRPr="00A036D8">
        <w:rPr>
          <w:b/>
        </w:rPr>
        <w:t>27</w:t>
      </w:r>
      <w:r w:rsidRPr="00A036D8">
        <w:t>(12): 963-80.</w:t>
      </w:r>
    </w:p>
    <w:p w:rsidR="00A036D8" w:rsidRPr="00A036D8" w:rsidRDefault="00A036D8" w:rsidP="00A036D8">
      <w:pPr>
        <w:pStyle w:val="EndNoteBibliography"/>
        <w:spacing w:after="0"/>
      </w:pPr>
      <w:r w:rsidRPr="00A036D8">
        <w:t>80.</w:t>
      </w:r>
      <w:r w:rsidRPr="00A036D8">
        <w:tab/>
        <w:t xml:space="preserve">Ghai A, Gupta M, Hooda S, Singla D, Wadhera R. A randomized controlled trial to compare pregabalin with gabapentin for postoperative pain in abdominal hysterectomy. </w:t>
      </w:r>
      <w:r w:rsidRPr="00A036D8">
        <w:rPr>
          <w:i/>
        </w:rPr>
        <w:t>Saudi journal of anaesthesia</w:t>
      </w:r>
      <w:r w:rsidRPr="00A036D8">
        <w:t xml:space="preserve"> 2011; </w:t>
      </w:r>
      <w:r w:rsidRPr="00A036D8">
        <w:rPr>
          <w:b/>
        </w:rPr>
        <w:t>5</w:t>
      </w:r>
      <w:r w:rsidRPr="00A036D8">
        <w:t>(3): 252-7.</w:t>
      </w:r>
    </w:p>
    <w:p w:rsidR="00A036D8" w:rsidRPr="00A036D8" w:rsidRDefault="00A036D8" w:rsidP="00A036D8">
      <w:pPr>
        <w:pStyle w:val="EndNoteBibliography"/>
        <w:spacing w:after="0"/>
      </w:pPr>
      <w:r w:rsidRPr="00A036D8">
        <w:t>81.</w:t>
      </w:r>
      <w:r w:rsidRPr="00A036D8">
        <w:tab/>
        <w:t xml:space="preserve">Gonano C, Latzke D, Sabeti-Aschraf M, Kettner SC, Chiari A, Gustorff B. The anxiolytic effect of pregabalin in outpatients undergoing minor orthopaedic surgery. </w:t>
      </w:r>
      <w:r w:rsidRPr="00A036D8">
        <w:rPr>
          <w:i/>
        </w:rPr>
        <w:t>Journal of Psychopharmacology</w:t>
      </w:r>
      <w:r w:rsidRPr="00A036D8">
        <w:t xml:space="preserve"> 2011; </w:t>
      </w:r>
      <w:r w:rsidRPr="00A036D8">
        <w:rPr>
          <w:b/>
        </w:rPr>
        <w:t>25</w:t>
      </w:r>
      <w:r w:rsidRPr="00A036D8">
        <w:t>(2): 249-53.</w:t>
      </w:r>
    </w:p>
    <w:p w:rsidR="00A036D8" w:rsidRPr="00A036D8" w:rsidRDefault="00A036D8" w:rsidP="00A036D8">
      <w:pPr>
        <w:pStyle w:val="EndNoteBibliography"/>
        <w:spacing w:after="0"/>
      </w:pPr>
      <w:r w:rsidRPr="00A036D8">
        <w:t>82.</w:t>
      </w:r>
      <w:r w:rsidRPr="00A036D8">
        <w:tab/>
        <w:t xml:space="preserve">Gupta K, Sharma D, Gupta PK. Oral premedication with pregabalin or clonidine for hemodynamic stability during laryngoscopy and laparoscopic cholecystectomy: A comparative evaluation. </w:t>
      </w:r>
      <w:r w:rsidRPr="00A036D8">
        <w:rPr>
          <w:i/>
        </w:rPr>
        <w:t>Saudi journal of anaesthesia</w:t>
      </w:r>
      <w:r w:rsidRPr="00A036D8">
        <w:t xml:space="preserve"> 2011; </w:t>
      </w:r>
      <w:r w:rsidRPr="00A036D8">
        <w:rPr>
          <w:b/>
        </w:rPr>
        <w:t>5</w:t>
      </w:r>
      <w:r w:rsidRPr="00A036D8">
        <w:t>(2): 179-84.</w:t>
      </w:r>
    </w:p>
    <w:p w:rsidR="00A036D8" w:rsidRPr="00A036D8" w:rsidRDefault="00A036D8" w:rsidP="00A036D8">
      <w:pPr>
        <w:pStyle w:val="EndNoteBibliography"/>
        <w:spacing w:after="0"/>
      </w:pPr>
      <w:r w:rsidRPr="00A036D8">
        <w:t>83.</w:t>
      </w:r>
      <w:r w:rsidRPr="00A036D8">
        <w:tab/>
        <w:t xml:space="preserve">Gupta K, Bansal P, Gupta PK, Singh YP. </w:t>
      </w:r>
      <w:r w:rsidR="0094518C">
        <w:t>Pregabalin</w:t>
      </w:r>
      <w:r w:rsidRPr="00A036D8">
        <w:t xml:space="preserve"> premedication - a new treatment option for hemodynamic stability during general anesthesia: A prospective study. </w:t>
      </w:r>
      <w:r w:rsidRPr="00A036D8">
        <w:rPr>
          <w:i/>
        </w:rPr>
        <w:t>Albang Maqalat Wa Abhat Fi Altahdir Waalinas</w:t>
      </w:r>
      <w:r w:rsidRPr="00A036D8">
        <w:t xml:space="preserve"> 2011; </w:t>
      </w:r>
      <w:r w:rsidRPr="00A036D8">
        <w:rPr>
          <w:b/>
        </w:rPr>
        <w:t>5</w:t>
      </w:r>
      <w:r w:rsidRPr="00A036D8">
        <w:t>(1): 57-62.</w:t>
      </w:r>
    </w:p>
    <w:p w:rsidR="00A036D8" w:rsidRPr="00A036D8" w:rsidRDefault="00A036D8" w:rsidP="00A036D8">
      <w:pPr>
        <w:pStyle w:val="EndNoteBibliography"/>
        <w:spacing w:after="0"/>
      </w:pPr>
      <w:r w:rsidRPr="00A036D8">
        <w:t>84.</w:t>
      </w:r>
      <w:r w:rsidRPr="00A036D8">
        <w:tab/>
        <w:t xml:space="preserve">Hegarty DA, Shorten GD. A randomised, placebo-controlled trial of the effects of preoperative pregabalin on pain intensity and opioid consumption following lumbar discectomy. </w:t>
      </w:r>
      <w:r w:rsidRPr="00A036D8">
        <w:rPr>
          <w:i/>
        </w:rPr>
        <w:t>The Korean journal of pain</w:t>
      </w:r>
      <w:r w:rsidRPr="00A036D8">
        <w:t xml:space="preserve"> 2011; </w:t>
      </w:r>
      <w:r w:rsidRPr="00A036D8">
        <w:rPr>
          <w:b/>
        </w:rPr>
        <w:t>24</w:t>
      </w:r>
      <w:r w:rsidRPr="00A036D8">
        <w:t>(1): 22-30.</w:t>
      </w:r>
    </w:p>
    <w:p w:rsidR="00A036D8" w:rsidRPr="00A036D8" w:rsidRDefault="00A036D8" w:rsidP="00A036D8">
      <w:pPr>
        <w:pStyle w:val="EndNoteBibliography"/>
        <w:spacing w:after="0"/>
      </w:pPr>
      <w:r w:rsidRPr="00A036D8">
        <w:t>85.</w:t>
      </w:r>
      <w:r w:rsidRPr="00A036D8">
        <w:tab/>
        <w:t xml:space="preserve">Khahi MP, Yaghooti AA, Marashi SH, Nadjafi A. Effect of pre-emptive gabapentin on postoperative pain following lower extremity orthopaedic surgery under spinal anaesthesia. </w:t>
      </w:r>
      <w:r w:rsidRPr="00A036D8">
        <w:rPr>
          <w:i/>
        </w:rPr>
        <w:t>Singapore medical journal</w:t>
      </w:r>
      <w:r w:rsidRPr="00A036D8">
        <w:t xml:space="preserve"> 2011; </w:t>
      </w:r>
      <w:r w:rsidRPr="00A036D8">
        <w:rPr>
          <w:b/>
        </w:rPr>
        <w:t>52</w:t>
      </w:r>
      <w:r w:rsidRPr="00A036D8">
        <w:t>(12): 879-82.</w:t>
      </w:r>
    </w:p>
    <w:p w:rsidR="00A036D8" w:rsidRPr="00A036D8" w:rsidRDefault="00A036D8" w:rsidP="00A036D8">
      <w:pPr>
        <w:pStyle w:val="EndNoteBibliography"/>
        <w:spacing w:after="0"/>
      </w:pPr>
      <w:r w:rsidRPr="00A036D8">
        <w:t>86.</w:t>
      </w:r>
      <w:r w:rsidRPr="00A036D8">
        <w:tab/>
        <w:t xml:space="preserve">Khan ZH, Rahimi M, Makarem J, Khan RH. Optimal dose of pre-incision/post-incision gabapentin for pain relief following lumbar laminectomy: A randomized study. </w:t>
      </w:r>
      <w:r w:rsidRPr="00A036D8">
        <w:rPr>
          <w:i/>
        </w:rPr>
        <w:t>Acta anaesthesiologica Scandinavica</w:t>
      </w:r>
      <w:r w:rsidRPr="00A036D8">
        <w:t xml:space="preserve"> 2011; </w:t>
      </w:r>
      <w:r w:rsidRPr="00A036D8">
        <w:rPr>
          <w:b/>
        </w:rPr>
        <w:t>55</w:t>
      </w:r>
      <w:r w:rsidRPr="00A036D8">
        <w:t>(3): 306-12.</w:t>
      </w:r>
    </w:p>
    <w:p w:rsidR="00A036D8" w:rsidRPr="00A036D8" w:rsidRDefault="00A036D8" w:rsidP="00A036D8">
      <w:pPr>
        <w:pStyle w:val="EndNoteBibliography"/>
        <w:spacing w:after="0"/>
      </w:pPr>
      <w:r w:rsidRPr="00A036D8">
        <w:t>87.</w:t>
      </w:r>
      <w:r w:rsidRPr="00A036D8">
        <w:tab/>
        <w:t xml:space="preserve">Kim SY, Song JW, Park B, Park S, An YJ, Shim YH. </w:t>
      </w:r>
      <w:r w:rsidR="0094518C">
        <w:t>Pregabalin</w:t>
      </w:r>
      <w:r w:rsidRPr="00A036D8">
        <w:t xml:space="preserve"> reduces post-operative pain after mastectomy: A double-blind, randomized, placebo-controlled study. </w:t>
      </w:r>
      <w:r w:rsidRPr="00A036D8">
        <w:rPr>
          <w:i/>
        </w:rPr>
        <w:t>Acta anaesthesiologica Scandinavica</w:t>
      </w:r>
      <w:r w:rsidRPr="00A036D8">
        <w:t xml:space="preserve"> 2011; </w:t>
      </w:r>
      <w:r w:rsidRPr="00A036D8">
        <w:rPr>
          <w:b/>
        </w:rPr>
        <w:t>55</w:t>
      </w:r>
      <w:r w:rsidRPr="00A036D8">
        <w:t>(3): 290-6.</w:t>
      </w:r>
    </w:p>
    <w:p w:rsidR="00A036D8" w:rsidRPr="00A036D8" w:rsidRDefault="00A036D8" w:rsidP="00A036D8">
      <w:pPr>
        <w:pStyle w:val="EndNoteBibliography"/>
        <w:spacing w:after="0"/>
      </w:pPr>
      <w:r w:rsidRPr="00A036D8">
        <w:t>88.</w:t>
      </w:r>
      <w:r w:rsidRPr="00A036D8">
        <w:tab/>
        <w:t xml:space="preserve">Kim JC, Choi YS, Kim KN, Shim JK, Lee JY, Kwak YL. Effective dose of peri-operative oral pregabalin as an adjunct to multimodal analgesic regimen in lumbar spinal fusion surgery. </w:t>
      </w:r>
      <w:r w:rsidRPr="00A036D8">
        <w:rPr>
          <w:i/>
        </w:rPr>
        <w:t>Spine</w:t>
      </w:r>
      <w:r w:rsidRPr="00A036D8">
        <w:t xml:space="preserve"> 2011; </w:t>
      </w:r>
      <w:r w:rsidRPr="00A036D8">
        <w:rPr>
          <w:b/>
        </w:rPr>
        <w:t>36</w:t>
      </w:r>
      <w:r w:rsidRPr="00A036D8">
        <w:t>(6): 428-33.</w:t>
      </w:r>
    </w:p>
    <w:p w:rsidR="00A036D8" w:rsidRPr="00A036D8" w:rsidRDefault="00A036D8" w:rsidP="00A036D8">
      <w:pPr>
        <w:pStyle w:val="EndNoteBibliography"/>
        <w:spacing w:after="0"/>
      </w:pPr>
      <w:r w:rsidRPr="00A036D8">
        <w:t>89.</w:t>
      </w:r>
      <w:r w:rsidRPr="00A036D8">
        <w:tab/>
        <w:t xml:space="preserve">Kohli M, Murali T, Gupta R, Khan P, Bogra J. Optimization of subarachanoid block by oral pregabalin for hysterectomy. </w:t>
      </w:r>
      <w:r w:rsidRPr="00A036D8">
        <w:rPr>
          <w:i/>
        </w:rPr>
        <w:t>Journal of Anaesthesiology Clinical Pharmacology</w:t>
      </w:r>
      <w:r w:rsidRPr="00A036D8">
        <w:t xml:space="preserve"> 2011; </w:t>
      </w:r>
      <w:r w:rsidRPr="00A036D8">
        <w:rPr>
          <w:b/>
        </w:rPr>
        <w:t>27</w:t>
      </w:r>
      <w:r w:rsidRPr="00A036D8">
        <w:t>(1): 101-5.</w:t>
      </w:r>
    </w:p>
    <w:p w:rsidR="00A036D8" w:rsidRPr="00A036D8" w:rsidRDefault="00A036D8" w:rsidP="00A036D8">
      <w:pPr>
        <w:pStyle w:val="EndNoteBibliography"/>
        <w:spacing w:after="0"/>
      </w:pPr>
      <w:r w:rsidRPr="00A036D8">
        <w:t>90.</w:t>
      </w:r>
      <w:r w:rsidRPr="00A036D8">
        <w:tab/>
        <w:t xml:space="preserve">Kuhnle MD, Ryan DS, Coe CD, et al. Oral gabapentin for photorefractive keratectomy pain. </w:t>
      </w:r>
      <w:r w:rsidRPr="00A036D8">
        <w:rPr>
          <w:i/>
        </w:rPr>
        <w:t>Journal of Cataract &amp; Refractive Surgery</w:t>
      </w:r>
      <w:r w:rsidRPr="00A036D8">
        <w:t xml:space="preserve"> 2011; </w:t>
      </w:r>
      <w:r w:rsidRPr="00A036D8">
        <w:rPr>
          <w:b/>
        </w:rPr>
        <w:t>37</w:t>
      </w:r>
      <w:r w:rsidRPr="00A036D8">
        <w:t>(2): 364-9.</w:t>
      </w:r>
    </w:p>
    <w:p w:rsidR="00A036D8" w:rsidRPr="00A036D8" w:rsidRDefault="00A036D8" w:rsidP="00A036D8">
      <w:pPr>
        <w:pStyle w:val="EndNoteBibliography"/>
        <w:spacing w:after="0"/>
      </w:pPr>
      <w:r w:rsidRPr="00A036D8">
        <w:t>91.</w:t>
      </w:r>
      <w:r w:rsidRPr="00A036D8">
        <w:tab/>
        <w:t xml:space="preserve">Macheridou AM, M.; Giannopoulou, A.; Vaivai, A.; Karafotia, A.; Michaloliakou, C. A randomized controlled trial of preoperative administration of pregabalin for acute pain after radical modified mastectomy. </w:t>
      </w:r>
      <w:r w:rsidRPr="00A036D8">
        <w:rPr>
          <w:i/>
        </w:rPr>
        <w:t>European journal of anaesthesiology</w:t>
      </w:r>
      <w:r w:rsidRPr="00A036D8">
        <w:t xml:space="preserve"> 2011; </w:t>
      </w:r>
      <w:r w:rsidRPr="00A036D8">
        <w:rPr>
          <w:b/>
        </w:rPr>
        <w:t>28</w:t>
      </w:r>
      <w:r w:rsidRPr="00A036D8">
        <w:t>: 197.</w:t>
      </w:r>
    </w:p>
    <w:p w:rsidR="00A036D8" w:rsidRPr="00A036D8" w:rsidRDefault="00A036D8" w:rsidP="00A036D8">
      <w:pPr>
        <w:pStyle w:val="EndNoteBibliography"/>
        <w:spacing w:after="0"/>
      </w:pPr>
      <w:r w:rsidRPr="00A036D8">
        <w:t>92.</w:t>
      </w:r>
      <w:r w:rsidRPr="00A036D8">
        <w:tab/>
        <w:t xml:space="preserve">Moore A, Costello J, Wieczorek P, Shah V, Taddio A, Carvalho JCA. Gabapentin improves postcesarean delivery pain management: A randomized, placebo-controlled trial. </w:t>
      </w:r>
      <w:r w:rsidRPr="00A036D8">
        <w:rPr>
          <w:i/>
        </w:rPr>
        <w:t>Anesthesia &amp; Analgesia</w:t>
      </w:r>
      <w:r w:rsidRPr="00A036D8">
        <w:t xml:space="preserve"> 2011; </w:t>
      </w:r>
      <w:r w:rsidRPr="00A036D8">
        <w:rPr>
          <w:b/>
        </w:rPr>
        <w:t>112</w:t>
      </w:r>
      <w:r w:rsidRPr="00A036D8">
        <w:t>(1): 167-73.</w:t>
      </w:r>
    </w:p>
    <w:p w:rsidR="00A036D8" w:rsidRPr="00A036D8" w:rsidRDefault="00A036D8" w:rsidP="00A036D8">
      <w:pPr>
        <w:pStyle w:val="EndNoteBibliography"/>
        <w:spacing w:after="0"/>
      </w:pPr>
      <w:r w:rsidRPr="00A036D8">
        <w:t>93.</w:t>
      </w:r>
      <w:r w:rsidRPr="00A036D8">
        <w:tab/>
        <w:t xml:space="preserve">Ozgencil E, Yalcin S, Tuna H, Yorukoglu D, Kecik Y. Perioperative administration of gabapentin 1,200 mg day-1 and pregabalin 300 mg day-1 for pain following lumbar laminectomy and discectomy: A randomised, double-blinded, placebo-controlled study. </w:t>
      </w:r>
      <w:r w:rsidRPr="00A036D8">
        <w:rPr>
          <w:i/>
        </w:rPr>
        <w:t>Singapore medical journal</w:t>
      </w:r>
      <w:r w:rsidRPr="00A036D8">
        <w:t xml:space="preserve"> 2011; </w:t>
      </w:r>
      <w:r w:rsidRPr="00A036D8">
        <w:rPr>
          <w:b/>
        </w:rPr>
        <w:t>52</w:t>
      </w:r>
      <w:r w:rsidRPr="00A036D8">
        <w:t>(12): 883-9.</w:t>
      </w:r>
    </w:p>
    <w:p w:rsidR="00A036D8" w:rsidRPr="00A036D8" w:rsidRDefault="00A036D8" w:rsidP="00A036D8">
      <w:pPr>
        <w:pStyle w:val="EndNoteBibliography"/>
        <w:spacing w:after="0"/>
      </w:pPr>
      <w:r w:rsidRPr="00A036D8">
        <w:t>94.</w:t>
      </w:r>
      <w:r w:rsidRPr="00A036D8">
        <w:tab/>
        <w:t xml:space="preserve">Pesonen A, Suojaranta-Ylinen R, Hammarn E, et al. </w:t>
      </w:r>
      <w:r w:rsidR="0094518C">
        <w:t>Pregabalin</w:t>
      </w:r>
      <w:r w:rsidRPr="00A036D8">
        <w:t xml:space="preserve"> has an opioid-sparing effect in elderly patients after cardiac surgery: A randomized placebo-controlled trial. </w:t>
      </w:r>
      <w:r w:rsidRPr="00A036D8">
        <w:rPr>
          <w:i/>
        </w:rPr>
        <w:t>British journal of anaesthesia</w:t>
      </w:r>
      <w:r w:rsidRPr="00A036D8">
        <w:t xml:space="preserve"> 2011; </w:t>
      </w:r>
      <w:r w:rsidRPr="00A036D8">
        <w:rPr>
          <w:b/>
        </w:rPr>
        <w:t>106</w:t>
      </w:r>
      <w:r w:rsidRPr="00A036D8">
        <w:t>(6): 873-81.</w:t>
      </w:r>
    </w:p>
    <w:p w:rsidR="00A036D8" w:rsidRPr="00A036D8" w:rsidRDefault="00A036D8" w:rsidP="00A036D8">
      <w:pPr>
        <w:pStyle w:val="EndNoteBibliography"/>
        <w:spacing w:after="0"/>
      </w:pPr>
      <w:r w:rsidRPr="00A036D8">
        <w:t>95.</w:t>
      </w:r>
      <w:r w:rsidRPr="00A036D8">
        <w:tab/>
        <w:t xml:space="preserve">Przesmycki K, Wiater-Koziol E, Kotarski J, et al. Effect of pre-emptive pregabalin on pain intensity and morphine requirement after hysterectomy. </w:t>
      </w:r>
      <w:r w:rsidRPr="00A036D8">
        <w:rPr>
          <w:i/>
        </w:rPr>
        <w:t>Anestezjologia intensywna terapia</w:t>
      </w:r>
      <w:r w:rsidRPr="00A036D8">
        <w:t xml:space="preserve"> 2011; </w:t>
      </w:r>
      <w:r w:rsidRPr="00A036D8">
        <w:rPr>
          <w:b/>
        </w:rPr>
        <w:t>43</w:t>
      </w:r>
      <w:r w:rsidRPr="00A036D8">
        <w:t>(1): 14-7.</w:t>
      </w:r>
    </w:p>
    <w:p w:rsidR="00A036D8" w:rsidRPr="00A036D8" w:rsidRDefault="00A036D8" w:rsidP="00A036D8">
      <w:pPr>
        <w:pStyle w:val="EndNoteBibliography"/>
        <w:spacing w:after="0"/>
      </w:pPr>
      <w:r w:rsidRPr="00A036D8">
        <w:t>96.</w:t>
      </w:r>
      <w:r w:rsidRPr="00A036D8">
        <w:tab/>
        <w:t xml:space="preserve">Soltanzadeh M, Ebad A, Pipelzadeh MR, et al. Gabapentin may relieve post-coronary artery bypass graft pain: A double blind randomized clinical trial. </w:t>
      </w:r>
      <w:r w:rsidRPr="00A036D8">
        <w:rPr>
          <w:i/>
        </w:rPr>
        <w:t>International Cardiovascular Research Journal</w:t>
      </w:r>
      <w:r w:rsidRPr="00A036D8">
        <w:t xml:space="preserve"> 2011; </w:t>
      </w:r>
      <w:r w:rsidRPr="00A036D8">
        <w:rPr>
          <w:b/>
        </w:rPr>
        <w:t>5</w:t>
      </w:r>
      <w:r w:rsidRPr="00A036D8">
        <w:t>(3): 79-82.</w:t>
      </w:r>
    </w:p>
    <w:p w:rsidR="00A036D8" w:rsidRPr="00A036D8" w:rsidRDefault="00A036D8" w:rsidP="00A036D8">
      <w:pPr>
        <w:pStyle w:val="EndNoteBibliography"/>
        <w:spacing w:after="0"/>
      </w:pPr>
      <w:r w:rsidRPr="00A036D8">
        <w:t>97.</w:t>
      </w:r>
      <w:r w:rsidRPr="00A036D8">
        <w:tab/>
        <w:t xml:space="preserve">Spence D, Goff J, Mohan E, Bowen K, Osborne L, Maye J. Perioperative administration of gabapentin for shoulder arthroscopy: A prospective, randomized, double-blind, placebo-controlled study. </w:t>
      </w:r>
      <w:r w:rsidRPr="00A036D8">
        <w:rPr>
          <w:i/>
        </w:rPr>
        <w:t>AANA journal</w:t>
      </w:r>
      <w:r w:rsidRPr="00A036D8">
        <w:t xml:space="preserve"> 2011; </w:t>
      </w:r>
      <w:r w:rsidRPr="00A036D8">
        <w:rPr>
          <w:b/>
        </w:rPr>
        <w:t>79</w:t>
      </w:r>
      <w:r w:rsidRPr="00A036D8">
        <w:t>(4): S43-50.</w:t>
      </w:r>
    </w:p>
    <w:p w:rsidR="00A036D8" w:rsidRPr="00A036D8" w:rsidRDefault="00A036D8" w:rsidP="00A036D8">
      <w:pPr>
        <w:pStyle w:val="EndNoteBibliography"/>
        <w:spacing w:after="0"/>
      </w:pPr>
      <w:r w:rsidRPr="00A036D8">
        <w:t>98.</w:t>
      </w:r>
      <w:r w:rsidRPr="00A036D8">
        <w:tab/>
        <w:t xml:space="preserve">Spreng UJ, Dahl V, Rãder J. Effect of a single dose of pregabalin on post-operative pain and pre-operative anxiety in patients undergoing discectomy. </w:t>
      </w:r>
      <w:r w:rsidRPr="00A036D8">
        <w:rPr>
          <w:i/>
        </w:rPr>
        <w:t>Acta anaesthesiologica Scandinavica</w:t>
      </w:r>
      <w:r w:rsidRPr="00A036D8">
        <w:t xml:space="preserve"> 2011; </w:t>
      </w:r>
      <w:r w:rsidRPr="00A036D8">
        <w:rPr>
          <w:b/>
        </w:rPr>
        <w:t>55</w:t>
      </w:r>
      <w:r w:rsidRPr="00A036D8">
        <w:t>(5): 571-6.</w:t>
      </w:r>
    </w:p>
    <w:p w:rsidR="00A036D8" w:rsidRPr="00A036D8" w:rsidRDefault="00A036D8" w:rsidP="00A036D8">
      <w:pPr>
        <w:pStyle w:val="EndNoteBibliography"/>
        <w:spacing w:after="0"/>
      </w:pPr>
      <w:r w:rsidRPr="00A036D8">
        <w:t>99.</w:t>
      </w:r>
      <w:r w:rsidRPr="00A036D8">
        <w:tab/>
        <w:t xml:space="preserve">Ucak A, Onan B, Sen H, Selcuk I, Turan A, Yilmaz AT. The effects of gabapentin on acute and chronic postoperative pain after coronary artery bypass graft surgery. </w:t>
      </w:r>
      <w:r w:rsidRPr="00A036D8">
        <w:rPr>
          <w:i/>
        </w:rPr>
        <w:t>Journal of Cardiothoracic &amp; Vascular Anesthesia</w:t>
      </w:r>
      <w:r w:rsidRPr="00A036D8">
        <w:t xml:space="preserve"> 2011; </w:t>
      </w:r>
      <w:r w:rsidRPr="00A036D8">
        <w:rPr>
          <w:b/>
        </w:rPr>
        <w:t>25</w:t>
      </w:r>
      <w:r w:rsidRPr="00A036D8">
        <w:t>(5): 824-9.</w:t>
      </w:r>
    </w:p>
    <w:p w:rsidR="00A036D8" w:rsidRPr="00A036D8" w:rsidRDefault="00A036D8" w:rsidP="00A036D8">
      <w:pPr>
        <w:pStyle w:val="EndNoteBibliography"/>
        <w:spacing w:after="0"/>
      </w:pPr>
      <w:r w:rsidRPr="00A036D8">
        <w:t>100.</w:t>
      </w:r>
      <w:r w:rsidRPr="00A036D8">
        <w:tab/>
        <w:t xml:space="preserve">Vahedi P, Shimia M, Aghamohammadi D, et al. Does preemptive gabapentin reduce morphine consumption and remaining leg pain after lumbar discectomy? A randomized double-blind, placebo-controlled clinical trial. </w:t>
      </w:r>
      <w:r w:rsidRPr="00A036D8">
        <w:rPr>
          <w:i/>
        </w:rPr>
        <w:t>Neurosurgery Quarterly</w:t>
      </w:r>
      <w:r w:rsidRPr="00A036D8">
        <w:t xml:space="preserve"> 2011; </w:t>
      </w:r>
      <w:r w:rsidRPr="00A036D8">
        <w:rPr>
          <w:b/>
        </w:rPr>
        <w:t>21</w:t>
      </w:r>
      <w:r w:rsidRPr="00A036D8">
        <w:t>(2): 114-20.</w:t>
      </w:r>
    </w:p>
    <w:p w:rsidR="00A036D8" w:rsidRPr="00A036D8" w:rsidRDefault="00A036D8" w:rsidP="00A036D8">
      <w:pPr>
        <w:pStyle w:val="EndNoteBibliography"/>
        <w:spacing w:after="0"/>
      </w:pPr>
      <w:r w:rsidRPr="00A036D8">
        <w:t>101.</w:t>
      </w:r>
      <w:r w:rsidRPr="00A036D8">
        <w:tab/>
        <w:t xml:space="preserve">Yücel A, Özturk E, Aydoan MS, Durmuş M, Çolak C, Ersoy MÖ. Effects of 2 different doses of pregabalin on morphine consumption and pain after abdominal hysterectomy: A randomized, double-blind clinical trial. </w:t>
      </w:r>
      <w:r w:rsidRPr="00A036D8">
        <w:rPr>
          <w:i/>
        </w:rPr>
        <w:t>Current Therapeutic Research - Clinical and Experimental</w:t>
      </w:r>
      <w:r w:rsidRPr="00A036D8">
        <w:t xml:space="preserve"> 2011; </w:t>
      </w:r>
      <w:r w:rsidRPr="00A036D8">
        <w:rPr>
          <w:b/>
        </w:rPr>
        <w:t>72</w:t>
      </w:r>
      <w:r w:rsidRPr="00A036D8">
        <w:t>(4): 174-5.</w:t>
      </w:r>
    </w:p>
    <w:p w:rsidR="00A036D8" w:rsidRPr="00A036D8" w:rsidRDefault="00A036D8" w:rsidP="00A036D8">
      <w:pPr>
        <w:pStyle w:val="EndNoteBibliography"/>
        <w:spacing w:after="0"/>
      </w:pPr>
      <w:r w:rsidRPr="00A036D8">
        <w:t>102.</w:t>
      </w:r>
      <w:r w:rsidRPr="00A036D8">
        <w:tab/>
        <w:t xml:space="preserve">Adam F, Bordenave L, Sessler DI, Chauvin M. Effects of a single 1200-mg preoperative dose of gabapentin on anxiety and memory. </w:t>
      </w:r>
      <w:r w:rsidRPr="00A036D8">
        <w:rPr>
          <w:i/>
        </w:rPr>
        <w:t>Annales francaises d'anesthesie et de reanimation</w:t>
      </w:r>
      <w:r w:rsidRPr="00A036D8">
        <w:t xml:space="preserve"> 2012; </w:t>
      </w:r>
      <w:r w:rsidRPr="00A036D8">
        <w:rPr>
          <w:b/>
        </w:rPr>
        <w:t>31</w:t>
      </w:r>
      <w:r w:rsidRPr="00A036D8">
        <w:t>(10): 223-7.</w:t>
      </w:r>
    </w:p>
    <w:p w:rsidR="00A036D8" w:rsidRPr="00A036D8" w:rsidRDefault="00A036D8" w:rsidP="00A036D8">
      <w:pPr>
        <w:pStyle w:val="EndNoteBibliography"/>
        <w:spacing w:after="0"/>
      </w:pPr>
      <w:r w:rsidRPr="00A036D8">
        <w:t>103.</w:t>
      </w:r>
      <w:r w:rsidRPr="00A036D8">
        <w:tab/>
        <w:t xml:space="preserve">Ajori L, Nazari L, Mazloomfard MM, Amiri Z. Effects of gabapentin on postoperative pain, nausea and vomiting after abdominal hysterectomy: A double blind randomized clinical trial. </w:t>
      </w:r>
      <w:r w:rsidRPr="00A036D8">
        <w:rPr>
          <w:i/>
        </w:rPr>
        <w:t>Archives of Gynecology &amp; Obstetrics</w:t>
      </w:r>
      <w:r w:rsidRPr="00A036D8">
        <w:t xml:space="preserve"> 2012; </w:t>
      </w:r>
      <w:r w:rsidRPr="00A036D8">
        <w:rPr>
          <w:b/>
        </w:rPr>
        <w:t>285</w:t>
      </w:r>
      <w:r w:rsidRPr="00A036D8">
        <w:t>(3): 677-82.</w:t>
      </w:r>
    </w:p>
    <w:p w:rsidR="00A036D8" w:rsidRPr="00A036D8" w:rsidRDefault="00A036D8" w:rsidP="00A036D8">
      <w:pPr>
        <w:pStyle w:val="EndNoteBibliography"/>
        <w:spacing w:after="0"/>
      </w:pPr>
      <w:r w:rsidRPr="00A036D8">
        <w:t>104.</w:t>
      </w:r>
      <w:r w:rsidRPr="00A036D8">
        <w:tab/>
        <w:t xml:space="preserve">Akarsu T, Tür H, Bolat C, Özkaynak I. Comparison of pre-emptive pregabalin with placebo and diclofenac combination for postoperative analgesia and cognitive functions after laparoscopic cholecystectomy. </w:t>
      </w:r>
      <w:r w:rsidRPr="00A036D8">
        <w:rPr>
          <w:i/>
        </w:rPr>
        <w:t>Turkiye Klinikleri Journal of Medical Sciences</w:t>
      </w:r>
      <w:r w:rsidRPr="00A036D8">
        <w:t xml:space="preserve"> 2012; </w:t>
      </w:r>
      <w:r w:rsidRPr="00A036D8">
        <w:rPr>
          <w:b/>
        </w:rPr>
        <w:t>32</w:t>
      </w:r>
      <w:r w:rsidRPr="00A036D8">
        <w:t>(4): 963-70.</w:t>
      </w:r>
    </w:p>
    <w:p w:rsidR="00A036D8" w:rsidRPr="00A036D8" w:rsidRDefault="00A036D8" w:rsidP="00A036D8">
      <w:pPr>
        <w:pStyle w:val="EndNoteBibliography"/>
        <w:spacing w:after="0"/>
      </w:pPr>
      <w:r w:rsidRPr="00A036D8">
        <w:t>105.</w:t>
      </w:r>
      <w:r w:rsidRPr="00A036D8">
        <w:tab/>
        <w:t xml:space="preserve">Ali A, Babar KM. Comparison of preoperative dose of pregabalin with celecoxib for attenuation of postoperative pain after open cholecystectomy. </w:t>
      </w:r>
      <w:r w:rsidRPr="00A036D8">
        <w:rPr>
          <w:i/>
        </w:rPr>
        <w:t>Anaesthesia, Pain and Intensive Care</w:t>
      </w:r>
      <w:r w:rsidRPr="00A036D8">
        <w:t xml:space="preserve"> 2012; </w:t>
      </w:r>
      <w:r w:rsidRPr="00A036D8">
        <w:rPr>
          <w:b/>
        </w:rPr>
        <w:t>16</w:t>
      </w:r>
      <w:r w:rsidRPr="00A036D8">
        <w:t>(2): 137-41.</w:t>
      </w:r>
    </w:p>
    <w:p w:rsidR="00A036D8" w:rsidRPr="00A036D8" w:rsidRDefault="00A036D8" w:rsidP="00A036D8">
      <w:pPr>
        <w:pStyle w:val="EndNoteBibliography"/>
        <w:spacing w:after="0"/>
      </w:pPr>
      <w:r w:rsidRPr="00A036D8">
        <w:t>106.</w:t>
      </w:r>
      <w:r w:rsidRPr="00A036D8">
        <w:tab/>
        <w:t xml:space="preserve">Alimian M, Imani F, Hassani V, Rahimzadeh P, Sharifian M, Safari S. Effects of single-dose pregabalin on postoperative pain in dacryocystorhinostomy surgery. </w:t>
      </w:r>
      <w:r w:rsidRPr="00A036D8">
        <w:rPr>
          <w:i/>
        </w:rPr>
        <w:t>Anesth</w:t>
      </w:r>
      <w:r w:rsidRPr="00A036D8">
        <w:t xml:space="preserve"> 2012; </w:t>
      </w:r>
      <w:r w:rsidRPr="00A036D8">
        <w:rPr>
          <w:b/>
        </w:rPr>
        <w:t>2</w:t>
      </w:r>
      <w:r w:rsidRPr="00A036D8">
        <w:t>(2): 72-6.</w:t>
      </w:r>
    </w:p>
    <w:p w:rsidR="00A036D8" w:rsidRPr="00A036D8" w:rsidRDefault="00A036D8" w:rsidP="00A036D8">
      <w:pPr>
        <w:pStyle w:val="EndNoteBibliography"/>
        <w:spacing w:after="0"/>
      </w:pPr>
      <w:r w:rsidRPr="00A036D8">
        <w:t>107.</w:t>
      </w:r>
      <w:r w:rsidRPr="00A036D8">
        <w:tab/>
        <w:t xml:space="preserve">Bala I, Bharti N, Chaubey VK, Mandal AK. Efficacy of gabapentin for prevention of postoperative catheter-related bladder discomfort in patients undergoing transurethral resection of bladder tumor. </w:t>
      </w:r>
      <w:r w:rsidRPr="00A036D8">
        <w:rPr>
          <w:i/>
        </w:rPr>
        <w:t>Urology</w:t>
      </w:r>
      <w:r w:rsidRPr="00A036D8">
        <w:t xml:space="preserve"> 2012; </w:t>
      </w:r>
      <w:r w:rsidRPr="00A036D8">
        <w:rPr>
          <w:b/>
        </w:rPr>
        <w:t>79</w:t>
      </w:r>
      <w:r w:rsidRPr="00A036D8">
        <w:t>(4): 853-7.</w:t>
      </w:r>
    </w:p>
    <w:p w:rsidR="00A036D8" w:rsidRPr="00A036D8" w:rsidRDefault="00A036D8" w:rsidP="00A036D8">
      <w:pPr>
        <w:pStyle w:val="EndNoteBibliography"/>
        <w:spacing w:after="0"/>
      </w:pPr>
      <w:r w:rsidRPr="00A036D8">
        <w:t>108.</w:t>
      </w:r>
      <w:r w:rsidRPr="00A036D8">
        <w:tab/>
        <w:t xml:space="preserve">Balaban F, Yagar S, Ozgok A, Koc M, Gullapoglu H. A randomized, placebo-controlled study of pregabalin for postoperative pain intensity after laparoscopic cholecystectomy. </w:t>
      </w:r>
      <w:r w:rsidRPr="00A036D8">
        <w:rPr>
          <w:i/>
        </w:rPr>
        <w:t>Journal of clinical anesthesia</w:t>
      </w:r>
      <w:r w:rsidRPr="00A036D8">
        <w:t xml:space="preserve"> 2012; </w:t>
      </w:r>
      <w:r w:rsidRPr="00A036D8">
        <w:rPr>
          <w:b/>
        </w:rPr>
        <w:t>24</w:t>
      </w:r>
      <w:r w:rsidRPr="00A036D8">
        <w:t>(3): 175-8.</w:t>
      </w:r>
    </w:p>
    <w:p w:rsidR="00A036D8" w:rsidRPr="00A036D8" w:rsidRDefault="00A036D8" w:rsidP="00A036D8">
      <w:pPr>
        <w:pStyle w:val="EndNoteBibliography"/>
        <w:spacing w:after="0"/>
      </w:pPr>
      <w:r w:rsidRPr="00A036D8">
        <w:t>109.</w:t>
      </w:r>
      <w:r w:rsidRPr="00A036D8">
        <w:tab/>
        <w:t xml:space="preserve">Behdad S, Ayatollahi V, Bafghi AT, Tezerjani MD, Abrishamkar M. Effect of gabapentin on postoperative pain and operation complications: A randomized placebo controlled trial. </w:t>
      </w:r>
      <w:r w:rsidRPr="00A036D8">
        <w:rPr>
          <w:i/>
        </w:rPr>
        <w:t>The West Indian medical journal</w:t>
      </w:r>
      <w:r w:rsidRPr="00A036D8">
        <w:t xml:space="preserve"> 2012; </w:t>
      </w:r>
      <w:r w:rsidRPr="00A036D8">
        <w:rPr>
          <w:b/>
        </w:rPr>
        <w:t>61</w:t>
      </w:r>
      <w:r w:rsidRPr="00A036D8">
        <w:t>(2): 128-33.</w:t>
      </w:r>
    </w:p>
    <w:p w:rsidR="00A036D8" w:rsidRPr="00A036D8" w:rsidRDefault="00A036D8" w:rsidP="00A036D8">
      <w:pPr>
        <w:pStyle w:val="EndNoteBibliography"/>
        <w:spacing w:after="0"/>
      </w:pPr>
      <w:r w:rsidRPr="00A036D8">
        <w:t>110.</w:t>
      </w:r>
      <w:r w:rsidRPr="00A036D8">
        <w:tab/>
        <w:t xml:space="preserve">Bornemann-Cimenti H, Lederer AJ, Wejbora M, et al. Preoperative pregabalin administration significantly reduces postoperative opioid consumption and mechanical hyperalgesia after transperitoneal nephrectomy. </w:t>
      </w:r>
      <w:r w:rsidRPr="00A036D8">
        <w:rPr>
          <w:i/>
        </w:rPr>
        <w:t>British journal of anaesthesia</w:t>
      </w:r>
      <w:r w:rsidRPr="00A036D8">
        <w:t xml:space="preserve"> 2012; </w:t>
      </w:r>
      <w:r w:rsidRPr="00A036D8">
        <w:rPr>
          <w:b/>
        </w:rPr>
        <w:t>108</w:t>
      </w:r>
      <w:r w:rsidRPr="00A036D8">
        <w:t>(5): 845-9.</w:t>
      </w:r>
    </w:p>
    <w:p w:rsidR="00A036D8" w:rsidRPr="00A036D8" w:rsidRDefault="00A036D8" w:rsidP="00A036D8">
      <w:pPr>
        <w:pStyle w:val="EndNoteBibliography"/>
        <w:spacing w:after="0"/>
      </w:pPr>
      <w:r w:rsidRPr="00A036D8">
        <w:t>111.</w:t>
      </w:r>
      <w:r w:rsidRPr="00A036D8">
        <w:tab/>
        <w:t xml:space="preserve">Brindley GW. Pain control with total knee replacement (l12-078). 2012. </w:t>
      </w:r>
      <w:hyperlink r:id="rId6" w:history="1">
        <w:r w:rsidRPr="00A036D8">
          <w:rPr>
            <w:rStyle w:val="Hyperlien"/>
          </w:rPr>
          <w:t>https://clinicaltrials.gov/ct2/show/NCT01680549</w:t>
        </w:r>
      </w:hyperlink>
      <w:r w:rsidRPr="00A036D8">
        <w:t>.</w:t>
      </w:r>
    </w:p>
    <w:p w:rsidR="00A036D8" w:rsidRPr="00A036D8" w:rsidRDefault="00A036D8" w:rsidP="00A036D8">
      <w:pPr>
        <w:pStyle w:val="EndNoteBibliography"/>
        <w:spacing w:after="0"/>
      </w:pPr>
      <w:r w:rsidRPr="00A036D8">
        <w:t>112.</w:t>
      </w:r>
      <w:r w:rsidRPr="00A036D8">
        <w:tab/>
        <w:t xml:space="preserve">Chaparro LE, Clarke H, Valdes PA, Mira M, Duque L, Mitsakakis N. Adding pregabalin to a multimodal analgesic regimen does not reduce pain scores following cosmetic surgery: A randomized trial. </w:t>
      </w:r>
      <w:r w:rsidRPr="00A036D8">
        <w:rPr>
          <w:i/>
        </w:rPr>
        <w:t>Journal of anesthesia</w:t>
      </w:r>
      <w:r w:rsidRPr="00A036D8">
        <w:t xml:space="preserve"> 2012; </w:t>
      </w:r>
      <w:r w:rsidRPr="00A036D8">
        <w:rPr>
          <w:b/>
        </w:rPr>
        <w:t>26</w:t>
      </w:r>
      <w:r w:rsidRPr="00A036D8">
        <w:t>(6): 829-35.</w:t>
      </w:r>
    </w:p>
    <w:p w:rsidR="00A036D8" w:rsidRPr="00A036D8" w:rsidRDefault="00A036D8" w:rsidP="00A036D8">
      <w:pPr>
        <w:pStyle w:val="EndNoteBibliography"/>
        <w:spacing w:after="0"/>
      </w:pPr>
      <w:r w:rsidRPr="00A036D8">
        <w:t>113.</w:t>
      </w:r>
      <w:r w:rsidRPr="00A036D8">
        <w:tab/>
        <w:t xml:space="preserve">Chiravanich W, Oofuvong M, Kovitwanawong N. Single dose of gabapentin for prophylaxis intrathecal morphine-induced pruritus in orthopedic surgery: A randomized controlled trial. </w:t>
      </w:r>
      <w:r w:rsidRPr="00A036D8">
        <w:rPr>
          <w:i/>
        </w:rPr>
        <w:t>Journal of the Medical Association of Thailand</w:t>
      </w:r>
      <w:r w:rsidRPr="00A036D8">
        <w:t xml:space="preserve"> 2012; </w:t>
      </w:r>
      <w:r w:rsidRPr="00A036D8">
        <w:rPr>
          <w:b/>
        </w:rPr>
        <w:t>95</w:t>
      </w:r>
      <w:r w:rsidRPr="00A036D8">
        <w:t>(2): 186-90.</w:t>
      </w:r>
    </w:p>
    <w:p w:rsidR="00A036D8" w:rsidRPr="00A036D8" w:rsidRDefault="00A036D8" w:rsidP="00A036D8">
      <w:pPr>
        <w:pStyle w:val="EndNoteBibliography"/>
        <w:spacing w:after="0"/>
      </w:pPr>
      <w:r w:rsidRPr="00A036D8">
        <w:t>114.</w:t>
      </w:r>
      <w:r w:rsidRPr="00A036D8">
        <w:tab/>
        <w:t xml:space="preserve">Çinar D, Tunc¸ M, Sahin S, et al. Effect of oral pregabalin on postthoracotomy pain, pulmonary functions and postoperative epidural analgesia. </w:t>
      </w:r>
      <w:r w:rsidRPr="00A036D8">
        <w:rPr>
          <w:i/>
        </w:rPr>
        <w:t>Pain Practice</w:t>
      </w:r>
      <w:r w:rsidRPr="00A036D8">
        <w:t xml:space="preserve"> 2012; </w:t>
      </w:r>
      <w:r w:rsidRPr="00A036D8">
        <w:rPr>
          <w:b/>
        </w:rPr>
        <w:t>12</w:t>
      </w:r>
      <w:r w:rsidRPr="00A036D8">
        <w:t>: 139.</w:t>
      </w:r>
    </w:p>
    <w:p w:rsidR="00A036D8" w:rsidRPr="00A036D8" w:rsidRDefault="00A036D8" w:rsidP="00A036D8">
      <w:pPr>
        <w:pStyle w:val="EndNoteBibliography"/>
        <w:spacing w:after="0"/>
      </w:pPr>
      <w:r w:rsidRPr="00A036D8">
        <w:t>115.</w:t>
      </w:r>
      <w:r w:rsidRPr="00A036D8">
        <w:tab/>
        <w:t xml:space="preserve">Deniz MN, Sertoz N, Erhan E, Ugur G. Effects of preoperative gabapentin on postoperative pain after radical retropubic prostatectomy. </w:t>
      </w:r>
      <w:r w:rsidRPr="00A036D8">
        <w:rPr>
          <w:i/>
        </w:rPr>
        <w:t>Journal of International Medical Research</w:t>
      </w:r>
      <w:r w:rsidRPr="00A036D8">
        <w:t xml:space="preserve"> 2012; </w:t>
      </w:r>
      <w:r w:rsidRPr="00A036D8">
        <w:rPr>
          <w:b/>
        </w:rPr>
        <w:t>40</w:t>
      </w:r>
      <w:r w:rsidRPr="00A036D8">
        <w:t>(6): 2362-9.</w:t>
      </w:r>
    </w:p>
    <w:p w:rsidR="00A036D8" w:rsidRPr="00A036D8" w:rsidRDefault="00A036D8" w:rsidP="00A036D8">
      <w:pPr>
        <w:pStyle w:val="EndNoteBibliography"/>
        <w:spacing w:after="0"/>
      </w:pPr>
      <w:r w:rsidRPr="00A036D8">
        <w:t>116.</w:t>
      </w:r>
      <w:r w:rsidRPr="00A036D8">
        <w:tab/>
        <w:t xml:space="preserve">El Bakry AEA, Marey H. The effect of gabapentin premedication on pain and anxiety during cataract surgery under peribulbar block. </w:t>
      </w:r>
      <w:r w:rsidRPr="00A036D8">
        <w:rPr>
          <w:i/>
        </w:rPr>
        <w:t>Egyptian Journal of Anaesthesia</w:t>
      </w:r>
      <w:r w:rsidRPr="00A036D8">
        <w:t xml:space="preserve"> 2012; </w:t>
      </w:r>
      <w:r w:rsidRPr="00A036D8">
        <w:rPr>
          <w:b/>
        </w:rPr>
        <w:t>28</w:t>
      </w:r>
      <w:r w:rsidRPr="00A036D8">
        <w:t>(1): 43-7.</w:t>
      </w:r>
    </w:p>
    <w:p w:rsidR="00A036D8" w:rsidRPr="00A036D8" w:rsidRDefault="00A036D8" w:rsidP="00A036D8">
      <w:pPr>
        <w:pStyle w:val="EndNoteBibliography"/>
        <w:spacing w:after="0"/>
      </w:pPr>
      <w:r w:rsidRPr="00A036D8">
        <w:t>117.</w:t>
      </w:r>
      <w:r w:rsidRPr="00A036D8">
        <w:tab/>
        <w:t xml:space="preserve">Fassoulaki A, Melemeni A, Tsaroucha A, Paraskeva A. Perioperative pregabalin for acute and chronic pain after abdominal hysterectomy or myomectomy: A randomised controlled trial. </w:t>
      </w:r>
      <w:r w:rsidRPr="00A036D8">
        <w:rPr>
          <w:i/>
        </w:rPr>
        <w:t>European journal of anaesthesiology</w:t>
      </w:r>
      <w:r w:rsidRPr="00A036D8">
        <w:t xml:space="preserve"> 2012; </w:t>
      </w:r>
      <w:r w:rsidRPr="00A036D8">
        <w:rPr>
          <w:b/>
        </w:rPr>
        <w:t>29</w:t>
      </w:r>
      <w:r w:rsidRPr="00A036D8">
        <w:t>(11): 531-6.</w:t>
      </w:r>
    </w:p>
    <w:p w:rsidR="00A036D8" w:rsidRPr="00A036D8" w:rsidRDefault="00A036D8" w:rsidP="00A036D8">
      <w:pPr>
        <w:pStyle w:val="EndNoteBibliography"/>
        <w:spacing w:after="0"/>
      </w:pPr>
      <w:r w:rsidRPr="00A036D8">
        <w:t>118.</w:t>
      </w:r>
      <w:r w:rsidRPr="00A036D8">
        <w:tab/>
        <w:t xml:space="preserve">Foroozanfard F, Fazel MR, Moraveji AR, Gha M, Abolhasani A. The gabapentin effect on pain morphin consumption after total abdominal hysterectomy. </w:t>
      </w:r>
      <w:r w:rsidRPr="00A036D8">
        <w:rPr>
          <w:i/>
        </w:rPr>
        <w:t>Journal of Zanjan University of Medical Sciences and Health Services</w:t>
      </w:r>
      <w:r w:rsidRPr="00A036D8">
        <w:t xml:space="preserve"> 2012; </w:t>
      </w:r>
      <w:r w:rsidRPr="00A036D8">
        <w:rPr>
          <w:b/>
        </w:rPr>
        <w:t>20</w:t>
      </w:r>
      <w:r w:rsidRPr="00A036D8">
        <w:t>(78).</w:t>
      </w:r>
    </w:p>
    <w:p w:rsidR="00A036D8" w:rsidRPr="00A036D8" w:rsidRDefault="00A036D8" w:rsidP="00A036D8">
      <w:pPr>
        <w:pStyle w:val="EndNoteBibliography"/>
        <w:spacing w:after="0"/>
      </w:pPr>
      <w:r w:rsidRPr="00A036D8">
        <w:t>119.</w:t>
      </w:r>
      <w:r w:rsidRPr="00A036D8">
        <w:tab/>
        <w:t xml:space="preserve">Ghai A, Gupta M, Rana N, Wadhera R. The effect of pregabalin and gabapentin on preoperative anxiety and sedation: A double blind study. </w:t>
      </w:r>
      <w:r w:rsidRPr="00A036D8">
        <w:rPr>
          <w:i/>
        </w:rPr>
        <w:t>Anaesthesia, Pain and Intensive Care</w:t>
      </w:r>
      <w:r w:rsidRPr="00A036D8">
        <w:t xml:space="preserve"> 2012; </w:t>
      </w:r>
      <w:r w:rsidRPr="00A036D8">
        <w:rPr>
          <w:b/>
        </w:rPr>
        <w:t>16</w:t>
      </w:r>
      <w:r w:rsidRPr="00A036D8">
        <w:t>(3): 257-61.</w:t>
      </w:r>
    </w:p>
    <w:p w:rsidR="00A036D8" w:rsidRPr="00A036D8" w:rsidRDefault="00A036D8" w:rsidP="00A036D8">
      <w:pPr>
        <w:pStyle w:val="EndNoteBibliography"/>
        <w:spacing w:after="0"/>
      </w:pPr>
      <w:r w:rsidRPr="00A036D8">
        <w:t>120.</w:t>
      </w:r>
      <w:r w:rsidRPr="00A036D8">
        <w:tab/>
        <w:t xml:space="preserve">Gianesello L, Pavoni V, Barboni E, Galeotti I, Nella A. Perioperative pregabalin for postoperative pain control and quality of life after major spinal surgery. </w:t>
      </w:r>
      <w:r w:rsidRPr="00A036D8">
        <w:rPr>
          <w:i/>
        </w:rPr>
        <w:t>Journal of neurosurgical anesthesiology</w:t>
      </w:r>
      <w:r w:rsidRPr="00A036D8">
        <w:t xml:space="preserve"> 2012; </w:t>
      </w:r>
      <w:r w:rsidRPr="00A036D8">
        <w:rPr>
          <w:b/>
        </w:rPr>
        <w:t>24</w:t>
      </w:r>
      <w:r w:rsidRPr="00A036D8">
        <w:t>(2): 121-6.</w:t>
      </w:r>
    </w:p>
    <w:p w:rsidR="00A036D8" w:rsidRPr="00A036D8" w:rsidRDefault="00A036D8" w:rsidP="00A036D8">
      <w:pPr>
        <w:pStyle w:val="EndNoteBibliography"/>
        <w:spacing w:after="0"/>
      </w:pPr>
      <w:r w:rsidRPr="00A036D8">
        <w:t>121.</w:t>
      </w:r>
      <w:r w:rsidRPr="00A036D8">
        <w:tab/>
        <w:t xml:space="preserve">Jain P, Jolly A, Bholla V, Adatia S, Sood J. Evaluation of efficacy of oral pregabalin in reducing postoperative pain in patients undergoing total knee arthroplasty. </w:t>
      </w:r>
      <w:r w:rsidRPr="00A036D8">
        <w:rPr>
          <w:i/>
        </w:rPr>
        <w:t>Indian journal of orthopaedics</w:t>
      </w:r>
      <w:r w:rsidRPr="00A036D8">
        <w:t xml:space="preserve"> 2012; </w:t>
      </w:r>
      <w:r w:rsidRPr="00A036D8">
        <w:rPr>
          <w:b/>
        </w:rPr>
        <w:t>46</w:t>
      </w:r>
      <w:r w:rsidRPr="00A036D8">
        <w:t>(6): 646-52.</w:t>
      </w:r>
    </w:p>
    <w:p w:rsidR="00A036D8" w:rsidRPr="00A036D8" w:rsidRDefault="00A036D8" w:rsidP="00A036D8">
      <w:pPr>
        <w:pStyle w:val="EndNoteBibliography"/>
        <w:spacing w:after="0"/>
      </w:pPr>
      <w:r w:rsidRPr="00A036D8">
        <w:t>122.</w:t>
      </w:r>
      <w:r w:rsidRPr="00A036D8">
        <w:tab/>
        <w:t xml:space="preserve">Khahi MP, Marashi S, Khajavi MR, Najafi A, Yaghooti A, Imani F. Postoperative gabapentin to prevent postoperative pain: A randomized clinical trial. </w:t>
      </w:r>
      <w:r w:rsidRPr="00A036D8">
        <w:rPr>
          <w:i/>
        </w:rPr>
        <w:t>Anesth</w:t>
      </w:r>
      <w:r w:rsidRPr="00A036D8">
        <w:t xml:space="preserve"> 2012; </w:t>
      </w:r>
      <w:r w:rsidRPr="00A036D8">
        <w:rPr>
          <w:b/>
        </w:rPr>
        <w:t>2</w:t>
      </w:r>
      <w:r w:rsidRPr="00A036D8">
        <w:t>(2): 77-80.</w:t>
      </w:r>
    </w:p>
    <w:p w:rsidR="00A036D8" w:rsidRPr="00A036D8" w:rsidRDefault="00A036D8" w:rsidP="00A036D8">
      <w:pPr>
        <w:pStyle w:val="EndNoteBibliography"/>
        <w:spacing w:after="0"/>
      </w:pPr>
      <w:r w:rsidRPr="00A036D8">
        <w:t>123.</w:t>
      </w:r>
      <w:r w:rsidRPr="00A036D8">
        <w:tab/>
        <w:t xml:space="preserve">Kinney MA, Mantilla CB, Carns PE, et al. Preoperative gabapentin for acute post-thoracotomy analgesia: A randomized, double-blinded, active placebo-controlled study. </w:t>
      </w:r>
      <w:r w:rsidRPr="00A036D8">
        <w:rPr>
          <w:i/>
        </w:rPr>
        <w:t>Pain practice : the official journal of World Institute of Pain</w:t>
      </w:r>
      <w:r w:rsidRPr="00A036D8">
        <w:t xml:space="preserve"> 2012; </w:t>
      </w:r>
      <w:r w:rsidRPr="00A036D8">
        <w:rPr>
          <w:b/>
        </w:rPr>
        <w:t>12</w:t>
      </w:r>
      <w:r w:rsidRPr="00A036D8">
        <w:t>(3): 175-83.</w:t>
      </w:r>
    </w:p>
    <w:p w:rsidR="00A036D8" w:rsidRPr="00A036D8" w:rsidRDefault="00A036D8" w:rsidP="00A036D8">
      <w:pPr>
        <w:pStyle w:val="EndNoteBibliography"/>
        <w:spacing w:after="0"/>
      </w:pPr>
      <w:r w:rsidRPr="00A036D8">
        <w:t>124.</w:t>
      </w:r>
      <w:r w:rsidRPr="00A036D8">
        <w:tab/>
        <w:t xml:space="preserve">Macheridou A, Giannopoulou A, Karafotia A, Boutsikou M, Kaliviti I, Michaloliakou C. A randomized controlled trial of perioperative pregabalin administration for acute and chronic pain after radical modified mastectomy (RMM). </w:t>
      </w:r>
      <w:r w:rsidRPr="00A036D8">
        <w:rPr>
          <w:i/>
        </w:rPr>
        <w:t>European journal of anaesthesiology</w:t>
      </w:r>
      <w:r w:rsidRPr="00A036D8">
        <w:t xml:space="preserve"> 2012; </w:t>
      </w:r>
      <w:r w:rsidRPr="00A036D8">
        <w:rPr>
          <w:b/>
        </w:rPr>
        <w:t>29</w:t>
      </w:r>
      <w:r w:rsidRPr="00A036D8">
        <w:t>(50): 198.</w:t>
      </w:r>
    </w:p>
    <w:p w:rsidR="00A036D8" w:rsidRPr="00A036D8" w:rsidRDefault="00A036D8" w:rsidP="00A036D8">
      <w:pPr>
        <w:pStyle w:val="EndNoteBibliography"/>
        <w:spacing w:after="0"/>
      </w:pPr>
      <w:r w:rsidRPr="00A036D8">
        <w:t>125.</w:t>
      </w:r>
      <w:r w:rsidRPr="00A036D8">
        <w:tab/>
        <w:t xml:space="preserve">Mohammed MH, Fahmy AM, Hakim KYK. Preoperative gabapentin augments intraoperative hypotension and reduces postoperative opioid requirements with functional endoscopic sinus surgery. </w:t>
      </w:r>
      <w:r w:rsidRPr="00A036D8">
        <w:rPr>
          <w:i/>
        </w:rPr>
        <w:t>Egyptian Journal of Anaesthesia</w:t>
      </w:r>
      <w:r w:rsidRPr="00A036D8">
        <w:t xml:space="preserve"> 2012; </w:t>
      </w:r>
      <w:r w:rsidRPr="00A036D8">
        <w:rPr>
          <w:b/>
        </w:rPr>
        <w:t>28</w:t>
      </w:r>
      <w:r w:rsidRPr="00A036D8">
        <w:t>(3): 189-92.</w:t>
      </w:r>
    </w:p>
    <w:p w:rsidR="00A036D8" w:rsidRPr="00A036D8" w:rsidRDefault="00A036D8" w:rsidP="00A036D8">
      <w:pPr>
        <w:pStyle w:val="EndNoteBibliography"/>
        <w:spacing w:after="0"/>
      </w:pPr>
      <w:r w:rsidRPr="00A036D8">
        <w:t>126.</w:t>
      </w:r>
      <w:r w:rsidRPr="00A036D8">
        <w:tab/>
        <w:t xml:space="preserve">Nella A, Bovani R, Ricciardulli S, Ruggiano P, Gianesello L, Pavoni V. Effectiveness of multidisciplinary clinical approach on enhanced recovery after surgery in patients with inflammatory bowel diseases. </w:t>
      </w:r>
      <w:r w:rsidRPr="00A036D8">
        <w:rPr>
          <w:i/>
        </w:rPr>
        <w:t>European journal of anaesthesiology</w:t>
      </w:r>
      <w:r w:rsidRPr="00A036D8">
        <w:t xml:space="preserve"> 2012; </w:t>
      </w:r>
      <w:r w:rsidRPr="00A036D8">
        <w:rPr>
          <w:b/>
        </w:rPr>
        <w:t>29</w:t>
      </w:r>
      <w:r w:rsidRPr="00A036D8">
        <w:t>(50): 206-7.</w:t>
      </w:r>
    </w:p>
    <w:p w:rsidR="00A036D8" w:rsidRPr="00A036D8" w:rsidRDefault="00A036D8" w:rsidP="00A036D8">
      <w:pPr>
        <w:pStyle w:val="EndNoteBibliography"/>
        <w:spacing w:after="0"/>
      </w:pPr>
      <w:r w:rsidRPr="00A036D8">
        <w:t>127.</w:t>
      </w:r>
      <w:r w:rsidRPr="00A036D8">
        <w:tab/>
        <w:t xml:space="preserve">Neogi M, Basak S, Ghosh D, Mukherjee S, Dawn S, Bhattacharjee DP. A randomized double-blind placebo-controlled clinical study on the effects of gabapentin premedication on hemodynamic stability during laparoscopic cholecystectomy. </w:t>
      </w:r>
      <w:r w:rsidRPr="00A036D8">
        <w:rPr>
          <w:i/>
        </w:rPr>
        <w:t>Journal of Anaesthesiology Clinical Pharmacology</w:t>
      </w:r>
      <w:r w:rsidRPr="00A036D8">
        <w:t xml:space="preserve"> 2012; </w:t>
      </w:r>
      <w:r w:rsidRPr="00A036D8">
        <w:rPr>
          <w:b/>
        </w:rPr>
        <w:t>28</w:t>
      </w:r>
      <w:r w:rsidRPr="00A036D8">
        <w:t>(4): 456-9.</w:t>
      </w:r>
    </w:p>
    <w:p w:rsidR="00A036D8" w:rsidRPr="00A036D8" w:rsidRDefault="00A036D8" w:rsidP="00A036D8">
      <w:pPr>
        <w:pStyle w:val="EndNoteBibliography"/>
        <w:spacing w:after="0"/>
      </w:pPr>
      <w:r w:rsidRPr="00A036D8">
        <w:t>128.</w:t>
      </w:r>
      <w:r w:rsidRPr="00A036D8">
        <w:tab/>
        <w:t xml:space="preserve">Nimmaanrat S, Tangtrakulwanish B, Klabklay P, Boonriong T. Perioperative administration of pregabalin in patients undergoing arthroscopic anterior cruciate ligament reconstruction: Does it help to relieve postoperative pain? </w:t>
      </w:r>
      <w:r w:rsidRPr="00A036D8">
        <w:rPr>
          <w:i/>
        </w:rPr>
        <w:t>Journal of the Medical Association of Thailand</w:t>
      </w:r>
      <w:r w:rsidRPr="00A036D8">
        <w:t xml:space="preserve"> 2012; </w:t>
      </w:r>
      <w:r w:rsidRPr="00A036D8">
        <w:rPr>
          <w:b/>
        </w:rPr>
        <w:t>95</w:t>
      </w:r>
      <w:r w:rsidRPr="00A036D8">
        <w:t>(10): 1297-301.</w:t>
      </w:r>
    </w:p>
    <w:p w:rsidR="00A036D8" w:rsidRPr="00A036D8" w:rsidRDefault="00A036D8" w:rsidP="00A036D8">
      <w:pPr>
        <w:pStyle w:val="EndNoteBibliography"/>
        <w:spacing w:after="0"/>
      </w:pPr>
      <w:r w:rsidRPr="00A036D8">
        <w:t>129.</w:t>
      </w:r>
      <w:r w:rsidRPr="00A036D8">
        <w:tab/>
        <w:t xml:space="preserve">Pakravan M, Roshani M, Yazdani S, Faramazi A, Yaseri M. </w:t>
      </w:r>
      <w:r w:rsidR="0094518C">
        <w:t>Pregabalin</w:t>
      </w:r>
      <w:r w:rsidRPr="00A036D8">
        <w:t xml:space="preserve"> and gabapentin for post-photorefractive keratectomy pain: A randomized controlled trial. </w:t>
      </w:r>
      <w:r w:rsidRPr="00A036D8">
        <w:rPr>
          <w:i/>
        </w:rPr>
        <w:t>European journal of ophthalmology</w:t>
      </w:r>
      <w:r w:rsidRPr="00A036D8">
        <w:t xml:space="preserve"> 2012; </w:t>
      </w:r>
      <w:r w:rsidRPr="00A036D8">
        <w:rPr>
          <w:b/>
        </w:rPr>
        <w:t>22</w:t>
      </w:r>
      <w:r w:rsidRPr="00A036D8">
        <w:t>(7): S106-13.</w:t>
      </w:r>
    </w:p>
    <w:p w:rsidR="00A036D8" w:rsidRPr="00A036D8" w:rsidRDefault="00A036D8" w:rsidP="00A036D8">
      <w:pPr>
        <w:pStyle w:val="EndNoteBibliography"/>
        <w:spacing w:after="0"/>
      </w:pPr>
      <w:r w:rsidRPr="00A036D8">
        <w:t>130.</w:t>
      </w:r>
      <w:r w:rsidRPr="00A036D8">
        <w:tab/>
        <w:t xml:space="preserve">Pandey CK, Tripathi M, Joshi G, Karna ST, Singh N, Singh PK. Prophylactic use of gabapentin for prevention of succinylcholine-induced fasciculation and myalgia: A randomized, double-blinded, placebo-controlled study. </w:t>
      </w:r>
      <w:r w:rsidRPr="00A036D8">
        <w:rPr>
          <w:i/>
        </w:rPr>
        <w:t>Journal of postgraduate medicine</w:t>
      </w:r>
      <w:r w:rsidRPr="00A036D8">
        <w:t xml:space="preserve"> 2012; </w:t>
      </w:r>
      <w:r w:rsidRPr="00A036D8">
        <w:rPr>
          <w:b/>
        </w:rPr>
        <w:t>58</w:t>
      </w:r>
      <w:r w:rsidRPr="00A036D8">
        <w:t>(1): 19-22.</w:t>
      </w:r>
    </w:p>
    <w:p w:rsidR="00A036D8" w:rsidRPr="00A036D8" w:rsidRDefault="00A036D8" w:rsidP="00A036D8">
      <w:pPr>
        <w:pStyle w:val="EndNoteBibliography"/>
        <w:spacing w:after="0"/>
      </w:pPr>
      <w:r w:rsidRPr="00A036D8">
        <w:t>131.</w:t>
      </w:r>
      <w:r w:rsidRPr="00A036D8">
        <w:tab/>
        <w:t xml:space="preserve">Rastogi B, Gupta K, Gupta PK, Agarwal S, Jain M, Chauhan H. Oral pregabalin premedication for attenuation of haemodynamic pressor response of airway instrumentation during general anaesthesia: A dose response study. </w:t>
      </w:r>
      <w:r w:rsidRPr="00A036D8">
        <w:rPr>
          <w:i/>
        </w:rPr>
        <w:t>Indian journal of anaesthesia</w:t>
      </w:r>
      <w:r w:rsidRPr="00A036D8">
        <w:t xml:space="preserve"> 2012; </w:t>
      </w:r>
      <w:r w:rsidRPr="00A036D8">
        <w:rPr>
          <w:b/>
        </w:rPr>
        <w:t>56</w:t>
      </w:r>
      <w:r w:rsidRPr="00A036D8">
        <w:t>(1): 49-54.</w:t>
      </w:r>
    </w:p>
    <w:p w:rsidR="00A036D8" w:rsidRPr="00A036D8" w:rsidRDefault="00A036D8" w:rsidP="00A036D8">
      <w:pPr>
        <w:pStyle w:val="EndNoteBibliography"/>
        <w:spacing w:after="0"/>
      </w:pPr>
      <w:r w:rsidRPr="00A036D8">
        <w:t>132.</w:t>
      </w:r>
      <w:r w:rsidRPr="00A036D8">
        <w:tab/>
        <w:t xml:space="preserve">Rimaz S, Alavi CE, Sedighinejad A, Tolouie M, Kavoosi S, Koochakinejad L. Effect of gabapentin on morphine consumption and pain after surgical debridement of burn wounds: A double-blind randomized clinical trial study. </w:t>
      </w:r>
      <w:r w:rsidRPr="00A036D8">
        <w:rPr>
          <w:i/>
        </w:rPr>
        <w:t>Archives of trauma research</w:t>
      </w:r>
      <w:r w:rsidRPr="00A036D8">
        <w:t xml:space="preserve"> 2012; </w:t>
      </w:r>
      <w:r w:rsidRPr="00A036D8">
        <w:rPr>
          <w:b/>
        </w:rPr>
        <w:t>1</w:t>
      </w:r>
      <w:r w:rsidRPr="00A036D8">
        <w:t>(1): 38-43.</w:t>
      </w:r>
    </w:p>
    <w:p w:rsidR="00A036D8" w:rsidRPr="00A036D8" w:rsidRDefault="00A036D8" w:rsidP="00A036D8">
      <w:pPr>
        <w:pStyle w:val="EndNoteBibliography"/>
        <w:spacing w:after="0"/>
      </w:pPr>
      <w:r w:rsidRPr="00A036D8">
        <w:t>133.</w:t>
      </w:r>
      <w:r w:rsidRPr="00A036D8">
        <w:tab/>
        <w:t xml:space="preserve">Rodgers SB. Oral gabapentin versus placebo for treatment of postoperative pain following photorefractive keratectomy. 2012. </w:t>
      </w:r>
      <w:hyperlink r:id="rId7" w:history="1">
        <w:r w:rsidRPr="00A036D8">
          <w:rPr>
            <w:rStyle w:val="Hyperlien"/>
          </w:rPr>
          <w:t>https://clinicaltrials.gov/ct2/show/NCT00793910</w:t>
        </w:r>
      </w:hyperlink>
      <w:r w:rsidRPr="00A036D8">
        <w:t>.</w:t>
      </w:r>
    </w:p>
    <w:p w:rsidR="00A036D8" w:rsidRPr="00A036D8" w:rsidRDefault="00A036D8" w:rsidP="00A036D8">
      <w:pPr>
        <w:pStyle w:val="EndNoteBibliography"/>
        <w:spacing w:after="0"/>
      </w:pPr>
      <w:r w:rsidRPr="00A036D8">
        <w:t>134.</w:t>
      </w:r>
      <w:r w:rsidRPr="00A036D8">
        <w:tab/>
        <w:t xml:space="preserve">Short J, Downey K, Bernstein P, Shah V, Carvalho J. A single preoperative dose of gabapentin does not improve postcesarean delivery pain management: A randomized, double-blind, placebo-controlled dose-finding trial. </w:t>
      </w:r>
      <w:r w:rsidRPr="00A036D8">
        <w:rPr>
          <w:i/>
        </w:rPr>
        <w:t>Anesthesia and analgesia</w:t>
      </w:r>
      <w:r w:rsidRPr="00A036D8">
        <w:t xml:space="preserve"> 2012; </w:t>
      </w:r>
      <w:r w:rsidRPr="00A036D8">
        <w:rPr>
          <w:b/>
        </w:rPr>
        <w:t>115</w:t>
      </w:r>
      <w:r w:rsidRPr="00A036D8">
        <w:t>(6): 1336-42.</w:t>
      </w:r>
    </w:p>
    <w:p w:rsidR="00A036D8" w:rsidRPr="00A036D8" w:rsidRDefault="00A036D8" w:rsidP="00A036D8">
      <w:pPr>
        <w:pStyle w:val="EndNoteBibliography"/>
        <w:spacing w:after="0"/>
      </w:pPr>
      <w:r w:rsidRPr="00A036D8">
        <w:t>135.</w:t>
      </w:r>
      <w:r w:rsidRPr="00A036D8">
        <w:tab/>
        <w:t xml:space="preserve">Sundar </w:t>
      </w:r>
      <w:r w:rsidR="00950784">
        <w:t>AS</w:t>
      </w:r>
      <w:r w:rsidRPr="00A036D8">
        <w:t xml:space="preserve">, Kodali R, Sulaiman S, Ravullapalli H, Karthekeyan R, Vakamudi M. The effects of preemptive pregabalin on attenuation of stress response to endotracheal intubation and opioid-sparing effect in patients undergoing off-pump coronary artery bypass grafting. </w:t>
      </w:r>
      <w:r w:rsidRPr="00A036D8">
        <w:rPr>
          <w:i/>
        </w:rPr>
        <w:t>Annals of cardiac anaesthesia</w:t>
      </w:r>
      <w:r w:rsidRPr="00A036D8">
        <w:t xml:space="preserve"> 2012; </w:t>
      </w:r>
      <w:r w:rsidRPr="00A036D8">
        <w:rPr>
          <w:b/>
        </w:rPr>
        <w:t>15</w:t>
      </w:r>
      <w:r w:rsidRPr="00A036D8">
        <w:t>(1): 18-25.</w:t>
      </w:r>
    </w:p>
    <w:p w:rsidR="00A036D8" w:rsidRPr="00A036D8" w:rsidRDefault="00A036D8" w:rsidP="00A036D8">
      <w:pPr>
        <w:pStyle w:val="EndNoteBibliography"/>
        <w:spacing w:after="0"/>
      </w:pPr>
      <w:r w:rsidRPr="00A036D8">
        <w:t>136.</w:t>
      </w:r>
      <w:r w:rsidRPr="00A036D8">
        <w:tab/>
        <w:t xml:space="preserve">YaDeau JT, Paroli L, Kahn RL, et al. Addition of pregabalin to multimodal analgesic therapy following ankle surgery: A randomized double-blind, placebo-controlled trial. </w:t>
      </w:r>
      <w:r w:rsidRPr="00A036D8">
        <w:rPr>
          <w:i/>
        </w:rPr>
        <w:t>Regional Anesthesia &amp; Pain Medicine</w:t>
      </w:r>
      <w:r w:rsidRPr="00A036D8">
        <w:t xml:space="preserve"> 2012; </w:t>
      </w:r>
      <w:r w:rsidRPr="00A036D8">
        <w:rPr>
          <w:b/>
        </w:rPr>
        <w:t>37</w:t>
      </w:r>
      <w:r w:rsidRPr="00A036D8">
        <w:t>(3): 302-7.</w:t>
      </w:r>
    </w:p>
    <w:p w:rsidR="00A036D8" w:rsidRPr="00A036D8" w:rsidRDefault="00A036D8" w:rsidP="00A036D8">
      <w:pPr>
        <w:pStyle w:val="EndNoteBibliography"/>
        <w:spacing w:after="0"/>
      </w:pPr>
      <w:r w:rsidRPr="00A036D8">
        <w:t>137.</w:t>
      </w:r>
      <w:r w:rsidRPr="00A036D8">
        <w:tab/>
        <w:t xml:space="preserve">Akhavanakbari G, Entezariasl M, Isazadehfar K, Mirzarahimi T. The effects of oral pregabalin on post-operative pain of lower limb orthopedic surgery: A double-blind, placebo-controlled trial. </w:t>
      </w:r>
      <w:r w:rsidRPr="00A036D8">
        <w:rPr>
          <w:i/>
        </w:rPr>
        <w:t>Perspectives in clinical research</w:t>
      </w:r>
      <w:r w:rsidRPr="00A036D8">
        <w:t xml:space="preserve"> 2013; </w:t>
      </w:r>
      <w:r w:rsidRPr="00A036D8">
        <w:rPr>
          <w:b/>
        </w:rPr>
        <w:t>4</w:t>
      </w:r>
      <w:r w:rsidRPr="00A036D8">
        <w:t>(3): 165-8.</w:t>
      </w:r>
    </w:p>
    <w:p w:rsidR="00A036D8" w:rsidRPr="00A036D8" w:rsidRDefault="00A036D8" w:rsidP="00A036D8">
      <w:pPr>
        <w:pStyle w:val="EndNoteBibliography"/>
        <w:spacing w:after="0"/>
      </w:pPr>
      <w:r w:rsidRPr="00A036D8">
        <w:t>138.</w:t>
      </w:r>
      <w:r w:rsidRPr="00A036D8">
        <w:tab/>
        <w:t xml:space="preserve">Aydoǧan H, Kucuk A, Yuce HH, et al. Adding 75 mg pregabalin to analgesic regimen reduces pain scores and opioid consumption in adults following percutaneous nephrolithotomy. </w:t>
      </w:r>
      <w:r w:rsidRPr="00A036D8">
        <w:rPr>
          <w:i/>
        </w:rPr>
        <w:t>Revista brasileira de anestesiologia</w:t>
      </w:r>
      <w:r w:rsidRPr="00A036D8">
        <w:t xml:space="preserve"> 2014; </w:t>
      </w:r>
      <w:r w:rsidRPr="00A036D8">
        <w:rPr>
          <w:b/>
        </w:rPr>
        <w:t>64</w:t>
      </w:r>
      <w:r w:rsidRPr="00A036D8">
        <w:t>(5): 335-42.</w:t>
      </w:r>
    </w:p>
    <w:p w:rsidR="00A036D8" w:rsidRPr="00A036D8" w:rsidRDefault="00A036D8" w:rsidP="00A036D8">
      <w:pPr>
        <w:pStyle w:val="EndNoteBibliography"/>
        <w:spacing w:after="0"/>
      </w:pPr>
      <w:r w:rsidRPr="00A036D8">
        <w:t>139.</w:t>
      </w:r>
      <w:r w:rsidRPr="00A036D8">
        <w:tab/>
        <w:t xml:space="preserve">Azemati S, Dokouhaki AG, Talei A, Khademi S, Moin-Vaziri N. Evaluation of the effect of a preoperative single dose of gabapentin on emergence agitation in patients undergoing breast cancer surgery. </w:t>
      </w:r>
      <w:r w:rsidRPr="00A036D8">
        <w:rPr>
          <w:i/>
        </w:rPr>
        <w:t>Middle East Journal of Cancer</w:t>
      </w:r>
      <w:r w:rsidRPr="00A036D8">
        <w:t xml:space="preserve"> 2013; </w:t>
      </w:r>
      <w:r w:rsidRPr="00A036D8">
        <w:rPr>
          <w:b/>
        </w:rPr>
        <w:t>4</w:t>
      </w:r>
      <w:r w:rsidRPr="00A036D8">
        <w:t>(4): 145-51.</w:t>
      </w:r>
    </w:p>
    <w:p w:rsidR="00A036D8" w:rsidRPr="00A036D8" w:rsidRDefault="00A036D8" w:rsidP="00A036D8">
      <w:pPr>
        <w:pStyle w:val="EndNoteBibliography"/>
        <w:spacing w:after="0"/>
      </w:pPr>
      <w:r w:rsidRPr="00A036D8">
        <w:t>140.</w:t>
      </w:r>
      <w:r w:rsidRPr="00A036D8">
        <w:tab/>
        <w:t xml:space="preserve">Bharti N, Bala I, Narayan V, Singh G. Effect of gabapentin pretreatment on propofol consumption, hemodynamic variables, and postoperative pain relief in breast cancer surgery. </w:t>
      </w:r>
      <w:r w:rsidRPr="00A036D8">
        <w:rPr>
          <w:i/>
        </w:rPr>
        <w:t>Acta Anaesthesiologica Taiwanica</w:t>
      </w:r>
      <w:r w:rsidRPr="00A036D8">
        <w:t xml:space="preserve"> 2013; </w:t>
      </w:r>
      <w:r w:rsidRPr="00A036D8">
        <w:rPr>
          <w:b/>
        </w:rPr>
        <w:t>51</w:t>
      </w:r>
      <w:r w:rsidRPr="00A036D8">
        <w:t>(1): 10-3.</w:t>
      </w:r>
    </w:p>
    <w:p w:rsidR="00A036D8" w:rsidRPr="00A036D8" w:rsidRDefault="00A036D8" w:rsidP="00A036D8">
      <w:pPr>
        <w:pStyle w:val="EndNoteBibliography"/>
        <w:spacing w:after="0"/>
      </w:pPr>
      <w:r w:rsidRPr="00A036D8">
        <w:t>141.</w:t>
      </w:r>
      <w:r w:rsidRPr="00A036D8">
        <w:tab/>
        <w:t xml:space="preserve">Clarke H, Kirkham KR, Orser BA, et al. Gabapentin reduces preoperative anxiety and pain catastrophizing in highly anxious patients prior to major surgery: A blinded randomized placebo-controlled trial. </w:t>
      </w:r>
      <w:r w:rsidRPr="00A036D8">
        <w:rPr>
          <w:i/>
        </w:rPr>
        <w:t>Canadian journal of anaesthesia = Journal canadien d'anesthesie</w:t>
      </w:r>
      <w:r w:rsidRPr="00A036D8">
        <w:t xml:space="preserve"> 2013; </w:t>
      </w:r>
      <w:r w:rsidRPr="00A036D8">
        <w:rPr>
          <w:b/>
        </w:rPr>
        <w:t>60</w:t>
      </w:r>
      <w:r w:rsidRPr="00A036D8">
        <w:t>(5): 432-43.</w:t>
      </w:r>
    </w:p>
    <w:p w:rsidR="00A036D8" w:rsidRPr="00A036D8" w:rsidRDefault="00A036D8" w:rsidP="00A036D8">
      <w:pPr>
        <w:pStyle w:val="EndNoteBibliography"/>
        <w:spacing w:after="0"/>
      </w:pPr>
      <w:r w:rsidRPr="00A036D8">
        <w:t>142.</w:t>
      </w:r>
      <w:r w:rsidRPr="00A036D8">
        <w:tab/>
        <w:t xml:space="preserve">El Rahmawy G, Rashwan D, Mohamed NN. The efficacy of preoperative pregabalin on reduction of the incidence and severity of postdural puncture headache after spinal anesthesia. </w:t>
      </w:r>
      <w:r w:rsidRPr="00A036D8">
        <w:rPr>
          <w:i/>
        </w:rPr>
        <w:t>Egyptian Journal of Anaesthesia</w:t>
      </w:r>
      <w:r w:rsidRPr="00A036D8">
        <w:t xml:space="preserve"> 2013; </w:t>
      </w:r>
      <w:r w:rsidRPr="00A036D8">
        <w:rPr>
          <w:b/>
        </w:rPr>
        <w:t>29</w:t>
      </w:r>
      <w:r w:rsidRPr="00A036D8">
        <w:t>(4): 357-61.</w:t>
      </w:r>
    </w:p>
    <w:p w:rsidR="00A036D8" w:rsidRPr="00A036D8" w:rsidRDefault="00A036D8" w:rsidP="00A036D8">
      <w:pPr>
        <w:pStyle w:val="EndNoteBibliography"/>
        <w:spacing w:after="0"/>
      </w:pPr>
      <w:r w:rsidRPr="00A036D8">
        <w:t>143.</w:t>
      </w:r>
      <w:r w:rsidRPr="00A036D8">
        <w:tab/>
        <w:t xml:space="preserve">Eskandar AM, Ebeid AM. Effect of pregabalin on postoperative pain after shoulder arthroscopy. </w:t>
      </w:r>
      <w:r w:rsidRPr="00A036D8">
        <w:rPr>
          <w:i/>
        </w:rPr>
        <w:t>Egyptian Journal of Anaesthesia</w:t>
      </w:r>
      <w:r w:rsidRPr="00A036D8">
        <w:t xml:space="preserve"> 2013; </w:t>
      </w:r>
      <w:r w:rsidRPr="00A036D8">
        <w:rPr>
          <w:b/>
        </w:rPr>
        <w:t>29</w:t>
      </w:r>
      <w:r w:rsidRPr="00A036D8">
        <w:t>(4): 363-7.</w:t>
      </w:r>
    </w:p>
    <w:p w:rsidR="00A036D8" w:rsidRPr="00A036D8" w:rsidRDefault="00A036D8" w:rsidP="00A036D8">
      <w:pPr>
        <w:pStyle w:val="EndNoteBibliography"/>
        <w:spacing w:after="0"/>
      </w:pPr>
      <w:r w:rsidRPr="00A036D8">
        <w:t>144.</w:t>
      </w:r>
      <w:r w:rsidRPr="00A036D8">
        <w:tab/>
        <w:t xml:space="preserve">Frouzanfard F, Fazel MR, Abolhasani A, Fakharian E, Mousavi G, Moravveji A. Effects of gabapentin on pain and opioid consumption after abdominal hysterectomy. </w:t>
      </w:r>
      <w:r w:rsidRPr="00A036D8">
        <w:rPr>
          <w:i/>
        </w:rPr>
        <w:t>Pain research &amp; management</w:t>
      </w:r>
      <w:r w:rsidRPr="00A036D8">
        <w:t xml:space="preserve"> 2013; </w:t>
      </w:r>
      <w:r w:rsidRPr="00A036D8">
        <w:rPr>
          <w:b/>
        </w:rPr>
        <w:t>18</w:t>
      </w:r>
      <w:r w:rsidRPr="00A036D8">
        <w:t>(2): 94-6.</w:t>
      </w:r>
    </w:p>
    <w:p w:rsidR="00A036D8" w:rsidRPr="00A036D8" w:rsidRDefault="00A036D8" w:rsidP="00A036D8">
      <w:pPr>
        <w:pStyle w:val="EndNoteBibliography"/>
        <w:spacing w:after="0"/>
      </w:pPr>
      <w:r w:rsidRPr="00A036D8">
        <w:t>145.</w:t>
      </w:r>
      <w:r w:rsidRPr="00A036D8">
        <w:tab/>
        <w:t xml:space="preserve">Jahromi HE, Gholami M, Rezaei F. A randomized double-blinded placebo controlled study of four interventions for the prevention of postoperative nausea and vomiting in maxillofacial trauma surgery. </w:t>
      </w:r>
      <w:r w:rsidRPr="00A036D8">
        <w:rPr>
          <w:i/>
        </w:rPr>
        <w:t>Journal of Craniofacial Surgery</w:t>
      </w:r>
      <w:r w:rsidRPr="00A036D8">
        <w:t xml:space="preserve"> 2013; </w:t>
      </w:r>
      <w:r w:rsidRPr="00A036D8">
        <w:rPr>
          <w:b/>
        </w:rPr>
        <w:t>24</w:t>
      </w:r>
      <w:r w:rsidRPr="00A036D8">
        <w:t>(6): e623-7.</w:t>
      </w:r>
    </w:p>
    <w:p w:rsidR="00A036D8" w:rsidRPr="00A036D8" w:rsidRDefault="00A036D8" w:rsidP="00A036D8">
      <w:pPr>
        <w:pStyle w:val="EndNoteBibliography"/>
        <w:spacing w:after="0"/>
      </w:pPr>
      <w:r w:rsidRPr="00A036D8">
        <w:t>146.</w:t>
      </w:r>
      <w:r w:rsidRPr="00A036D8">
        <w:tab/>
        <w:t xml:space="preserve">Joshi S, Jagadeesh A. Efficacy of perioperative pregabalin in acute and chronic postoperative pain after opcab: A randomized, double blind placebo controlled trial. </w:t>
      </w:r>
      <w:r w:rsidRPr="00A036D8">
        <w:rPr>
          <w:i/>
        </w:rPr>
        <w:t>Applied Cardiopulmonary Pathophysiology</w:t>
      </w:r>
      <w:r w:rsidRPr="00A036D8">
        <w:t xml:space="preserve"> 2012; </w:t>
      </w:r>
      <w:r w:rsidRPr="00A036D8">
        <w:rPr>
          <w:b/>
        </w:rPr>
        <w:t>16</w:t>
      </w:r>
      <w:r w:rsidRPr="00A036D8">
        <w:t>(3): 209-10.</w:t>
      </w:r>
    </w:p>
    <w:p w:rsidR="00A036D8" w:rsidRPr="00A036D8" w:rsidRDefault="00A036D8" w:rsidP="00A036D8">
      <w:pPr>
        <w:pStyle w:val="EndNoteBibliography"/>
        <w:spacing w:after="0"/>
      </w:pPr>
      <w:r w:rsidRPr="00A036D8">
        <w:t>147.</w:t>
      </w:r>
      <w:r w:rsidRPr="00A036D8">
        <w:tab/>
        <w:t xml:space="preserve">Kavitha J, Parida S, Kundra P, Srinivasan R. Oral gabapentin premedication for elderly patients undergoing intraocular surgery. </w:t>
      </w:r>
      <w:r w:rsidRPr="00A036D8">
        <w:rPr>
          <w:i/>
        </w:rPr>
        <w:t>British Journal of Ophthalmology</w:t>
      </w:r>
      <w:r w:rsidRPr="00A036D8">
        <w:t xml:space="preserve"> 2013; </w:t>
      </w:r>
      <w:r w:rsidRPr="00A036D8">
        <w:rPr>
          <w:b/>
        </w:rPr>
        <w:t>97</w:t>
      </w:r>
      <w:r w:rsidRPr="00A036D8">
        <w:t>(7): 900-4.</w:t>
      </w:r>
    </w:p>
    <w:p w:rsidR="00A036D8" w:rsidRPr="00A036D8" w:rsidRDefault="00A036D8" w:rsidP="00A036D8">
      <w:pPr>
        <w:pStyle w:val="EndNoteBibliography"/>
        <w:spacing w:after="0"/>
      </w:pPr>
      <w:r w:rsidRPr="00A036D8">
        <w:t>148.</w:t>
      </w:r>
      <w:r w:rsidRPr="00A036D8">
        <w:tab/>
        <w:t xml:space="preserve">Khan MA, Siddiqi KJ, Aqeel M. Effect of gabapentin on opioid requirements in patients undergoing total abdominal hysterectomy. </w:t>
      </w:r>
      <w:r w:rsidRPr="00A036D8">
        <w:rPr>
          <w:i/>
        </w:rPr>
        <w:t>Anaesthesia, Pain and Intensive Care</w:t>
      </w:r>
      <w:r w:rsidRPr="00A036D8">
        <w:t xml:space="preserve"> 2013; </w:t>
      </w:r>
      <w:r w:rsidRPr="00A036D8">
        <w:rPr>
          <w:b/>
        </w:rPr>
        <w:t>17</w:t>
      </w:r>
      <w:r w:rsidRPr="00A036D8">
        <w:t>(2): 131-5.</w:t>
      </w:r>
    </w:p>
    <w:p w:rsidR="00A036D8" w:rsidRPr="00A036D8" w:rsidRDefault="00A036D8" w:rsidP="00A036D8">
      <w:pPr>
        <w:pStyle w:val="EndNoteBibliography"/>
        <w:spacing w:after="0"/>
      </w:pPr>
      <w:r w:rsidRPr="00A036D8">
        <w:t>149.</w:t>
      </w:r>
      <w:r w:rsidRPr="00A036D8">
        <w:tab/>
        <w:t xml:space="preserve">Khezri M-B, Oladi M-R, Atlasbaf A. Effect of melatonin and gabapentin on anxiety and pain associated with retrobulbar eye block for cataract surgery: A randomized double-blind study. </w:t>
      </w:r>
      <w:r w:rsidRPr="00A036D8">
        <w:rPr>
          <w:i/>
        </w:rPr>
        <w:t>Indian journal of pharmacology</w:t>
      </w:r>
      <w:r w:rsidRPr="00A036D8">
        <w:t xml:space="preserve"> 2013; </w:t>
      </w:r>
      <w:r w:rsidRPr="00A036D8">
        <w:rPr>
          <w:b/>
        </w:rPr>
        <w:t>45</w:t>
      </w:r>
      <w:r w:rsidRPr="00A036D8">
        <w:t>(6): 581-6.</w:t>
      </w:r>
    </w:p>
    <w:p w:rsidR="00A036D8" w:rsidRPr="00A036D8" w:rsidRDefault="00A036D8" w:rsidP="00A036D8">
      <w:pPr>
        <w:pStyle w:val="EndNoteBibliography"/>
        <w:spacing w:after="0"/>
      </w:pPr>
      <w:r w:rsidRPr="00A036D8">
        <w:t>150.</w:t>
      </w:r>
      <w:r w:rsidRPr="00A036D8">
        <w:tab/>
        <w:t xml:space="preserve">Koyuncu T, Oguz G, Akben S, Nas S, Unver S. The effects of pregabaline on postoperative pain and opioid consumption used perioperatively in patients undergoing modified radical mastectomy. </w:t>
      </w:r>
      <w:r w:rsidRPr="00A036D8">
        <w:rPr>
          <w:i/>
        </w:rPr>
        <w:t>Agri Derg</w:t>
      </w:r>
      <w:r w:rsidRPr="00A036D8">
        <w:t xml:space="preserve"> 2013; </w:t>
      </w:r>
      <w:r w:rsidRPr="00A036D8">
        <w:rPr>
          <w:b/>
        </w:rPr>
        <w:t>25</w:t>
      </w:r>
      <w:r w:rsidRPr="00A036D8">
        <w:t>(4): 169-78.</w:t>
      </w:r>
    </w:p>
    <w:p w:rsidR="00A036D8" w:rsidRPr="00A036D8" w:rsidRDefault="00A036D8" w:rsidP="00A036D8">
      <w:pPr>
        <w:pStyle w:val="EndNoteBibliography"/>
        <w:spacing w:after="0"/>
      </w:pPr>
      <w:r w:rsidRPr="00A036D8">
        <w:t>151.</w:t>
      </w:r>
      <w:r w:rsidRPr="00A036D8">
        <w:tab/>
        <w:t xml:space="preserve">Kumar KP, Kulkarni DK, Gurajala I, Gopinath R. </w:t>
      </w:r>
      <w:r w:rsidR="0094518C">
        <w:t>Pregabalin</w:t>
      </w:r>
      <w:r w:rsidRPr="00A036D8">
        <w:t xml:space="preserve"> versus tramadol for postoperative pain management in patients undergoing lumbar laminectomy: A randomized, double-blinded, placebo-controlled study. </w:t>
      </w:r>
      <w:r w:rsidRPr="00A036D8">
        <w:rPr>
          <w:i/>
        </w:rPr>
        <w:t>Journal of pain research</w:t>
      </w:r>
      <w:r w:rsidRPr="00A036D8">
        <w:t xml:space="preserve"> 2013; </w:t>
      </w:r>
      <w:r w:rsidRPr="00A036D8">
        <w:rPr>
          <w:b/>
        </w:rPr>
        <w:t>6</w:t>
      </w:r>
      <w:r w:rsidRPr="00A036D8">
        <w:t>: 471-8.</w:t>
      </w:r>
    </w:p>
    <w:p w:rsidR="00A036D8" w:rsidRPr="00A036D8" w:rsidRDefault="00A036D8" w:rsidP="00A036D8">
      <w:pPr>
        <w:pStyle w:val="EndNoteBibliography"/>
        <w:spacing w:after="0"/>
      </w:pPr>
      <w:r w:rsidRPr="00A036D8">
        <w:t>152.</w:t>
      </w:r>
      <w:r w:rsidRPr="00A036D8">
        <w:tab/>
        <w:t xml:space="preserve">Lee JH, Lee HK, Chun NH, So Y, Lim CY. The prophylactic effects of gabapentin on postoperative sore throat after thyroid surgery. </w:t>
      </w:r>
      <w:r w:rsidRPr="00A036D8">
        <w:rPr>
          <w:i/>
        </w:rPr>
        <w:t>Korean journal of anesthesiology</w:t>
      </w:r>
      <w:r w:rsidRPr="00A036D8">
        <w:t xml:space="preserve"> 2013; </w:t>
      </w:r>
      <w:r w:rsidRPr="00A036D8">
        <w:rPr>
          <w:b/>
        </w:rPr>
        <w:t>64</w:t>
      </w:r>
      <w:r w:rsidRPr="00A036D8">
        <w:t>(2): 138-42.</w:t>
      </w:r>
    </w:p>
    <w:p w:rsidR="00A036D8" w:rsidRPr="00A036D8" w:rsidRDefault="00A036D8" w:rsidP="00A036D8">
      <w:pPr>
        <w:pStyle w:val="EndNoteBibliography"/>
        <w:spacing w:after="0"/>
      </w:pPr>
      <w:r w:rsidRPr="00A036D8">
        <w:t>153.</w:t>
      </w:r>
      <w:r w:rsidRPr="00A036D8">
        <w:tab/>
        <w:t xml:space="preserve">Maleh PA, Alijanpour E, Nickbakhsh N, Modarress R, Naghshineh A, Esmaeili M. Effects of gabapentin on postoperative pain following laparoscopic cholecystectomy. </w:t>
      </w:r>
      <w:r w:rsidRPr="00A036D8">
        <w:rPr>
          <w:i/>
        </w:rPr>
        <w:t>Journal of Mazandaran University of Medical Sciences</w:t>
      </w:r>
      <w:r w:rsidRPr="00A036D8">
        <w:t xml:space="preserve"> 2013; </w:t>
      </w:r>
      <w:r w:rsidRPr="00A036D8">
        <w:rPr>
          <w:b/>
        </w:rPr>
        <w:t>23</w:t>
      </w:r>
      <w:r w:rsidRPr="00A036D8">
        <w:t>(103): 29-32.</w:t>
      </w:r>
    </w:p>
    <w:p w:rsidR="00A036D8" w:rsidRPr="00A036D8" w:rsidRDefault="00A036D8" w:rsidP="00A036D8">
      <w:pPr>
        <w:pStyle w:val="EndNoteBibliography"/>
        <w:spacing w:after="0"/>
      </w:pPr>
      <w:r w:rsidRPr="00A036D8">
        <w:t>154.</w:t>
      </w:r>
      <w:r w:rsidRPr="00A036D8">
        <w:tab/>
        <w:t xml:space="preserve">Mardani-Kivi M, Mobarakeh MK, Keyhani S, Motlagh KH, Ekhtiari KS. Is gabapentin effective on pain management after arthroscopic anterior cruciate ligament reconstruction? A triple blinded randomized controlled trial. </w:t>
      </w:r>
      <w:r w:rsidRPr="00A036D8">
        <w:rPr>
          <w:i/>
        </w:rPr>
        <w:t>Arch</w:t>
      </w:r>
      <w:r w:rsidRPr="00A036D8">
        <w:t xml:space="preserve"> 2013; </w:t>
      </w:r>
      <w:r w:rsidRPr="00A036D8">
        <w:rPr>
          <w:b/>
        </w:rPr>
        <w:t>1</w:t>
      </w:r>
      <w:r w:rsidRPr="00A036D8">
        <w:t>(1): 18-22.</w:t>
      </w:r>
    </w:p>
    <w:p w:rsidR="00A036D8" w:rsidRPr="00A036D8" w:rsidRDefault="00A036D8" w:rsidP="00A036D8">
      <w:pPr>
        <w:pStyle w:val="EndNoteBibliography"/>
        <w:spacing w:after="0"/>
      </w:pPr>
      <w:r w:rsidRPr="00A036D8">
        <w:t>155.</w:t>
      </w:r>
      <w:r w:rsidRPr="00A036D8">
        <w:tab/>
        <w:t xml:space="preserve">Mishra A, Singh Nar A, Bawa A, Kaur G, Bawa S, Mishra S. </w:t>
      </w:r>
      <w:r w:rsidR="0094518C">
        <w:t>Pregabalin</w:t>
      </w:r>
      <w:r w:rsidRPr="00A036D8">
        <w:t xml:space="preserve"> in chronic post-thoracotomy pain. </w:t>
      </w:r>
      <w:r w:rsidRPr="00A036D8">
        <w:rPr>
          <w:i/>
        </w:rPr>
        <w:t>Journal of Clinical and Diagnostic Research</w:t>
      </w:r>
      <w:r w:rsidRPr="00A036D8">
        <w:t xml:space="preserve"> 2013; </w:t>
      </w:r>
      <w:r w:rsidRPr="00A036D8">
        <w:rPr>
          <w:b/>
        </w:rPr>
        <w:t>7</w:t>
      </w:r>
      <w:r w:rsidRPr="00A036D8">
        <w:t>(8): 1659-61.</w:t>
      </w:r>
    </w:p>
    <w:p w:rsidR="00A036D8" w:rsidRPr="00A036D8" w:rsidRDefault="00A036D8" w:rsidP="00A036D8">
      <w:pPr>
        <w:pStyle w:val="EndNoteBibliography"/>
        <w:spacing w:after="0"/>
      </w:pPr>
      <w:r w:rsidRPr="00A036D8">
        <w:t>156.</w:t>
      </w:r>
      <w:r w:rsidRPr="00A036D8">
        <w:tab/>
        <w:t xml:space="preserve">Misra S, Parthasarathi G, Vilanilam GC. The effect of gabapentin premedication on postoperative nausea, vomiting, and pain in patients on preoperative dexamethasone undergoing craniotomy for intracranial tumors. </w:t>
      </w:r>
      <w:r w:rsidRPr="00A036D8">
        <w:rPr>
          <w:i/>
        </w:rPr>
        <w:t>Journal of neurosurgical anesthesiology</w:t>
      </w:r>
      <w:r w:rsidRPr="00A036D8">
        <w:t xml:space="preserve"> 2013; </w:t>
      </w:r>
      <w:r w:rsidRPr="00A036D8">
        <w:rPr>
          <w:b/>
        </w:rPr>
        <w:t>25</w:t>
      </w:r>
      <w:r w:rsidRPr="00A036D8">
        <w:t>(4): 386-91.</w:t>
      </w:r>
    </w:p>
    <w:p w:rsidR="00A036D8" w:rsidRPr="00A036D8" w:rsidRDefault="00A036D8" w:rsidP="00A036D8">
      <w:pPr>
        <w:pStyle w:val="EndNoteBibliography"/>
        <w:spacing w:after="0"/>
      </w:pPr>
      <w:r w:rsidRPr="00A036D8">
        <w:t>157.</w:t>
      </w:r>
      <w:r w:rsidRPr="00A036D8">
        <w:tab/>
      </w:r>
      <w:r w:rsidR="00723E1A">
        <w:t>N</w:t>
      </w:r>
      <w:r w:rsidR="00950784">
        <w:t>M</w:t>
      </w:r>
      <w:r w:rsidRPr="00A036D8">
        <w:t xml:space="preserve">. Study to investigate the effectiveness of pregabalin for management of patients undergoing total hip replacement. 2013. </w:t>
      </w:r>
      <w:hyperlink r:id="rId8" w:history="1">
        <w:r w:rsidRPr="00A036D8">
          <w:rPr>
            <w:rStyle w:val="Hyperlien"/>
          </w:rPr>
          <w:t>https://clinicaltrials.gov/ct2/show/results/NCT00905437?rslt=With&amp;cond=pregabalin&amp;rank=28&amp;sect=X70156#outcome1</w:t>
        </w:r>
      </w:hyperlink>
      <w:r w:rsidRPr="00A036D8">
        <w:t>.</w:t>
      </w:r>
    </w:p>
    <w:p w:rsidR="00A036D8" w:rsidRPr="00A036D8" w:rsidRDefault="00A036D8" w:rsidP="00A036D8">
      <w:pPr>
        <w:pStyle w:val="EndNoteBibliography"/>
        <w:spacing w:after="0"/>
      </w:pPr>
      <w:r w:rsidRPr="00A036D8">
        <w:t>158.</w:t>
      </w:r>
      <w:r w:rsidRPr="00A036D8">
        <w:tab/>
        <w:t xml:space="preserve">Paul JE, Nantha-Aree M, Buckley N, et al. Gabapentin does not improve multimodal analgesia outcomes for total knee arthroplasty: A randomized controlled trial. </w:t>
      </w:r>
      <w:r w:rsidRPr="00A036D8">
        <w:rPr>
          <w:i/>
        </w:rPr>
        <w:t>Canadian Journal of Anaesthesia</w:t>
      </w:r>
      <w:r w:rsidRPr="00A036D8">
        <w:t xml:space="preserve"> 2013; </w:t>
      </w:r>
      <w:r w:rsidRPr="00A036D8">
        <w:rPr>
          <w:b/>
        </w:rPr>
        <w:t>60</w:t>
      </w:r>
      <w:r w:rsidRPr="00A036D8">
        <w:t>(5): 423-31.</w:t>
      </w:r>
    </w:p>
    <w:p w:rsidR="00A036D8" w:rsidRPr="00A036D8" w:rsidRDefault="00A036D8" w:rsidP="00A036D8">
      <w:pPr>
        <w:pStyle w:val="EndNoteBibliography"/>
        <w:spacing w:after="0"/>
      </w:pPr>
      <w:r w:rsidRPr="00A036D8">
        <w:t>159.</w:t>
      </w:r>
      <w:r w:rsidRPr="00A036D8">
        <w:tab/>
        <w:t xml:space="preserve">Sagit M, Yalcin S, Polat H, Korkmaz F, Cetinkaya S, Somdas MA. Efficacy of a single preoperative dose of pregabalin for postoperative pain after septoplasty. </w:t>
      </w:r>
      <w:r w:rsidRPr="00A036D8">
        <w:rPr>
          <w:i/>
        </w:rPr>
        <w:t>Journal of Craniofacial Surgery</w:t>
      </w:r>
      <w:r w:rsidRPr="00A036D8">
        <w:t xml:space="preserve"> 2013; </w:t>
      </w:r>
      <w:r w:rsidRPr="00A036D8">
        <w:rPr>
          <w:b/>
        </w:rPr>
        <w:t>24</w:t>
      </w:r>
      <w:r w:rsidRPr="00A036D8">
        <w:t>(2): 373-5.</w:t>
      </w:r>
    </w:p>
    <w:p w:rsidR="00A036D8" w:rsidRPr="00A036D8" w:rsidRDefault="00A036D8" w:rsidP="00A036D8">
      <w:pPr>
        <w:pStyle w:val="EndNoteBibliography"/>
        <w:spacing w:after="0"/>
      </w:pPr>
      <w:r w:rsidRPr="00A036D8">
        <w:t>160.</w:t>
      </w:r>
      <w:r w:rsidRPr="00A036D8">
        <w:tab/>
        <w:t xml:space="preserve">Sarakatsianou C, Theodorou E, Georgopoulou S, Stamatiou G, Tzovaras G. Effect of pre-emptive pregabalin on pain intensity and postoperative morphine consumption after laparoscopic cholecystectomy. </w:t>
      </w:r>
      <w:r w:rsidRPr="00A036D8">
        <w:rPr>
          <w:i/>
        </w:rPr>
        <w:t>Surgical endoscopy</w:t>
      </w:r>
      <w:r w:rsidRPr="00A036D8">
        <w:t xml:space="preserve"> 2013; </w:t>
      </w:r>
      <w:r w:rsidRPr="00A036D8">
        <w:rPr>
          <w:b/>
        </w:rPr>
        <w:t>27</w:t>
      </w:r>
      <w:r w:rsidRPr="00A036D8">
        <w:t>(7): 2504-11.</w:t>
      </w:r>
    </w:p>
    <w:p w:rsidR="00A036D8" w:rsidRPr="00A036D8" w:rsidRDefault="00A036D8" w:rsidP="00A036D8">
      <w:pPr>
        <w:pStyle w:val="EndNoteBibliography"/>
        <w:spacing w:after="0"/>
      </w:pPr>
      <w:r w:rsidRPr="00A036D8">
        <w:t>161.</w:t>
      </w:r>
      <w:r w:rsidRPr="00A036D8">
        <w:tab/>
        <w:t xml:space="preserve">Siddiqui NT, Fischer H, Guerina L, Friedman Z. Effect of a preoperative gabapentin on postoperative analgesia in patients with inflammatory bowel disease following major bowel surgery: A randomized, placebo-controlled trial. </w:t>
      </w:r>
      <w:r w:rsidRPr="00A036D8">
        <w:rPr>
          <w:i/>
        </w:rPr>
        <w:t>Pain Practice</w:t>
      </w:r>
      <w:r w:rsidRPr="00A036D8">
        <w:t xml:space="preserve"> 2013; </w:t>
      </w:r>
      <w:r w:rsidRPr="00A036D8">
        <w:rPr>
          <w:b/>
        </w:rPr>
        <w:t>14</w:t>
      </w:r>
      <w:r w:rsidRPr="00A036D8">
        <w:t>(2): 132-9.</w:t>
      </w:r>
    </w:p>
    <w:p w:rsidR="00A036D8" w:rsidRPr="00A036D8" w:rsidRDefault="00A036D8" w:rsidP="00A036D8">
      <w:pPr>
        <w:pStyle w:val="EndNoteBibliography"/>
        <w:spacing w:after="0"/>
      </w:pPr>
      <w:r w:rsidRPr="00A036D8">
        <w:t>162.</w:t>
      </w:r>
      <w:r w:rsidRPr="00A036D8">
        <w:tab/>
        <w:t xml:space="preserve">Talikoti AT, Dinesh K, Deepak VD, Nanda A, Somasekharam P. Comparison of injection lignocaine (preservative free) 1.5 mg/kg i.v with oral pregabalin 150 mg for attenuation haemodynamic response to laryngoscopy and tracheal intubation. </w:t>
      </w:r>
      <w:r w:rsidRPr="00A036D8">
        <w:rPr>
          <w:i/>
        </w:rPr>
        <w:t>Journal of the Indian Medical Association</w:t>
      </w:r>
      <w:r w:rsidRPr="00A036D8">
        <w:t xml:space="preserve"> 2013; </w:t>
      </w:r>
      <w:r w:rsidRPr="00A036D8">
        <w:rPr>
          <w:b/>
        </w:rPr>
        <w:t>111</w:t>
      </w:r>
      <w:r w:rsidRPr="00A036D8">
        <w:t>(10): 692-6.</w:t>
      </w:r>
    </w:p>
    <w:p w:rsidR="00A036D8" w:rsidRPr="00A036D8" w:rsidRDefault="00A036D8" w:rsidP="00A036D8">
      <w:pPr>
        <w:pStyle w:val="EndNoteBibliography"/>
        <w:spacing w:after="0"/>
      </w:pPr>
      <w:r w:rsidRPr="00A036D8">
        <w:t>163.</w:t>
      </w:r>
      <w:r w:rsidRPr="00A036D8">
        <w:tab/>
        <w:t xml:space="preserve">Ayatollahi V, Mirshamsi P, Behdad S, Amirdosara M, Vaziribozorg S. Effect of oral gabapentin on haemodynamic variables during microlaryngoscopic surgery. </w:t>
      </w:r>
      <w:r w:rsidRPr="00A036D8">
        <w:rPr>
          <w:i/>
        </w:rPr>
        <w:t>Anestezjologia intensywna terapia</w:t>
      </w:r>
      <w:r w:rsidRPr="00A036D8">
        <w:t xml:space="preserve"> 2014; </w:t>
      </w:r>
      <w:r w:rsidRPr="00A036D8">
        <w:rPr>
          <w:b/>
        </w:rPr>
        <w:t>46</w:t>
      </w:r>
      <w:r w:rsidRPr="00A036D8">
        <w:t>(1): 17-22.</w:t>
      </w:r>
    </w:p>
    <w:p w:rsidR="00A036D8" w:rsidRPr="00A036D8" w:rsidRDefault="00A036D8" w:rsidP="00A036D8">
      <w:pPr>
        <w:pStyle w:val="EndNoteBibliography"/>
        <w:spacing w:after="0"/>
      </w:pPr>
      <w:r w:rsidRPr="00A036D8">
        <w:t>164.</w:t>
      </w:r>
      <w:r w:rsidRPr="00A036D8">
        <w:tab/>
        <w:t xml:space="preserve">Bafna U, Rajarajeshwaran K, Khandelwal M, Verma AP. A comparison of effect of preemptive use of oral gabapentin and pregabalin for acute post-operative pain after surgery under spinal anesthesia. </w:t>
      </w:r>
      <w:r w:rsidRPr="00A036D8">
        <w:rPr>
          <w:i/>
        </w:rPr>
        <w:t>Journal of Anaesthesiology Clinical Pharmacology</w:t>
      </w:r>
      <w:r w:rsidRPr="00A036D8">
        <w:t xml:space="preserve"> 2014; </w:t>
      </w:r>
      <w:r w:rsidRPr="00A036D8">
        <w:rPr>
          <w:b/>
        </w:rPr>
        <w:t>30</w:t>
      </w:r>
      <w:r w:rsidRPr="00A036D8">
        <w:t>(3): 373-7.</w:t>
      </w:r>
    </w:p>
    <w:p w:rsidR="00A036D8" w:rsidRPr="00A036D8" w:rsidRDefault="00A036D8" w:rsidP="00A036D8">
      <w:pPr>
        <w:pStyle w:val="EndNoteBibliography"/>
        <w:spacing w:after="0"/>
      </w:pPr>
      <w:r w:rsidRPr="00A036D8">
        <w:t>165.</w:t>
      </w:r>
      <w:r w:rsidRPr="00A036D8">
        <w:tab/>
        <w:t xml:space="preserve">Bekawi MS, El Wakeel LM, Al Taher WMA, Mageed WMA. Clinical study evaluating pregabalin efficacy and tolerability for pain management in patients undergoing laparoscopic cholecystectomy. </w:t>
      </w:r>
      <w:r w:rsidRPr="00A036D8">
        <w:rPr>
          <w:i/>
        </w:rPr>
        <w:t>Clinical Journal of Pain</w:t>
      </w:r>
      <w:r w:rsidRPr="00A036D8">
        <w:t xml:space="preserve"> 2014; </w:t>
      </w:r>
      <w:r w:rsidRPr="00A036D8">
        <w:rPr>
          <w:b/>
        </w:rPr>
        <w:t>30</w:t>
      </w:r>
      <w:r w:rsidRPr="00A036D8">
        <w:t>(11): 944-52.</w:t>
      </w:r>
    </w:p>
    <w:p w:rsidR="00A036D8" w:rsidRPr="00A036D8" w:rsidRDefault="00A036D8" w:rsidP="00A036D8">
      <w:pPr>
        <w:pStyle w:val="EndNoteBibliography"/>
        <w:spacing w:after="0"/>
      </w:pPr>
      <w:r w:rsidRPr="00A036D8">
        <w:t>166.</w:t>
      </w:r>
      <w:r w:rsidRPr="00A036D8">
        <w:tab/>
        <w:t xml:space="preserve">Carvalho J, Monks D, Downey K, Shah V, Bernstein P, Hoppe D. A perioperative course of gabapentin improves pain relief after cesarean delivery: A randomized controlled trial. </w:t>
      </w:r>
      <w:r w:rsidRPr="00A036D8">
        <w:rPr>
          <w:i/>
        </w:rPr>
        <w:t>Canadian Journal of Anesthesia</w:t>
      </w:r>
      <w:r w:rsidRPr="00A036D8">
        <w:t xml:space="preserve"> 2014; </w:t>
      </w:r>
      <w:r w:rsidRPr="00A036D8">
        <w:rPr>
          <w:b/>
        </w:rPr>
        <w:t>61</w:t>
      </w:r>
      <w:r w:rsidRPr="00A036D8">
        <w:t>: S150.</w:t>
      </w:r>
    </w:p>
    <w:p w:rsidR="00A036D8" w:rsidRPr="00A036D8" w:rsidRDefault="00A036D8" w:rsidP="00A036D8">
      <w:pPr>
        <w:pStyle w:val="EndNoteBibliography"/>
        <w:spacing w:after="0"/>
      </w:pPr>
      <w:r w:rsidRPr="00A036D8">
        <w:t>167.</w:t>
      </w:r>
      <w:r w:rsidRPr="00A036D8">
        <w:tab/>
        <w:t xml:space="preserve">Chotton T, Singh NR, Singh LC, Laithangbam PS, Singh HS. The effect of pregabalin for relief of postoperative pain after abdominal hysterectomy. </w:t>
      </w:r>
      <w:r w:rsidRPr="00A036D8">
        <w:rPr>
          <w:i/>
        </w:rPr>
        <w:t>JMS - Journal of Medical Society</w:t>
      </w:r>
      <w:r w:rsidRPr="00A036D8">
        <w:t xml:space="preserve"> 2014; </w:t>
      </w:r>
      <w:r w:rsidRPr="00A036D8">
        <w:rPr>
          <w:b/>
        </w:rPr>
        <w:t>28</w:t>
      </w:r>
      <w:r w:rsidRPr="00A036D8">
        <w:t>(1): 18-21.</w:t>
      </w:r>
    </w:p>
    <w:p w:rsidR="00A036D8" w:rsidRPr="00A036D8" w:rsidRDefault="00A036D8" w:rsidP="00A036D8">
      <w:pPr>
        <w:pStyle w:val="EndNoteBibliography"/>
        <w:spacing w:after="0"/>
      </w:pPr>
      <w:r w:rsidRPr="00A036D8">
        <w:t>168.</w:t>
      </w:r>
      <w:r w:rsidRPr="00A036D8">
        <w:tab/>
        <w:t xml:space="preserve">Clarke HA, Katz J, McCartney CJL, et al. Perioperative gabapentin reduces 24 h opioid consumption and improves in-hospital rehabilitation but not post-discharge outcomes after total knee arthroplasty with peripheral nerve block. </w:t>
      </w:r>
      <w:r w:rsidRPr="00A036D8">
        <w:rPr>
          <w:i/>
        </w:rPr>
        <w:t>British journal of anaesthesia</w:t>
      </w:r>
      <w:r w:rsidRPr="00A036D8">
        <w:t xml:space="preserve"> 2014; </w:t>
      </w:r>
      <w:r w:rsidRPr="00A036D8">
        <w:rPr>
          <w:b/>
        </w:rPr>
        <w:t>113</w:t>
      </w:r>
      <w:r w:rsidRPr="00A036D8">
        <w:t>(5): 855-64.</w:t>
      </w:r>
    </w:p>
    <w:p w:rsidR="00A036D8" w:rsidRPr="00460D80" w:rsidRDefault="00A036D8" w:rsidP="00A036D8">
      <w:pPr>
        <w:pStyle w:val="EndNoteBibliography"/>
        <w:spacing w:after="0"/>
        <w:rPr>
          <w:lang w:val="fr-CA"/>
        </w:rPr>
      </w:pPr>
      <w:r w:rsidRPr="00A036D8">
        <w:t>169.</w:t>
      </w:r>
      <w:r w:rsidRPr="00A036D8">
        <w:tab/>
        <w:t xml:space="preserve">Debaecker L, Roosebeke A, Garot M, et al. </w:t>
      </w:r>
      <w:r w:rsidRPr="00460D80">
        <w:rPr>
          <w:lang w:val="fr-CA"/>
        </w:rPr>
        <w:t xml:space="preserve">Administration préopératoire de gabapentine et douleurs résiduelles après chirurgie thyroïdienne: Une étude randomisé double aveugle contre placebo. </w:t>
      </w:r>
      <w:r w:rsidRPr="00460D80">
        <w:rPr>
          <w:i/>
          <w:lang w:val="fr-CA"/>
        </w:rPr>
        <w:t>Annales francaises d'anesthesie et de reanimation</w:t>
      </w:r>
      <w:r w:rsidRPr="00460D80">
        <w:rPr>
          <w:lang w:val="fr-CA"/>
        </w:rPr>
        <w:t xml:space="preserve"> 2014; </w:t>
      </w:r>
      <w:r w:rsidRPr="00460D80">
        <w:rPr>
          <w:b/>
          <w:lang w:val="fr-CA"/>
        </w:rPr>
        <w:t>33</w:t>
      </w:r>
      <w:r w:rsidRPr="00460D80">
        <w:rPr>
          <w:lang w:val="fr-CA"/>
        </w:rPr>
        <w:t>(2): A147-A8.</w:t>
      </w:r>
    </w:p>
    <w:p w:rsidR="00A036D8" w:rsidRPr="00A036D8" w:rsidRDefault="00A036D8" w:rsidP="00A036D8">
      <w:pPr>
        <w:pStyle w:val="EndNoteBibliography"/>
        <w:spacing w:after="0"/>
      </w:pPr>
      <w:r w:rsidRPr="00460D80">
        <w:rPr>
          <w:lang w:val="fr-CA"/>
        </w:rPr>
        <w:t>170.</w:t>
      </w:r>
      <w:r w:rsidRPr="00460D80">
        <w:rPr>
          <w:lang w:val="fr-CA"/>
        </w:rPr>
        <w:tab/>
        <w:t xml:space="preserve">Eman A, Bilir A, Beyaz SG. </w:t>
      </w:r>
      <w:r w:rsidRPr="00A036D8">
        <w:t xml:space="preserve">The effects of preoperative pregabalin on postoperative analgesia and morphine consumption after abdominal hysterectomy. </w:t>
      </w:r>
      <w:r w:rsidRPr="00A036D8">
        <w:rPr>
          <w:i/>
        </w:rPr>
        <w:t>Acta Medica Mediterranea</w:t>
      </w:r>
      <w:r w:rsidRPr="00A036D8">
        <w:t xml:space="preserve"> 2014; </w:t>
      </w:r>
      <w:r w:rsidRPr="00A036D8">
        <w:rPr>
          <w:b/>
        </w:rPr>
        <w:t>30</w:t>
      </w:r>
      <w:r w:rsidRPr="00A036D8">
        <w:t>(2): 481-5.</w:t>
      </w:r>
    </w:p>
    <w:p w:rsidR="00A036D8" w:rsidRPr="00A036D8" w:rsidRDefault="00A036D8" w:rsidP="00A036D8">
      <w:pPr>
        <w:pStyle w:val="EndNoteBibliography"/>
        <w:spacing w:after="0"/>
      </w:pPr>
      <w:r w:rsidRPr="00A036D8">
        <w:t>171.</w:t>
      </w:r>
      <w:r w:rsidRPr="00A036D8">
        <w:tab/>
        <w:t xml:space="preserve">Ercan S, Akpek E, Aslim E, Akay T, Dönmez A. The effects of gabapentin on intraoperative cooperation, stress response and postoperative analgesia in patients undergoing carotid endartectomy with regional anesthesia. </w:t>
      </w:r>
      <w:r w:rsidRPr="00A036D8">
        <w:rPr>
          <w:i/>
        </w:rPr>
        <w:t>Gogus-Kalp-Damar Anestezi ve Yogun Bakim Dernegi Dergisi</w:t>
      </w:r>
      <w:r w:rsidRPr="00A036D8">
        <w:t xml:space="preserve"> 2014; </w:t>
      </w:r>
      <w:r w:rsidRPr="00A036D8">
        <w:rPr>
          <w:b/>
        </w:rPr>
        <w:t>20</w:t>
      </w:r>
      <w:r w:rsidRPr="00A036D8">
        <w:t>(1): 7-15.</w:t>
      </w:r>
    </w:p>
    <w:p w:rsidR="00A036D8" w:rsidRPr="00A036D8" w:rsidRDefault="00A036D8" w:rsidP="00A036D8">
      <w:pPr>
        <w:pStyle w:val="EndNoteBibliography"/>
        <w:spacing w:after="0"/>
      </w:pPr>
      <w:r w:rsidRPr="00A036D8">
        <w:t>172.</w:t>
      </w:r>
      <w:r w:rsidRPr="00A036D8">
        <w:tab/>
        <w:t xml:space="preserve">George RB, McKeen DM, Andreou P, Habib </w:t>
      </w:r>
      <w:r w:rsidR="00950784">
        <w:t>AS</w:t>
      </w:r>
      <w:r w:rsidRPr="00A036D8">
        <w:t xml:space="preserve">. A randomized placebo-controlled trial of two doses of pregabalin for postoperative analgesia in patients undergoing abdominal hysterectomy. </w:t>
      </w:r>
      <w:r w:rsidRPr="00A036D8">
        <w:rPr>
          <w:i/>
        </w:rPr>
        <w:t>Canadian journal of anaesthesia = Journal canadien d'anesthesie</w:t>
      </w:r>
      <w:r w:rsidRPr="00A036D8">
        <w:t xml:space="preserve"> 2014; </w:t>
      </w:r>
      <w:r w:rsidRPr="00A036D8">
        <w:rPr>
          <w:b/>
        </w:rPr>
        <w:t>61</w:t>
      </w:r>
      <w:r w:rsidRPr="00A036D8">
        <w:t>(6): 551-7.</w:t>
      </w:r>
    </w:p>
    <w:p w:rsidR="00A036D8" w:rsidRPr="00A036D8" w:rsidRDefault="00A036D8" w:rsidP="00A036D8">
      <w:pPr>
        <w:pStyle w:val="EndNoteBibliography"/>
        <w:spacing w:after="0"/>
      </w:pPr>
      <w:r w:rsidRPr="00A036D8">
        <w:t>173.</w:t>
      </w:r>
      <w:r w:rsidRPr="00A036D8">
        <w:tab/>
        <w:t xml:space="preserve">Grosen K, Drewes AM, Højsgaard A, Pfeiffer-Jensen M, Hjortdal VE, Pilegaard HK. Perioperative gabapentin for the prevention of persistent pain after thoracotomy: A randomized controlled trial. </w:t>
      </w:r>
      <w:r w:rsidRPr="00A036D8">
        <w:rPr>
          <w:i/>
        </w:rPr>
        <w:t>European Journal of Cardio-thoracic Surgery</w:t>
      </w:r>
      <w:r w:rsidRPr="00A036D8">
        <w:t xml:space="preserve"> 2014; </w:t>
      </w:r>
      <w:r w:rsidRPr="00A036D8">
        <w:rPr>
          <w:b/>
        </w:rPr>
        <w:t>46</w:t>
      </w:r>
      <w:r w:rsidRPr="00A036D8">
        <w:t>(1): 76-85.</w:t>
      </w:r>
    </w:p>
    <w:p w:rsidR="00A036D8" w:rsidRPr="00A036D8" w:rsidRDefault="00A036D8" w:rsidP="00A036D8">
      <w:pPr>
        <w:pStyle w:val="EndNoteBibliography"/>
        <w:spacing w:after="0"/>
      </w:pPr>
      <w:r w:rsidRPr="00A036D8">
        <w:t>174.</w:t>
      </w:r>
      <w:r w:rsidRPr="00A036D8">
        <w:tab/>
        <w:t xml:space="preserve">Işik B, Yaman S, Aktuna S, Turan A. Analgesic efficacy of prophylactic gabapentin and lornoxicam in preventing postendodontic pain. </w:t>
      </w:r>
      <w:r w:rsidRPr="00A036D8">
        <w:rPr>
          <w:i/>
        </w:rPr>
        <w:t>Pain Medicine (United States)</w:t>
      </w:r>
      <w:r w:rsidRPr="00A036D8">
        <w:t xml:space="preserve"> 2014; </w:t>
      </w:r>
      <w:r w:rsidRPr="00A036D8">
        <w:rPr>
          <w:b/>
        </w:rPr>
        <w:t>15</w:t>
      </w:r>
      <w:r w:rsidRPr="00A036D8">
        <w:t>(12): 2150-5.</w:t>
      </w:r>
    </w:p>
    <w:p w:rsidR="00A036D8" w:rsidRPr="00A036D8" w:rsidRDefault="00A036D8" w:rsidP="00A036D8">
      <w:pPr>
        <w:pStyle w:val="EndNoteBibliography"/>
        <w:spacing w:after="0"/>
      </w:pPr>
      <w:r w:rsidRPr="00A036D8">
        <w:t>175.</w:t>
      </w:r>
      <w:r w:rsidRPr="00A036D8">
        <w:tab/>
        <w:t xml:space="preserve">Joseph TT, Krishna HM, Kamath S. Premedication with gabapentin, alprazolam or a placebo for abdominal hysterectomy: Effect on pre-operative anxiety, post-operative pain and morphine consumption. </w:t>
      </w:r>
      <w:r w:rsidRPr="00A036D8">
        <w:rPr>
          <w:i/>
        </w:rPr>
        <w:t>Indian journal of anaesthesia</w:t>
      </w:r>
      <w:r w:rsidRPr="00A036D8">
        <w:t xml:space="preserve"> 2014; </w:t>
      </w:r>
      <w:r w:rsidRPr="00A036D8">
        <w:rPr>
          <w:b/>
        </w:rPr>
        <w:t>58</w:t>
      </w:r>
      <w:r w:rsidRPr="00A036D8">
        <w:t>(6): 693-9.</w:t>
      </w:r>
    </w:p>
    <w:p w:rsidR="00A036D8" w:rsidRPr="00A036D8" w:rsidRDefault="00A036D8" w:rsidP="00A036D8">
      <w:pPr>
        <w:pStyle w:val="EndNoteBibliography"/>
        <w:spacing w:after="0"/>
      </w:pPr>
      <w:r w:rsidRPr="00A036D8">
        <w:t>176.</w:t>
      </w:r>
      <w:r w:rsidRPr="00A036D8">
        <w:tab/>
        <w:t xml:space="preserve">Karbić VO, Škoda M, Antončić D, Krištofić I, Komar D, Trobonjača Z. Gabapentin-induced changes of plasma cortisol level and immune status in hysterectomized women. </w:t>
      </w:r>
      <w:r w:rsidRPr="00A036D8">
        <w:rPr>
          <w:i/>
        </w:rPr>
        <w:t>International immunopharmacology</w:t>
      </w:r>
      <w:r w:rsidRPr="00A036D8">
        <w:t xml:space="preserve"> 2014; </w:t>
      </w:r>
      <w:r w:rsidRPr="00A036D8">
        <w:rPr>
          <w:b/>
        </w:rPr>
        <w:t>23</w:t>
      </w:r>
      <w:r w:rsidRPr="00A036D8">
        <w:t>(2): 530-6.</w:t>
      </w:r>
    </w:p>
    <w:p w:rsidR="00A036D8" w:rsidRPr="00A036D8" w:rsidRDefault="00A036D8" w:rsidP="00A036D8">
      <w:pPr>
        <w:pStyle w:val="EndNoteBibliography"/>
        <w:spacing w:after="0"/>
      </w:pPr>
      <w:r w:rsidRPr="00A036D8">
        <w:t>177.</w:t>
      </w:r>
      <w:r w:rsidRPr="00A036D8">
        <w:tab/>
        <w:t xml:space="preserve">Khurana G, Jindal P, Sharma JP, Bansal KK. Postoperative pain and long-term functional outcome after administration of gabapentin and pregabalin in patients undergoing spinal surgery. </w:t>
      </w:r>
      <w:r w:rsidRPr="00A036D8">
        <w:rPr>
          <w:i/>
        </w:rPr>
        <w:t>Spine</w:t>
      </w:r>
      <w:r w:rsidRPr="00A036D8">
        <w:t xml:space="preserve"> 2014; </w:t>
      </w:r>
      <w:r w:rsidRPr="00A036D8">
        <w:rPr>
          <w:b/>
        </w:rPr>
        <w:t>39</w:t>
      </w:r>
      <w:r w:rsidRPr="00A036D8">
        <w:t>(6): E363-8.</w:t>
      </w:r>
    </w:p>
    <w:p w:rsidR="00A036D8" w:rsidRPr="00A036D8" w:rsidRDefault="00A036D8" w:rsidP="00A036D8">
      <w:pPr>
        <w:pStyle w:val="EndNoteBibliography"/>
        <w:spacing w:after="0"/>
      </w:pPr>
      <w:r w:rsidRPr="00A036D8">
        <w:t>178.</w:t>
      </w:r>
      <w:r w:rsidRPr="00A036D8">
        <w:tab/>
        <w:t xml:space="preserve">Kılıç E, Mızrak A, Göksu S, Cesur M. Preemptive analgesic efficacy of gabapentin and nimesulide in the functional endoscopic sinus surgery. </w:t>
      </w:r>
      <w:r w:rsidRPr="00A036D8">
        <w:rPr>
          <w:i/>
        </w:rPr>
        <w:t>Agri Derg</w:t>
      </w:r>
      <w:r w:rsidRPr="00A036D8">
        <w:t xml:space="preserve"> 2014; </w:t>
      </w:r>
      <w:r w:rsidRPr="00A036D8">
        <w:rPr>
          <w:b/>
        </w:rPr>
        <w:t>26</w:t>
      </w:r>
      <w:r w:rsidRPr="00A036D8">
        <w:t>(2): 73-81.</w:t>
      </w:r>
    </w:p>
    <w:p w:rsidR="00A036D8" w:rsidRPr="00A036D8" w:rsidRDefault="00A036D8" w:rsidP="00A036D8">
      <w:pPr>
        <w:pStyle w:val="EndNoteBibliography"/>
        <w:spacing w:after="0"/>
      </w:pPr>
      <w:r w:rsidRPr="00A036D8">
        <w:t>179.</w:t>
      </w:r>
      <w:r w:rsidRPr="00A036D8">
        <w:tab/>
        <w:t xml:space="preserve">Kim JH, Seo MY, Hong SD, et al. The efficacy of preemptive analgesia with pregabalin in septoplasty. </w:t>
      </w:r>
      <w:r w:rsidRPr="00A036D8">
        <w:rPr>
          <w:i/>
        </w:rPr>
        <w:t>Clin</w:t>
      </w:r>
      <w:r w:rsidRPr="00A036D8">
        <w:t xml:space="preserve"> 2014; </w:t>
      </w:r>
      <w:r w:rsidRPr="00A036D8">
        <w:rPr>
          <w:b/>
        </w:rPr>
        <w:t>7</w:t>
      </w:r>
      <w:r w:rsidRPr="00A036D8">
        <w:t>(2): 102-5.</w:t>
      </w:r>
    </w:p>
    <w:p w:rsidR="00A036D8" w:rsidRPr="00A036D8" w:rsidRDefault="00A036D8" w:rsidP="00A036D8">
      <w:pPr>
        <w:pStyle w:val="EndNoteBibliography"/>
        <w:spacing w:after="0"/>
      </w:pPr>
      <w:r w:rsidRPr="00A036D8">
        <w:t>180.</w:t>
      </w:r>
      <w:r w:rsidRPr="00A036D8">
        <w:tab/>
        <w:t xml:space="preserve">Koşucu  M, Tugcugil E, Erturk E, et al. The effects of the pre-emptive oral gabapentin on post-anesthesia recovery criteria, acute post-thoracotomy pain and development of chronicity in pain with benign thoracotomy operations. </w:t>
      </w:r>
      <w:r w:rsidRPr="00A036D8">
        <w:rPr>
          <w:i/>
        </w:rPr>
        <w:t>Turk Gogus Kalp Damar Cerrahisi Dergisi-Turkish Journal of Thoracic and Cardiovascular Surgery</w:t>
      </w:r>
      <w:r w:rsidRPr="00A036D8">
        <w:t xml:space="preserve"> 2014; </w:t>
      </w:r>
      <w:r w:rsidRPr="00A036D8">
        <w:rPr>
          <w:b/>
        </w:rPr>
        <w:t>22</w:t>
      </w:r>
      <w:r w:rsidRPr="00A036D8">
        <w:t>(2): 389-96.</w:t>
      </w:r>
    </w:p>
    <w:p w:rsidR="00A036D8" w:rsidRPr="00A036D8" w:rsidRDefault="00A036D8" w:rsidP="00A036D8">
      <w:pPr>
        <w:pStyle w:val="EndNoteBibliography"/>
        <w:spacing w:after="0"/>
      </w:pPr>
      <w:r w:rsidRPr="00A036D8">
        <w:t>181.</w:t>
      </w:r>
      <w:r w:rsidRPr="00A036D8">
        <w:tab/>
        <w:t xml:space="preserve">Mahoori A, Noroozinia H, Hasani E, Hosainzadeh S. The effect of pre-operative administration of gabapentin on post-operative pain relief after herniorrhaphy. </w:t>
      </w:r>
      <w:r w:rsidRPr="00A036D8">
        <w:rPr>
          <w:i/>
        </w:rPr>
        <w:t>Saudi journal of anaesthesia</w:t>
      </w:r>
      <w:r w:rsidRPr="00A036D8">
        <w:t xml:space="preserve"> 2014; </w:t>
      </w:r>
      <w:r w:rsidRPr="00A036D8">
        <w:rPr>
          <w:b/>
        </w:rPr>
        <w:t>8</w:t>
      </w:r>
      <w:r w:rsidRPr="00A036D8">
        <w:t>(2): 220-3.</w:t>
      </w:r>
    </w:p>
    <w:p w:rsidR="00A036D8" w:rsidRPr="00A036D8" w:rsidRDefault="004E70CB" w:rsidP="00A036D8">
      <w:pPr>
        <w:pStyle w:val="EndNoteBibliography"/>
        <w:spacing w:after="0"/>
      </w:pPr>
      <w:r>
        <w:t>182</w:t>
      </w:r>
      <w:r w:rsidR="00A036D8" w:rsidRPr="00A036D8">
        <w:t>.</w:t>
      </w:r>
      <w:r w:rsidR="00A036D8" w:rsidRPr="00A036D8">
        <w:tab/>
        <w:t xml:space="preserve">Meek JM, Rosbolt MB, Taylor KR, Fusco EA, Panday VA, Reilly CD. </w:t>
      </w:r>
      <w:r w:rsidR="0094518C">
        <w:t>Pregabalin</w:t>
      </w:r>
      <w:r w:rsidR="00A036D8" w:rsidRPr="00A036D8">
        <w:t xml:space="preserve"> versus placebo in postoperative pain relief of patients' status post photorefractive keratectomy: A double-masked, randomized, prospective study. </w:t>
      </w:r>
      <w:r w:rsidR="00A036D8" w:rsidRPr="00A036D8">
        <w:rPr>
          <w:i/>
        </w:rPr>
        <w:t>Journal of Ocular Pharmacology &amp; Therapeutics</w:t>
      </w:r>
      <w:r w:rsidR="00A036D8" w:rsidRPr="00A036D8">
        <w:t xml:space="preserve"> 2014; </w:t>
      </w:r>
      <w:r w:rsidR="00A036D8" w:rsidRPr="00A036D8">
        <w:rPr>
          <w:b/>
        </w:rPr>
        <w:t>30</w:t>
      </w:r>
      <w:r w:rsidR="00A036D8" w:rsidRPr="00A036D8">
        <w:t>(7): 527-32.</w:t>
      </w:r>
    </w:p>
    <w:p w:rsidR="00A036D8" w:rsidRPr="00A036D8" w:rsidRDefault="00A036D8" w:rsidP="00A036D8">
      <w:pPr>
        <w:pStyle w:val="EndNoteBibliography"/>
        <w:spacing w:after="0"/>
      </w:pPr>
      <w:r w:rsidRPr="00A036D8">
        <w:t>183.</w:t>
      </w:r>
      <w:r w:rsidRPr="00A036D8">
        <w:tab/>
        <w:t xml:space="preserve">Nasr DA, Abdellatif AA. Efficacy of preoperative melatonin versus pregabalin on perioperative anxiety and postopera tive pain in gynecological surgeries. </w:t>
      </w:r>
      <w:r w:rsidRPr="00A036D8">
        <w:rPr>
          <w:i/>
        </w:rPr>
        <w:t>Egyptian Journal of Anaesthesia</w:t>
      </w:r>
      <w:r w:rsidRPr="00A036D8">
        <w:t xml:space="preserve"> 2014; </w:t>
      </w:r>
      <w:r w:rsidRPr="00A036D8">
        <w:rPr>
          <w:b/>
        </w:rPr>
        <w:t>30</w:t>
      </w:r>
      <w:r w:rsidRPr="00A036D8">
        <w:t>(1): 89-93.</w:t>
      </w:r>
    </w:p>
    <w:p w:rsidR="00A036D8" w:rsidRPr="00A036D8" w:rsidRDefault="00A036D8" w:rsidP="00A036D8">
      <w:pPr>
        <w:pStyle w:val="EndNoteBibliography"/>
        <w:spacing w:after="0"/>
      </w:pPr>
      <w:r w:rsidRPr="00A036D8">
        <w:t>184.</w:t>
      </w:r>
      <w:r w:rsidRPr="00A036D8">
        <w:tab/>
        <w:t xml:space="preserve">Nofal WH, Mahmoud MS, Al Alim AAA. Does preoperative gabapentin affects the characteristics of post-dural puncture headache in parturients undergoing cesarean section with spinal anesthesia? </w:t>
      </w:r>
      <w:r w:rsidRPr="00A036D8">
        <w:rPr>
          <w:i/>
        </w:rPr>
        <w:t>Saudi journal of anaesthesia</w:t>
      </w:r>
      <w:r w:rsidRPr="00A036D8">
        <w:t xml:space="preserve"> 2014; </w:t>
      </w:r>
      <w:r w:rsidRPr="00A036D8">
        <w:rPr>
          <w:b/>
        </w:rPr>
        <w:t>8</w:t>
      </w:r>
      <w:r w:rsidRPr="00A036D8">
        <w:t>(3): 359-63.</w:t>
      </w:r>
    </w:p>
    <w:p w:rsidR="00A036D8" w:rsidRPr="00A036D8" w:rsidRDefault="00A036D8" w:rsidP="00A036D8">
      <w:pPr>
        <w:pStyle w:val="EndNoteBibliography"/>
        <w:spacing w:after="0"/>
      </w:pPr>
      <w:r w:rsidRPr="00A036D8">
        <w:t>185.</w:t>
      </w:r>
      <w:r w:rsidRPr="00A036D8">
        <w:tab/>
        <w:t xml:space="preserve">Nutthachote P, Sirayapiwat P, Wisawasukmongchol W, Charuluxananan S. A randomized, double-blind, placebo-controlled trial of oral pregabalin for relief of shoulder pain after laparoscopic gynecologic surgery. </w:t>
      </w:r>
      <w:r w:rsidRPr="00A036D8">
        <w:rPr>
          <w:i/>
        </w:rPr>
        <w:t>Journal of minimally invasive gynecology</w:t>
      </w:r>
      <w:r w:rsidRPr="00A036D8">
        <w:t xml:space="preserve"> 2014; </w:t>
      </w:r>
      <w:r w:rsidRPr="00A036D8">
        <w:rPr>
          <w:b/>
        </w:rPr>
        <w:t>21</w:t>
      </w:r>
      <w:r w:rsidRPr="00A036D8">
        <w:t>(4): 669-73.</w:t>
      </w:r>
    </w:p>
    <w:p w:rsidR="00A036D8" w:rsidRPr="00A036D8" w:rsidRDefault="00A036D8" w:rsidP="00A036D8">
      <w:pPr>
        <w:pStyle w:val="EndNoteBibliography"/>
        <w:spacing w:after="0"/>
      </w:pPr>
      <w:r w:rsidRPr="00A036D8">
        <w:t>186.</w:t>
      </w:r>
      <w:r w:rsidRPr="00A036D8">
        <w:tab/>
        <w:t>Ogunnaike B. Postoperative pain and morphine consumption after mastectomy - Lyrica. 2014.</w:t>
      </w:r>
    </w:p>
    <w:p w:rsidR="00A036D8" w:rsidRPr="00A036D8" w:rsidRDefault="00A036D8" w:rsidP="00A036D8">
      <w:pPr>
        <w:pStyle w:val="EndNoteBibliography"/>
        <w:spacing w:after="0"/>
      </w:pPr>
      <w:r w:rsidRPr="00A036D8">
        <w:t>187.</w:t>
      </w:r>
      <w:r w:rsidRPr="00A036D8">
        <w:tab/>
        <w:t xml:space="preserve">Pandey CK, Karna ST, Tandon M, Pandey VK, Singh A. Comparative evaluation of prophylactic use of pregabalin, gabapentin and diclofenac sodium for prevention of succinylcholine-induced myalgia: A randomized, double-blinded study. </w:t>
      </w:r>
      <w:r w:rsidRPr="00A036D8">
        <w:rPr>
          <w:i/>
        </w:rPr>
        <w:t>Journal of postgraduate medicine</w:t>
      </w:r>
      <w:r w:rsidRPr="00A036D8">
        <w:t xml:space="preserve"> 2014; </w:t>
      </w:r>
      <w:r w:rsidRPr="00A036D8">
        <w:rPr>
          <w:b/>
        </w:rPr>
        <w:t>60</w:t>
      </w:r>
      <w:r w:rsidRPr="00A036D8">
        <w:t>(1): 16-20.</w:t>
      </w:r>
    </w:p>
    <w:p w:rsidR="00A036D8" w:rsidRPr="00A036D8" w:rsidRDefault="00A036D8" w:rsidP="00A036D8">
      <w:pPr>
        <w:pStyle w:val="EndNoteBibliography"/>
        <w:spacing w:after="0"/>
      </w:pPr>
      <w:r w:rsidRPr="00A036D8">
        <w:t>188.</w:t>
      </w:r>
      <w:r w:rsidRPr="00A036D8">
        <w:tab/>
        <w:t xml:space="preserve">Prasad A, Bhattacharyya S, Biswas A, Saha M, Mondal S, Saha D. A comparative study of pre-operative oral clonidine and pregabalin on post-operative analgesia after spinal anesthesia. </w:t>
      </w:r>
      <w:r w:rsidRPr="00A036D8">
        <w:rPr>
          <w:i/>
        </w:rPr>
        <w:t>Albang Maqalat Wa Abhat Fi Altahdir Waalinas</w:t>
      </w:r>
      <w:r w:rsidRPr="00A036D8">
        <w:t xml:space="preserve"> 2014; </w:t>
      </w:r>
      <w:r w:rsidRPr="00A036D8">
        <w:rPr>
          <w:b/>
        </w:rPr>
        <w:t>8</w:t>
      </w:r>
      <w:r w:rsidRPr="00A036D8">
        <w:t>(1): 41-7.</w:t>
      </w:r>
    </w:p>
    <w:p w:rsidR="00A036D8" w:rsidRPr="00A036D8" w:rsidRDefault="00A036D8" w:rsidP="00A036D8">
      <w:pPr>
        <w:pStyle w:val="EndNoteBibliography"/>
        <w:spacing w:after="0"/>
      </w:pPr>
      <w:r w:rsidRPr="00A036D8">
        <w:t>189.</w:t>
      </w:r>
      <w:r w:rsidRPr="00A036D8">
        <w:tab/>
        <w:t xml:space="preserve">Rajendran I, Basavareddy A, Meher BR, Srinivasan S. Prospective, randomised, double blinded controlled trial of gabapentin and pregabalin as pre emptive analgesia in patients undergoing lower abdominal and limb surgery under spinal anaesthesia. </w:t>
      </w:r>
      <w:r w:rsidRPr="00A036D8">
        <w:rPr>
          <w:i/>
        </w:rPr>
        <w:t>Indian Journal of Pain</w:t>
      </w:r>
      <w:r w:rsidRPr="00A036D8">
        <w:t xml:space="preserve"> 2014; </w:t>
      </w:r>
      <w:r w:rsidRPr="00A036D8">
        <w:rPr>
          <w:b/>
        </w:rPr>
        <w:t>28</w:t>
      </w:r>
      <w:r w:rsidRPr="00A036D8">
        <w:t>(3): 155-9.</w:t>
      </w:r>
    </w:p>
    <w:p w:rsidR="00A036D8" w:rsidRPr="00A036D8" w:rsidRDefault="00A036D8" w:rsidP="00A036D8">
      <w:pPr>
        <w:pStyle w:val="EndNoteBibliography"/>
        <w:spacing w:after="0"/>
      </w:pPr>
      <w:r w:rsidRPr="00A036D8">
        <w:t>190.</w:t>
      </w:r>
      <w:r w:rsidRPr="00A036D8">
        <w:tab/>
        <w:t xml:space="preserve">Singla NK, Echelly J, Lionberger DR, et al. </w:t>
      </w:r>
      <w:r w:rsidR="0094518C">
        <w:t>Pregabalin</w:t>
      </w:r>
      <w:r w:rsidRPr="00A036D8">
        <w:t xml:space="preserve"> for the treatment of postoperative pain: Results from three controlled trials using different surgical models. </w:t>
      </w:r>
      <w:r w:rsidRPr="00A036D8">
        <w:rPr>
          <w:i/>
        </w:rPr>
        <w:t>Journal of pain research</w:t>
      </w:r>
      <w:r w:rsidRPr="00A036D8">
        <w:t xml:space="preserve"> 2014; </w:t>
      </w:r>
      <w:r w:rsidRPr="00A036D8">
        <w:rPr>
          <w:b/>
        </w:rPr>
        <w:t>8</w:t>
      </w:r>
      <w:r w:rsidRPr="00A036D8">
        <w:t>: 9-20.</w:t>
      </w:r>
    </w:p>
    <w:p w:rsidR="00A036D8" w:rsidRPr="00A036D8" w:rsidRDefault="00A036D8" w:rsidP="00A036D8">
      <w:pPr>
        <w:pStyle w:val="EndNoteBibliography"/>
        <w:spacing w:after="0"/>
      </w:pPr>
      <w:r w:rsidRPr="00A036D8">
        <w:t>191.</w:t>
      </w:r>
      <w:r w:rsidRPr="00A036D8">
        <w:tab/>
        <w:t xml:space="preserve">Srivastava VK, Agrawal S, Nimbhorkar VK, Mishra A, Sharma S, Panda PK. Prophylactic use of pregabalin for prevention of succinylcholine-induced fasciculation and myalgia: A randomized, double-blinded, placebo-controlled study. </w:t>
      </w:r>
      <w:r w:rsidRPr="00A036D8">
        <w:rPr>
          <w:i/>
        </w:rPr>
        <w:t>Brazilian Journal of Anesthesiology</w:t>
      </w:r>
      <w:r w:rsidRPr="00A036D8">
        <w:t xml:space="preserve"> 2014; </w:t>
      </w:r>
      <w:r w:rsidRPr="00A036D8">
        <w:rPr>
          <w:b/>
        </w:rPr>
        <w:t>66</w:t>
      </w:r>
      <w:r w:rsidRPr="00A036D8">
        <w:t>(2): 165-70.</w:t>
      </w:r>
    </w:p>
    <w:p w:rsidR="00A036D8" w:rsidRPr="00A036D8" w:rsidRDefault="00A036D8" w:rsidP="00A036D8">
      <w:pPr>
        <w:pStyle w:val="EndNoteBibliography"/>
        <w:spacing w:after="0"/>
      </w:pPr>
      <w:r w:rsidRPr="00A036D8">
        <w:t>192.</w:t>
      </w:r>
      <w:r w:rsidRPr="00A036D8">
        <w:tab/>
        <w:t xml:space="preserve">Tiwari AK, Tayal S, Chadha M, Ganguly S, Mandhyan R. Effect of oral clonidine, etoricoxib, and gabapentin as premedication on sensory and motor blocks and post operative analgesia in surgeries under subarachnoid block using bupivacaine. </w:t>
      </w:r>
      <w:r w:rsidRPr="00A036D8">
        <w:rPr>
          <w:i/>
        </w:rPr>
        <w:t>American journal of therapeutics</w:t>
      </w:r>
      <w:r w:rsidRPr="00A036D8">
        <w:t xml:space="preserve"> 2014; </w:t>
      </w:r>
      <w:r w:rsidRPr="00A036D8">
        <w:rPr>
          <w:b/>
        </w:rPr>
        <w:t>21</w:t>
      </w:r>
      <w:r w:rsidRPr="00A036D8">
        <w:t>(3): 143-7.</w:t>
      </w:r>
    </w:p>
    <w:p w:rsidR="00A036D8" w:rsidRPr="00A036D8" w:rsidRDefault="00A036D8" w:rsidP="00A036D8">
      <w:pPr>
        <w:pStyle w:val="EndNoteBibliography"/>
        <w:spacing w:after="0"/>
      </w:pPr>
      <w:r w:rsidRPr="00A036D8">
        <w:t>193.</w:t>
      </w:r>
      <w:r w:rsidRPr="00A036D8">
        <w:tab/>
        <w:t xml:space="preserve">Tunç M, Cinar D, Sahin S, Sazak H, Kose SK. The effects of pre-emptive pregabalin on post-thoracotomy pain and epidural analgesia. </w:t>
      </w:r>
      <w:r w:rsidRPr="00A036D8">
        <w:rPr>
          <w:i/>
        </w:rPr>
        <w:t>Turk Gogus Kalp Damar Cerrahisi Dergisi-Turkish Journal of Thoracic and Cardiovascular Surgery</w:t>
      </w:r>
      <w:r w:rsidRPr="00A036D8">
        <w:t xml:space="preserve"> 2014; </w:t>
      </w:r>
      <w:r w:rsidRPr="00A036D8">
        <w:rPr>
          <w:b/>
        </w:rPr>
        <w:t>22</w:t>
      </w:r>
      <w:r w:rsidRPr="00A036D8">
        <w:t>(1): 129-37.</w:t>
      </w:r>
    </w:p>
    <w:p w:rsidR="00A036D8" w:rsidRPr="00A036D8" w:rsidRDefault="00A036D8" w:rsidP="00A036D8">
      <w:pPr>
        <w:pStyle w:val="EndNoteBibliography"/>
        <w:spacing w:after="0"/>
      </w:pPr>
      <w:r w:rsidRPr="00A036D8">
        <w:t>194.</w:t>
      </w:r>
      <w:r w:rsidRPr="00A036D8">
        <w:tab/>
        <w:t xml:space="preserve">Vahabi S, Nadri S, Izadi F. The effects of gabapentin on severity of post spinal anesthesia headache. </w:t>
      </w:r>
      <w:r w:rsidRPr="00A036D8">
        <w:rPr>
          <w:i/>
        </w:rPr>
        <w:t>Pakistan journal of pharmaceutical sciences</w:t>
      </w:r>
      <w:r w:rsidRPr="00A036D8">
        <w:t xml:space="preserve"> 2014; </w:t>
      </w:r>
      <w:r w:rsidRPr="00A036D8">
        <w:rPr>
          <w:b/>
        </w:rPr>
        <w:t>27</w:t>
      </w:r>
      <w:r w:rsidRPr="00A036D8">
        <w:t>(5): 1203-7.</w:t>
      </w:r>
    </w:p>
    <w:p w:rsidR="00A036D8" w:rsidRPr="00A036D8" w:rsidRDefault="00A036D8" w:rsidP="00A036D8">
      <w:pPr>
        <w:pStyle w:val="EndNoteBibliography"/>
        <w:spacing w:after="0"/>
      </w:pPr>
      <w:r w:rsidRPr="00A036D8">
        <w:t>195.</w:t>
      </w:r>
      <w:r w:rsidRPr="00A036D8">
        <w:tab/>
        <w:t xml:space="preserve">Amminikutty CM, Biji KP. Study comparing preemptive analgesic effects of oral gabapentin and clonidine against placebo in total abdominal hysterectomy under combined spinal epidural anaesthesia. </w:t>
      </w:r>
      <w:r w:rsidRPr="00A036D8">
        <w:rPr>
          <w:i/>
        </w:rPr>
        <w:t>International Journal of Pharma and Bio Sciences</w:t>
      </w:r>
      <w:r w:rsidRPr="00A036D8">
        <w:t xml:space="preserve"> 2015; </w:t>
      </w:r>
      <w:r w:rsidRPr="00A036D8">
        <w:rPr>
          <w:b/>
        </w:rPr>
        <w:t>6</w:t>
      </w:r>
      <w:r w:rsidRPr="00A036D8">
        <w:t>(3): P290-P5.</w:t>
      </w:r>
    </w:p>
    <w:p w:rsidR="00A036D8" w:rsidRPr="00A036D8" w:rsidRDefault="00A036D8" w:rsidP="00A036D8">
      <w:pPr>
        <w:pStyle w:val="EndNoteBibliography"/>
        <w:spacing w:after="0"/>
      </w:pPr>
      <w:r w:rsidRPr="00A036D8">
        <w:t>196.</w:t>
      </w:r>
      <w:r w:rsidRPr="00A036D8">
        <w:tab/>
        <w:t xml:space="preserve">Bala I, Bharti N, Ramesh NP. Effect of gabapentin pretreatment on the hemodynamic response to laryngoscopy and tracheal intubation in treated hypertensive patients. </w:t>
      </w:r>
      <w:r w:rsidRPr="00A036D8">
        <w:rPr>
          <w:i/>
        </w:rPr>
        <w:t>Acta Anaesthesiologica Taiwanica: Official Journal of the Taiwan Society of Anesthesiologists</w:t>
      </w:r>
      <w:r w:rsidRPr="00A036D8">
        <w:t xml:space="preserve"> 2015; </w:t>
      </w:r>
      <w:r w:rsidRPr="00A036D8">
        <w:rPr>
          <w:b/>
        </w:rPr>
        <w:t>53</w:t>
      </w:r>
      <w:r w:rsidRPr="00A036D8">
        <w:t>(3): 95-8.</w:t>
      </w:r>
    </w:p>
    <w:p w:rsidR="00A036D8" w:rsidRPr="00A036D8" w:rsidRDefault="00A036D8" w:rsidP="00A036D8">
      <w:pPr>
        <w:pStyle w:val="EndNoteBibliography"/>
        <w:spacing w:after="0"/>
      </w:pPr>
      <w:r w:rsidRPr="00A036D8">
        <w:t>197.</w:t>
      </w:r>
      <w:r w:rsidRPr="00A036D8">
        <w:tab/>
        <w:t xml:space="preserve">Batista JA, Errigo MM. Preoperative gabapentin as adjuvant in the management of acute postoperative pain in abdominal hysterectomy. </w:t>
      </w:r>
      <w:r w:rsidRPr="00A036D8">
        <w:rPr>
          <w:i/>
        </w:rPr>
        <w:t>Revista de la Sociedad Espanola del Dolor</w:t>
      </w:r>
      <w:r w:rsidRPr="00A036D8">
        <w:t xml:space="preserve"> 2015; </w:t>
      </w:r>
      <w:r w:rsidRPr="00A036D8">
        <w:rPr>
          <w:b/>
        </w:rPr>
        <w:t>22</w:t>
      </w:r>
      <w:r w:rsidRPr="00A036D8">
        <w:t>(5): 200-4.</w:t>
      </w:r>
    </w:p>
    <w:p w:rsidR="00A036D8" w:rsidRPr="00A036D8" w:rsidRDefault="00A036D8" w:rsidP="00A036D8">
      <w:pPr>
        <w:pStyle w:val="EndNoteBibliography"/>
        <w:spacing w:after="0"/>
      </w:pPr>
      <w:r w:rsidRPr="00A036D8">
        <w:t>198.</w:t>
      </w:r>
      <w:r w:rsidRPr="00A036D8">
        <w:tab/>
        <w:t xml:space="preserve">Bhure R, Kshirsagar J, Pawar A. Evaluation of pre-emptive gabapentin 600 mg for postoperative analgesia for laparoscopic cholecystectomy. </w:t>
      </w:r>
      <w:r w:rsidRPr="00A036D8">
        <w:rPr>
          <w:i/>
        </w:rPr>
        <w:t>International Journal of Scientific Study</w:t>
      </w:r>
      <w:r w:rsidRPr="00A036D8">
        <w:t xml:space="preserve"> 2015; </w:t>
      </w:r>
      <w:r w:rsidRPr="00A036D8">
        <w:rPr>
          <w:b/>
        </w:rPr>
        <w:t>3</w:t>
      </w:r>
      <w:r w:rsidRPr="00A036D8">
        <w:t>(1): 78-83.</w:t>
      </w:r>
    </w:p>
    <w:p w:rsidR="00A036D8" w:rsidRPr="00A036D8" w:rsidRDefault="00A036D8" w:rsidP="00A036D8">
      <w:pPr>
        <w:pStyle w:val="EndNoteBibliography"/>
        <w:spacing w:after="0"/>
      </w:pPr>
      <w:r w:rsidRPr="00A036D8">
        <w:t>199.</w:t>
      </w:r>
      <w:r w:rsidRPr="00A036D8">
        <w:tab/>
        <w:t xml:space="preserve">Brulotte V, Ruel MM, Lafontaine E, Chouinard P, Girard F. Impact of pregabalin on the occurrence of postthoracotomy pain syndrome: A randomized trial. </w:t>
      </w:r>
      <w:r w:rsidRPr="00A036D8">
        <w:rPr>
          <w:i/>
        </w:rPr>
        <w:t>Regional anesthesia and pain medicine</w:t>
      </w:r>
      <w:r w:rsidRPr="00A036D8">
        <w:t xml:space="preserve"> 2015; </w:t>
      </w:r>
      <w:r w:rsidRPr="00A036D8">
        <w:rPr>
          <w:b/>
        </w:rPr>
        <w:t>40</w:t>
      </w:r>
      <w:r w:rsidRPr="00A036D8">
        <w:t>(3): 262-9.</w:t>
      </w:r>
    </w:p>
    <w:p w:rsidR="00A036D8" w:rsidRPr="00A036D8" w:rsidRDefault="00A036D8" w:rsidP="00A036D8">
      <w:pPr>
        <w:pStyle w:val="EndNoteBibliography"/>
        <w:spacing w:after="0"/>
      </w:pPr>
      <w:r w:rsidRPr="00A036D8">
        <w:t>200.</w:t>
      </w:r>
      <w:r w:rsidRPr="00A036D8">
        <w:tab/>
        <w:t xml:space="preserve">Clarke H, Page GM, McCartney CJL, et al. </w:t>
      </w:r>
      <w:r w:rsidR="0094518C">
        <w:t>Pregabalin</w:t>
      </w:r>
      <w:r w:rsidRPr="00A036D8">
        <w:t xml:space="preserve"> reduces postoperative opioid consumption and pain for 1 week after hospital discharge, but does not affect function at 6 weeks or 3 months after total hip arthroplasty. </w:t>
      </w:r>
      <w:r w:rsidRPr="00A036D8">
        <w:rPr>
          <w:i/>
        </w:rPr>
        <w:t>British journal of anaesthesia</w:t>
      </w:r>
      <w:r w:rsidRPr="00A036D8">
        <w:t xml:space="preserve"> 2015; </w:t>
      </w:r>
      <w:r w:rsidRPr="00A036D8">
        <w:rPr>
          <w:b/>
        </w:rPr>
        <w:t>115</w:t>
      </w:r>
      <w:r w:rsidRPr="00A036D8">
        <w:t>(6): 903-11.</w:t>
      </w:r>
    </w:p>
    <w:p w:rsidR="00A036D8" w:rsidRPr="00A036D8" w:rsidRDefault="00A036D8" w:rsidP="00A036D8">
      <w:pPr>
        <w:pStyle w:val="EndNoteBibliography"/>
        <w:spacing w:after="0"/>
      </w:pPr>
      <w:r w:rsidRPr="00A036D8">
        <w:t>201.</w:t>
      </w:r>
      <w:r w:rsidRPr="00A036D8">
        <w:tab/>
        <w:t xml:space="preserve">Esmat IM, Farag HM. Comparative study between paracetamol and two different doses of pregabalin on postoperative pain in laparoscopic cholecystectomy. </w:t>
      </w:r>
      <w:r w:rsidRPr="00A036D8">
        <w:rPr>
          <w:i/>
        </w:rPr>
        <w:t>Saudi journal of anaesthesia</w:t>
      </w:r>
      <w:r w:rsidRPr="00A036D8">
        <w:t xml:space="preserve"> 2015; </w:t>
      </w:r>
      <w:r w:rsidRPr="00A036D8">
        <w:rPr>
          <w:b/>
        </w:rPr>
        <w:t>9</w:t>
      </w:r>
      <w:r w:rsidRPr="00A036D8">
        <w:t>(4): 376-80.</w:t>
      </w:r>
    </w:p>
    <w:p w:rsidR="00A036D8" w:rsidRPr="00A036D8" w:rsidRDefault="00A036D8" w:rsidP="00A036D8">
      <w:pPr>
        <w:pStyle w:val="EndNoteBibliography"/>
        <w:spacing w:after="0"/>
      </w:pPr>
      <w:r w:rsidRPr="00A036D8">
        <w:t>202.</w:t>
      </w:r>
      <w:r w:rsidRPr="00A036D8">
        <w:tab/>
        <w:t xml:space="preserve">Faraji R, Haryalchi K, Fashkhami F, Pourmarzi D. Comparison of low dose gabapentin and diclofenac efficacy for postoperative pain reduction after abdominal hysterectomy: A randomized clinical trial. </w:t>
      </w:r>
      <w:r w:rsidRPr="00A036D8">
        <w:rPr>
          <w:i/>
        </w:rPr>
        <w:t>Journal of guilan university of med sci</w:t>
      </w:r>
      <w:r w:rsidRPr="00A036D8">
        <w:t xml:space="preserve"> 2015; </w:t>
      </w:r>
      <w:r w:rsidRPr="00A036D8">
        <w:rPr>
          <w:b/>
        </w:rPr>
        <w:t>24</w:t>
      </w:r>
      <w:r w:rsidRPr="00A036D8">
        <w:t>(93): 63-9.</w:t>
      </w:r>
    </w:p>
    <w:p w:rsidR="00A036D8" w:rsidRPr="00A036D8" w:rsidRDefault="00A036D8" w:rsidP="00A036D8">
      <w:pPr>
        <w:pStyle w:val="EndNoteBibliography"/>
        <w:spacing w:after="0"/>
      </w:pPr>
      <w:r w:rsidRPr="00A036D8">
        <w:t>203.</w:t>
      </w:r>
      <w:r w:rsidRPr="00A036D8">
        <w:tab/>
        <w:t>Francois A, Pappas A, Pawlowski J, Hartwig J. A randomized, double blind placebo controlled study of pregabalin vs placebo for postoperative pain control after knee arthroscopy. 2015.</w:t>
      </w:r>
    </w:p>
    <w:p w:rsidR="00A036D8" w:rsidRPr="00A036D8" w:rsidRDefault="00A036D8" w:rsidP="00A036D8">
      <w:pPr>
        <w:pStyle w:val="EndNoteBibliography"/>
        <w:spacing w:after="0"/>
      </w:pPr>
      <w:r w:rsidRPr="00A036D8">
        <w:t>204.</w:t>
      </w:r>
      <w:r w:rsidRPr="00A036D8">
        <w:tab/>
        <w:t xml:space="preserve">Hamal PK, Shrestha AB, Shrestha RR. Efficacy of preemptive gabapentin for lower extremity orthopedic surgery under subarachnoid block. </w:t>
      </w:r>
      <w:r w:rsidRPr="00A036D8">
        <w:rPr>
          <w:i/>
        </w:rPr>
        <w:t>Jnm</w:t>
      </w:r>
      <w:r w:rsidRPr="00A036D8">
        <w:t xml:space="preserve"> 2015; </w:t>
      </w:r>
      <w:r w:rsidRPr="00A036D8">
        <w:rPr>
          <w:b/>
        </w:rPr>
        <w:t>53</w:t>
      </w:r>
      <w:r w:rsidRPr="00A036D8">
        <w:t>(200): 210-3.</w:t>
      </w:r>
    </w:p>
    <w:p w:rsidR="00A036D8" w:rsidRPr="00A036D8" w:rsidRDefault="00A036D8" w:rsidP="00A036D8">
      <w:pPr>
        <w:pStyle w:val="EndNoteBibliography"/>
        <w:spacing w:after="0"/>
      </w:pPr>
      <w:r w:rsidRPr="00A036D8">
        <w:t>205.</w:t>
      </w:r>
      <w:r w:rsidRPr="00A036D8">
        <w:tab/>
        <w:t xml:space="preserve">Hassani V, Pazouki A, Nikoubakht N, Chaichian S, Sayarifard A, Shakib Khankandi A. The effect of gabapentin on reducing pain after laparoscopic gastric bypass surgery in patients with morbid obesity: A randomized clinical trial. </w:t>
      </w:r>
      <w:r w:rsidRPr="00A036D8">
        <w:rPr>
          <w:i/>
        </w:rPr>
        <w:t>Anesth</w:t>
      </w:r>
      <w:r w:rsidRPr="00A036D8">
        <w:t xml:space="preserve"> 2015; </w:t>
      </w:r>
      <w:r w:rsidRPr="00A036D8">
        <w:rPr>
          <w:b/>
        </w:rPr>
        <w:t>5</w:t>
      </w:r>
      <w:r w:rsidRPr="00A036D8">
        <w:t>(1): e22372.</w:t>
      </w:r>
    </w:p>
    <w:p w:rsidR="00A036D8" w:rsidRPr="00A036D8" w:rsidRDefault="00A036D8" w:rsidP="00A036D8">
      <w:pPr>
        <w:pStyle w:val="EndNoteBibliography"/>
        <w:spacing w:after="0"/>
      </w:pPr>
      <w:r w:rsidRPr="00A036D8">
        <w:t>206.</w:t>
      </w:r>
      <w:r w:rsidRPr="00A036D8">
        <w:tab/>
        <w:t xml:space="preserve">Heidari M, Honarmand A, Safavi M, Chitsazi M, Khalighinejad F. Geranisetron versus gabapentin in preventing postoperative nausea and vomiting after middle ear surgery in adults: A double-blinded randomized clinical trial study. </w:t>
      </w:r>
      <w:r w:rsidRPr="00A036D8">
        <w:rPr>
          <w:i/>
        </w:rPr>
        <w:t>Advanced biomedical research</w:t>
      </w:r>
      <w:r w:rsidRPr="00A036D8">
        <w:t xml:space="preserve"> 2015; </w:t>
      </w:r>
      <w:r w:rsidRPr="00A036D8">
        <w:rPr>
          <w:b/>
        </w:rPr>
        <w:t>4</w:t>
      </w:r>
      <w:r w:rsidRPr="00A036D8">
        <w:t>(1): 22.</w:t>
      </w:r>
    </w:p>
    <w:p w:rsidR="00A036D8" w:rsidRPr="00A036D8" w:rsidRDefault="00A036D8" w:rsidP="00A036D8">
      <w:pPr>
        <w:pStyle w:val="EndNoteBibliography"/>
        <w:spacing w:after="0"/>
      </w:pPr>
      <w:r w:rsidRPr="00A036D8">
        <w:t>207.</w:t>
      </w:r>
      <w:r w:rsidRPr="00A036D8">
        <w:tab/>
        <w:t xml:space="preserve">Kumar PS, Bhanuprakash S, Sahajananda H. The effect of single dose oral gabapentin as preemptive analgesia for postoperative pain for orthopedic surgeries done under spinal anaesthesia. </w:t>
      </w:r>
      <w:r w:rsidRPr="00A036D8">
        <w:rPr>
          <w:i/>
        </w:rPr>
        <w:t>Journal of Evolution of Medical and Dental Sciences-Jemds</w:t>
      </w:r>
      <w:r w:rsidRPr="00A036D8">
        <w:t xml:space="preserve"> 2015; </w:t>
      </w:r>
      <w:r w:rsidRPr="00A036D8">
        <w:rPr>
          <w:b/>
        </w:rPr>
        <w:t>4</w:t>
      </w:r>
      <w:r w:rsidRPr="00A036D8">
        <w:t>(103): 16857-64.</w:t>
      </w:r>
    </w:p>
    <w:p w:rsidR="00A036D8" w:rsidRPr="00A036D8" w:rsidRDefault="00A036D8" w:rsidP="00A036D8">
      <w:pPr>
        <w:pStyle w:val="EndNoteBibliography"/>
        <w:spacing w:after="0"/>
      </w:pPr>
      <w:r w:rsidRPr="00A036D8">
        <w:t>208.</w:t>
      </w:r>
      <w:r w:rsidRPr="00A036D8">
        <w:tab/>
        <w:t xml:space="preserve">Lee JK, Chung K-S, Choi CH. The effect of a single dose of preemptive pregabalin administered with cox-2 inhibitor: A trial in total knee arthroplasty. </w:t>
      </w:r>
      <w:r w:rsidRPr="00A036D8">
        <w:rPr>
          <w:i/>
        </w:rPr>
        <w:t>Journal of Arthroplasty</w:t>
      </w:r>
      <w:r w:rsidRPr="00A036D8">
        <w:t xml:space="preserve"> 2015; </w:t>
      </w:r>
      <w:r w:rsidRPr="00A036D8">
        <w:rPr>
          <w:b/>
        </w:rPr>
        <w:t>30</w:t>
      </w:r>
      <w:r w:rsidRPr="00A036D8">
        <w:t>(1): 38-42.</w:t>
      </w:r>
    </w:p>
    <w:p w:rsidR="00A036D8" w:rsidRPr="00A036D8" w:rsidRDefault="00A036D8" w:rsidP="00A036D8">
      <w:pPr>
        <w:pStyle w:val="EndNoteBibliography"/>
        <w:spacing w:after="0"/>
      </w:pPr>
      <w:r w:rsidRPr="00A036D8">
        <w:t>209.</w:t>
      </w:r>
      <w:r w:rsidRPr="00A036D8">
        <w:tab/>
        <w:t xml:space="preserve">Lunn TH, Husted H, Laursen MB, Hansen LT, Kehlet H. Analgesic and sedative effects of perioperative gabapentin in total knee arthroplasty: A randomized, double-blind, placebo-controlled dose-finding study. </w:t>
      </w:r>
      <w:r w:rsidRPr="00A036D8">
        <w:rPr>
          <w:i/>
        </w:rPr>
        <w:t>Pain</w:t>
      </w:r>
      <w:r w:rsidRPr="00A036D8">
        <w:t xml:space="preserve"> 2015; </w:t>
      </w:r>
      <w:r w:rsidRPr="00A036D8">
        <w:rPr>
          <w:b/>
        </w:rPr>
        <w:t>156</w:t>
      </w:r>
      <w:r w:rsidRPr="00A036D8">
        <w:t>(12): 2438-48.</w:t>
      </w:r>
    </w:p>
    <w:p w:rsidR="00A036D8" w:rsidRPr="00A036D8" w:rsidRDefault="00A036D8" w:rsidP="00A036D8">
      <w:pPr>
        <w:pStyle w:val="EndNoteBibliography"/>
        <w:spacing w:after="0"/>
      </w:pPr>
      <w:r w:rsidRPr="00A036D8">
        <w:t>210.</w:t>
      </w:r>
      <w:r w:rsidRPr="00A036D8">
        <w:tab/>
        <w:t xml:space="preserve">Mahran E, Hassan ME. Comparison of pregabalin versus ketamine in postoperative pain management in breast cancer surgery. </w:t>
      </w:r>
      <w:r w:rsidRPr="00A036D8">
        <w:rPr>
          <w:i/>
        </w:rPr>
        <w:t>Saudi journal of anaesthesia</w:t>
      </w:r>
      <w:r w:rsidRPr="00A036D8">
        <w:t xml:space="preserve"> 2015; </w:t>
      </w:r>
      <w:r w:rsidRPr="00A036D8">
        <w:rPr>
          <w:b/>
        </w:rPr>
        <w:t>9</w:t>
      </w:r>
      <w:r w:rsidRPr="00A036D8">
        <w:t>(3): 253-7.</w:t>
      </w:r>
    </w:p>
    <w:p w:rsidR="00A036D8" w:rsidRPr="00A036D8" w:rsidRDefault="00A036D8" w:rsidP="00A036D8">
      <w:pPr>
        <w:pStyle w:val="EndNoteBibliography"/>
        <w:spacing w:after="0"/>
      </w:pPr>
      <w:r w:rsidRPr="00A036D8">
        <w:t>211.</w:t>
      </w:r>
      <w:r w:rsidRPr="00A036D8">
        <w:tab/>
        <w:t xml:space="preserve">Mansor SH, Choy CY. Effect of preoperative oral pregabalin on postoperative pain after mastectomy. </w:t>
      </w:r>
      <w:r w:rsidRPr="00A036D8">
        <w:rPr>
          <w:i/>
        </w:rPr>
        <w:t>Middle East journal of anaesthesiology</w:t>
      </w:r>
      <w:r w:rsidRPr="00A036D8">
        <w:t xml:space="preserve"> 2015; </w:t>
      </w:r>
      <w:r w:rsidRPr="00A036D8">
        <w:rPr>
          <w:b/>
        </w:rPr>
        <w:t>23</w:t>
      </w:r>
      <w:r w:rsidRPr="00A036D8">
        <w:t>(1): 63-8.</w:t>
      </w:r>
    </w:p>
    <w:p w:rsidR="00A036D8" w:rsidRPr="00A036D8" w:rsidRDefault="00A036D8" w:rsidP="00A036D8">
      <w:pPr>
        <w:pStyle w:val="EndNoteBibliography"/>
        <w:spacing w:after="0"/>
      </w:pPr>
      <w:r w:rsidRPr="00A036D8">
        <w:t>212.</w:t>
      </w:r>
      <w:r w:rsidRPr="00A036D8">
        <w:tab/>
        <w:t xml:space="preserve">Matsutani N, Dejima H, Takahashi Y, Kawamura M. </w:t>
      </w:r>
      <w:r w:rsidR="0094518C">
        <w:t>Pregabalin</w:t>
      </w:r>
      <w:r w:rsidRPr="00A036D8">
        <w:t xml:space="preserve"> reduces post-surgical pain after thoracotomy: A prospective, randomized, controlled trial. </w:t>
      </w:r>
      <w:r w:rsidRPr="00A036D8">
        <w:rPr>
          <w:i/>
        </w:rPr>
        <w:t>Surgery today</w:t>
      </w:r>
      <w:r w:rsidRPr="00A036D8">
        <w:t xml:space="preserve"> 2015; </w:t>
      </w:r>
      <w:r w:rsidRPr="00A036D8">
        <w:rPr>
          <w:b/>
        </w:rPr>
        <w:t>45</w:t>
      </w:r>
      <w:r w:rsidRPr="00A036D8">
        <w:t>(11): 1411-6.</w:t>
      </w:r>
    </w:p>
    <w:p w:rsidR="00A036D8" w:rsidRPr="00A036D8" w:rsidRDefault="00A036D8" w:rsidP="00A036D8">
      <w:pPr>
        <w:pStyle w:val="EndNoteBibliography"/>
        <w:spacing w:after="0"/>
      </w:pPr>
      <w:r w:rsidRPr="00A036D8">
        <w:t>213.</w:t>
      </w:r>
      <w:r w:rsidRPr="00A036D8">
        <w:tab/>
        <w:t xml:space="preserve">Memari F, Jadidi R, Noroozi A, Mohammadbeigi A, Falahati J. Protecting effect of gabapentin for nausea and vomiting in the surgery of cesarean after spinal anesthesia. </w:t>
      </w:r>
      <w:r w:rsidRPr="00A036D8">
        <w:rPr>
          <w:i/>
        </w:rPr>
        <w:t>Albang Maqalat Wa Abhat Fi Altahdir Waalinas</w:t>
      </w:r>
      <w:r w:rsidRPr="00A036D8">
        <w:t xml:space="preserve"> 2015; </w:t>
      </w:r>
      <w:r w:rsidRPr="00A036D8">
        <w:rPr>
          <w:b/>
        </w:rPr>
        <w:t>9</w:t>
      </w:r>
      <w:r w:rsidRPr="00A036D8">
        <w:t>(3): 401-4.</w:t>
      </w:r>
    </w:p>
    <w:p w:rsidR="00A036D8" w:rsidRPr="00A036D8" w:rsidRDefault="00A036D8" w:rsidP="00A036D8">
      <w:pPr>
        <w:pStyle w:val="EndNoteBibliography"/>
        <w:spacing w:after="0"/>
      </w:pPr>
      <w:r w:rsidRPr="00A036D8">
        <w:t>214.</w:t>
      </w:r>
      <w:r w:rsidRPr="00A036D8">
        <w:tab/>
        <w:t xml:space="preserve">Monks DT, Hoppe DW, Downey K, Shah V, Bernstein P, Carvalho JCA. A perioperative course of gabapentin does not produce a clinically meaningful improvement in analgesia after cesarean delivery: A randomized controlled trial. </w:t>
      </w:r>
      <w:r w:rsidRPr="00A036D8">
        <w:rPr>
          <w:i/>
        </w:rPr>
        <w:t>Anesthesiology</w:t>
      </w:r>
      <w:r w:rsidRPr="00A036D8">
        <w:t xml:space="preserve"> 2015; </w:t>
      </w:r>
      <w:r w:rsidRPr="00A036D8">
        <w:rPr>
          <w:b/>
        </w:rPr>
        <w:t>123</w:t>
      </w:r>
      <w:r w:rsidRPr="00A036D8">
        <w:t>(2): 320-6.</w:t>
      </w:r>
    </w:p>
    <w:p w:rsidR="00A036D8" w:rsidRPr="00A036D8" w:rsidRDefault="00A036D8" w:rsidP="00A036D8">
      <w:pPr>
        <w:pStyle w:val="EndNoteBibliography"/>
        <w:spacing w:after="0"/>
      </w:pPr>
      <w:r w:rsidRPr="00A036D8">
        <w:t>215.</w:t>
      </w:r>
      <w:r w:rsidRPr="00A036D8">
        <w:tab/>
        <w:t xml:space="preserve">Ommid M, Taj A, Iqbal J, et al. Preemptive pregablin: Efficacy on postoperative pain relief and opioid sparing in lower abdominal surgeries. </w:t>
      </w:r>
      <w:r w:rsidRPr="00A036D8">
        <w:rPr>
          <w:i/>
        </w:rPr>
        <w:t>Journal of Evolution of Medical and Dental Sciences-Jemds</w:t>
      </w:r>
      <w:r w:rsidRPr="00A036D8">
        <w:t xml:space="preserve"> 2015; </w:t>
      </w:r>
      <w:r w:rsidRPr="00A036D8">
        <w:rPr>
          <w:b/>
        </w:rPr>
        <w:t>4</w:t>
      </w:r>
      <w:r w:rsidRPr="00A036D8">
        <w:t>(9): 1449-56.</w:t>
      </w:r>
    </w:p>
    <w:p w:rsidR="00A036D8" w:rsidRPr="00A036D8" w:rsidRDefault="00A036D8" w:rsidP="00A036D8">
      <w:pPr>
        <w:pStyle w:val="EndNoteBibliography"/>
        <w:spacing w:after="0"/>
      </w:pPr>
      <w:r w:rsidRPr="00A036D8">
        <w:t>216.</w:t>
      </w:r>
      <w:r w:rsidRPr="00A036D8">
        <w:tab/>
        <w:t xml:space="preserve">Park SS, Kim D-H, Nam I-C, Lee I-H, Hwang J-W. The effectiveness of pregabalin for post-tonsillectomy pain control: A randomized controlled trial. </w:t>
      </w:r>
      <w:r w:rsidRPr="00A036D8">
        <w:rPr>
          <w:i/>
        </w:rPr>
        <w:t>PloS one</w:t>
      </w:r>
      <w:r w:rsidRPr="00A036D8">
        <w:t xml:space="preserve"> 2015; </w:t>
      </w:r>
      <w:r w:rsidRPr="00A036D8">
        <w:rPr>
          <w:b/>
        </w:rPr>
        <w:t>10</w:t>
      </w:r>
      <w:r w:rsidRPr="00A036D8">
        <w:t>(2): e0117161.</w:t>
      </w:r>
    </w:p>
    <w:p w:rsidR="00A036D8" w:rsidRPr="00A036D8" w:rsidRDefault="00A036D8" w:rsidP="00A036D8">
      <w:pPr>
        <w:pStyle w:val="EndNoteBibliography"/>
        <w:spacing w:after="0"/>
      </w:pPr>
      <w:r w:rsidRPr="00A036D8">
        <w:t>217.</w:t>
      </w:r>
      <w:r w:rsidRPr="00A036D8">
        <w:tab/>
        <w:t xml:space="preserve">Paul JE, Nantha-Aree M, Buckley N, et al. Randomized controlled trial of gabapentin as an adjunct to perioperative analgesia in total hip arthroplasty patients. </w:t>
      </w:r>
      <w:r w:rsidRPr="00A036D8">
        <w:rPr>
          <w:i/>
        </w:rPr>
        <w:t>Canadian Journal of Anaesthesia</w:t>
      </w:r>
      <w:r w:rsidRPr="00A036D8">
        <w:t xml:space="preserve"> 2015; </w:t>
      </w:r>
      <w:r w:rsidRPr="00A036D8">
        <w:rPr>
          <w:b/>
        </w:rPr>
        <w:t>62</w:t>
      </w:r>
      <w:r w:rsidRPr="00A036D8">
        <w:t>(5): 476-84.</w:t>
      </w:r>
    </w:p>
    <w:p w:rsidR="00A036D8" w:rsidRPr="00A036D8" w:rsidRDefault="00A036D8" w:rsidP="00A036D8">
      <w:pPr>
        <w:pStyle w:val="EndNoteBibliography"/>
        <w:spacing w:after="0"/>
      </w:pPr>
      <w:r w:rsidRPr="00A036D8">
        <w:t>218.</w:t>
      </w:r>
      <w:r w:rsidRPr="00A036D8">
        <w:tab/>
        <w:t xml:space="preserve">Ray D, Bhattacharjee S. Effect of pre-operative gabapentin on early post operative pain, nausea, vomiting and analgesic consumption following hysterectomy in a tertiary care teaching hospital: A randomized controlled trial. </w:t>
      </w:r>
      <w:r w:rsidRPr="00A036D8">
        <w:rPr>
          <w:i/>
        </w:rPr>
        <w:t>Indian Journal of Pharmacy and Pharmacology</w:t>
      </w:r>
      <w:r w:rsidRPr="00A036D8">
        <w:t xml:space="preserve"> 2015; </w:t>
      </w:r>
      <w:r w:rsidRPr="00A036D8">
        <w:rPr>
          <w:b/>
        </w:rPr>
        <w:t>2</w:t>
      </w:r>
      <w:r w:rsidRPr="00A036D8">
        <w:t>(2): 113-8.</w:t>
      </w:r>
    </w:p>
    <w:p w:rsidR="00A036D8" w:rsidRPr="00A036D8" w:rsidRDefault="00A036D8" w:rsidP="00A036D8">
      <w:pPr>
        <w:pStyle w:val="EndNoteBibliography"/>
        <w:spacing w:after="0"/>
      </w:pPr>
      <w:r w:rsidRPr="00A036D8">
        <w:t>219.</w:t>
      </w:r>
      <w:r w:rsidRPr="00A036D8">
        <w:tab/>
        <w:t xml:space="preserve">Valadan M, Banifatemi S, Yousefshahi F. Preoperative gabapentin to prevent postoperative shoulder pain after laparoscopic ovarian cystectomy: A randomized clinical trial. </w:t>
      </w:r>
      <w:r w:rsidRPr="00A036D8">
        <w:rPr>
          <w:i/>
        </w:rPr>
        <w:t>Anesthesiology and pain medicine</w:t>
      </w:r>
      <w:r w:rsidRPr="00A036D8">
        <w:t xml:space="preserve"> 2015; </w:t>
      </w:r>
      <w:r w:rsidRPr="00A036D8">
        <w:rPr>
          <w:b/>
        </w:rPr>
        <w:t>5</w:t>
      </w:r>
      <w:r w:rsidRPr="00A036D8">
        <w:t>(6): e31524.</w:t>
      </w:r>
    </w:p>
    <w:p w:rsidR="00A036D8" w:rsidRPr="00A036D8" w:rsidRDefault="00A036D8" w:rsidP="00A036D8">
      <w:pPr>
        <w:pStyle w:val="EndNoteBibliography"/>
        <w:spacing w:after="0"/>
      </w:pPr>
      <w:r w:rsidRPr="00A036D8">
        <w:t>220.</w:t>
      </w:r>
      <w:r w:rsidRPr="00A036D8">
        <w:tab/>
        <w:t xml:space="preserve">Wei LA, Davies BW, Hink EM, Durairaj VD. Perioperative pregabalin for attenuation of postoperative pain after eyelid surgery. </w:t>
      </w:r>
      <w:r w:rsidRPr="00A036D8">
        <w:rPr>
          <w:i/>
        </w:rPr>
        <w:t>Ophthalmic Plastic &amp; Reconstructive Surgery</w:t>
      </w:r>
      <w:r w:rsidRPr="00A036D8">
        <w:t xml:space="preserve"> 2015; </w:t>
      </w:r>
      <w:r w:rsidRPr="00A036D8">
        <w:rPr>
          <w:b/>
        </w:rPr>
        <w:t>31</w:t>
      </w:r>
      <w:r w:rsidRPr="00A036D8">
        <w:t>(2): 132-5.</w:t>
      </w:r>
    </w:p>
    <w:p w:rsidR="00A036D8" w:rsidRPr="00A036D8" w:rsidRDefault="00A036D8" w:rsidP="00A036D8">
      <w:pPr>
        <w:pStyle w:val="EndNoteBibliography"/>
        <w:spacing w:after="0"/>
      </w:pPr>
      <w:r w:rsidRPr="00A036D8">
        <w:t>221.</w:t>
      </w:r>
      <w:r w:rsidRPr="00A036D8">
        <w:tab/>
        <w:t xml:space="preserve">YaDeau JT, Lin Y, Mayman DJ, et al. </w:t>
      </w:r>
      <w:r w:rsidR="0094518C">
        <w:t>Pregabalin</w:t>
      </w:r>
      <w:r w:rsidRPr="00A036D8">
        <w:t xml:space="preserve"> and pain after total knee arthroplasty: A double-blind, randomized, placebo-controlled, multidose trial. </w:t>
      </w:r>
      <w:r w:rsidRPr="00A036D8">
        <w:rPr>
          <w:i/>
        </w:rPr>
        <w:t>British journal of anaesthesia</w:t>
      </w:r>
      <w:r w:rsidRPr="00A036D8">
        <w:t xml:space="preserve"> 2015; </w:t>
      </w:r>
      <w:r w:rsidRPr="00A036D8">
        <w:rPr>
          <w:b/>
        </w:rPr>
        <w:t>115</w:t>
      </w:r>
      <w:r w:rsidRPr="00A036D8">
        <w:t>(2): 285-93.</w:t>
      </w:r>
    </w:p>
    <w:p w:rsidR="00A036D8" w:rsidRPr="00A036D8" w:rsidRDefault="00A036D8" w:rsidP="00A036D8">
      <w:pPr>
        <w:pStyle w:val="EndNoteBibliography"/>
        <w:spacing w:after="0"/>
      </w:pPr>
      <w:r w:rsidRPr="00A036D8">
        <w:t>222.</w:t>
      </w:r>
      <w:r w:rsidRPr="00A036D8">
        <w:tab/>
        <w:t xml:space="preserve">Ziyaeifard M, Mehrabanian MJ, Faritus SZ, et al. Premedication with oral pregabalin for the prevention of acute postsurgical pain in coronary artery bypass surgery. </w:t>
      </w:r>
      <w:r w:rsidRPr="00A036D8">
        <w:rPr>
          <w:i/>
        </w:rPr>
        <w:t>Anesth</w:t>
      </w:r>
      <w:r w:rsidRPr="00A036D8">
        <w:t xml:space="preserve"> 2015; </w:t>
      </w:r>
      <w:r w:rsidRPr="00A036D8">
        <w:rPr>
          <w:b/>
        </w:rPr>
        <w:t>5</w:t>
      </w:r>
      <w:r w:rsidRPr="00A036D8">
        <w:t>(1): e24837.</w:t>
      </w:r>
    </w:p>
    <w:p w:rsidR="00A036D8" w:rsidRPr="00A036D8" w:rsidRDefault="00A036D8" w:rsidP="00A036D8">
      <w:pPr>
        <w:pStyle w:val="EndNoteBibliography"/>
        <w:spacing w:after="0"/>
      </w:pPr>
      <w:r w:rsidRPr="00A036D8">
        <w:t>223.</w:t>
      </w:r>
      <w:r w:rsidRPr="00A036D8">
        <w:tab/>
        <w:t xml:space="preserve">Ahiskalioglu EO, Ahiskalioglu A, Aydin P, Arslan Z, Aksoy M, Temiz A. Effects of a single-dose preemptive pregabalin on acute and chronic pain after inguinal hernia repair with mesh under spinal anaesthesia: A randomised controlled trial. </w:t>
      </w:r>
      <w:r w:rsidRPr="00A036D8">
        <w:rPr>
          <w:i/>
        </w:rPr>
        <w:t>European journal of anaesthesiology</w:t>
      </w:r>
      <w:r w:rsidRPr="00A036D8">
        <w:t xml:space="preserve"> 2016; </w:t>
      </w:r>
      <w:r w:rsidRPr="00A036D8">
        <w:rPr>
          <w:b/>
        </w:rPr>
        <w:t>33</w:t>
      </w:r>
      <w:r w:rsidRPr="00A036D8">
        <w:t>(8): 605-7.</w:t>
      </w:r>
    </w:p>
    <w:p w:rsidR="00A036D8" w:rsidRPr="00A036D8" w:rsidRDefault="00A036D8" w:rsidP="00A036D8">
      <w:pPr>
        <w:pStyle w:val="EndNoteBibliography"/>
        <w:spacing w:after="0"/>
      </w:pPr>
      <w:r w:rsidRPr="00A036D8">
        <w:t>224.</w:t>
      </w:r>
      <w:r w:rsidRPr="00A036D8">
        <w:tab/>
        <w:t xml:space="preserve">Ahiskalioglu A, Ince I, Aksoy M, Yalcin E, Ahiskalioglu EO, Kilinc A. Effects of a single-dose of pre-emptive pregabalin on postoperative pain and opioid consumption after double-jaw surgery: A randomized controlled trial. </w:t>
      </w:r>
      <w:r w:rsidRPr="00A036D8">
        <w:rPr>
          <w:i/>
        </w:rPr>
        <w:t>Journal of Oral &amp; Maxillofacial Surgery</w:t>
      </w:r>
      <w:r w:rsidRPr="00A036D8">
        <w:t xml:space="preserve"> 2016; </w:t>
      </w:r>
      <w:r w:rsidRPr="00A036D8">
        <w:rPr>
          <w:b/>
        </w:rPr>
        <w:t>74</w:t>
      </w:r>
      <w:r w:rsidRPr="00A036D8">
        <w:t>(1): 53.e1-7.</w:t>
      </w:r>
    </w:p>
    <w:p w:rsidR="00A036D8" w:rsidRPr="00A036D8" w:rsidRDefault="00A036D8" w:rsidP="00A036D8">
      <w:pPr>
        <w:pStyle w:val="EndNoteBibliography"/>
        <w:spacing w:after="0"/>
      </w:pPr>
      <w:r w:rsidRPr="00A036D8">
        <w:t>225.</w:t>
      </w:r>
      <w:r w:rsidRPr="00A036D8">
        <w:tab/>
        <w:t xml:space="preserve">Ahn S, Byun SH, Park K, Ha JL, Kwon B, Kim JC. Analgesic efficacy of preemptive pregabalin administration in arthroscopic shoulder surgery: A randomized controlled trial. </w:t>
      </w:r>
      <w:r w:rsidRPr="00A036D8">
        <w:rPr>
          <w:i/>
        </w:rPr>
        <w:t>Canadian Journal of Anesthesia</w:t>
      </w:r>
      <w:r w:rsidRPr="00A036D8">
        <w:t xml:space="preserve"> 2016; </w:t>
      </w:r>
      <w:r w:rsidRPr="00A036D8">
        <w:rPr>
          <w:b/>
        </w:rPr>
        <w:t>63</w:t>
      </w:r>
      <w:r w:rsidRPr="00A036D8">
        <w:t>(3): 283-9.</w:t>
      </w:r>
    </w:p>
    <w:p w:rsidR="00A036D8" w:rsidRPr="00A036D8" w:rsidRDefault="00A036D8" w:rsidP="00A036D8">
      <w:pPr>
        <w:pStyle w:val="EndNoteBibliography"/>
        <w:spacing w:after="0"/>
      </w:pPr>
      <w:r w:rsidRPr="00A036D8">
        <w:t>226.</w:t>
      </w:r>
      <w:r w:rsidRPr="00A036D8">
        <w:tab/>
        <w:t xml:space="preserve">Akhan A, Subasi FD, Bosna G, et al. Comparison of mirtazapine, gabapentin and ondansetron to prevent intrathecal morphine-induced pruritus. </w:t>
      </w:r>
      <w:r w:rsidRPr="00A036D8">
        <w:rPr>
          <w:i/>
        </w:rPr>
        <w:t>North Clin Istanbul</w:t>
      </w:r>
      <w:r w:rsidRPr="00A036D8">
        <w:t xml:space="preserve"> 2016; </w:t>
      </w:r>
      <w:r w:rsidRPr="00A036D8">
        <w:rPr>
          <w:b/>
        </w:rPr>
        <w:t>3</w:t>
      </w:r>
      <w:r w:rsidRPr="00A036D8">
        <w:t>(1): 53-9.</w:t>
      </w:r>
    </w:p>
    <w:p w:rsidR="00A036D8" w:rsidRPr="00A036D8" w:rsidRDefault="00A036D8" w:rsidP="00A036D8">
      <w:pPr>
        <w:pStyle w:val="EndNoteBibliography"/>
        <w:spacing w:after="0"/>
      </w:pPr>
      <w:r w:rsidRPr="00A036D8">
        <w:t>227.</w:t>
      </w:r>
      <w:r w:rsidRPr="00A036D8">
        <w:tab/>
        <w:t xml:space="preserve">Benton </w:t>
      </w:r>
      <w:r w:rsidR="00950784">
        <w:t>AS</w:t>
      </w:r>
      <w:r w:rsidRPr="00A036D8">
        <w:t xml:space="preserve">, Riley KA, Leung LD, Pacis MQ, Deimling TA, Harkins GJ. Administration of pre-operative gabapentin to patients undergoing laparoscopy: A prospective double-blind, placebo-controlled randomized trial. </w:t>
      </w:r>
      <w:r w:rsidRPr="00A036D8">
        <w:rPr>
          <w:i/>
        </w:rPr>
        <w:t>Journal of minimally invasive gynecology</w:t>
      </w:r>
      <w:r w:rsidRPr="00A036D8">
        <w:t xml:space="preserve"> 2016; </w:t>
      </w:r>
      <w:r w:rsidRPr="00A036D8">
        <w:rPr>
          <w:b/>
        </w:rPr>
        <w:t>23</w:t>
      </w:r>
      <w:r w:rsidRPr="00A036D8">
        <w:t>(7): S101.</w:t>
      </w:r>
    </w:p>
    <w:p w:rsidR="00A036D8" w:rsidRPr="00A036D8" w:rsidRDefault="00A036D8" w:rsidP="00A036D8">
      <w:pPr>
        <w:pStyle w:val="EndNoteBibliography"/>
        <w:spacing w:after="0"/>
      </w:pPr>
      <w:r w:rsidRPr="00A036D8">
        <w:t>228.</w:t>
      </w:r>
      <w:r w:rsidRPr="00A036D8">
        <w:tab/>
        <w:t xml:space="preserve">Bhatia U, Panchal M, Gupta N. To evaluate the role of gabapentin as preemptive analgesic in patients undergoing total abdominal hysterectomy in spinal anesthesia. </w:t>
      </w:r>
      <w:r w:rsidRPr="00A036D8">
        <w:rPr>
          <w:i/>
        </w:rPr>
        <w:t>European Journal of General Medicine</w:t>
      </w:r>
      <w:r w:rsidRPr="00A036D8">
        <w:t xml:space="preserve"> 2016; </w:t>
      </w:r>
      <w:r w:rsidRPr="00A036D8">
        <w:rPr>
          <w:b/>
        </w:rPr>
        <w:t>13</w:t>
      </w:r>
      <w:r w:rsidRPr="00A036D8">
        <w:t>(4): 97-100.</w:t>
      </w:r>
    </w:p>
    <w:p w:rsidR="00A036D8" w:rsidRPr="00A036D8" w:rsidRDefault="00A036D8" w:rsidP="00A036D8">
      <w:pPr>
        <w:pStyle w:val="EndNoteBibliography"/>
        <w:spacing w:after="0"/>
      </w:pPr>
      <w:r w:rsidRPr="00A036D8">
        <w:t>229.</w:t>
      </w:r>
      <w:r w:rsidRPr="00A036D8">
        <w:tab/>
        <w:t xml:space="preserve">Cegin MB, Soyoral L, Yuzkat N, Baydi V, Goktas U. </w:t>
      </w:r>
      <w:r w:rsidR="0094518C">
        <w:t>Pregabalin</w:t>
      </w:r>
      <w:r w:rsidRPr="00A036D8">
        <w:t xml:space="preserve"> administered as an anxiolytic agent in ultrasound-guided infraclavicular block: A controlled, double-blind, dose-ranging trial. </w:t>
      </w:r>
      <w:r w:rsidRPr="00A036D8">
        <w:rPr>
          <w:i/>
        </w:rPr>
        <w:t>European Review for Medical &amp; Pharmacological Sciences</w:t>
      </w:r>
      <w:r w:rsidRPr="00A036D8">
        <w:t xml:space="preserve"> 2016; </w:t>
      </w:r>
      <w:r w:rsidRPr="00A036D8">
        <w:rPr>
          <w:b/>
        </w:rPr>
        <w:t>20</w:t>
      </w:r>
      <w:r w:rsidRPr="00A036D8">
        <w:t>(3): 568-74.</w:t>
      </w:r>
    </w:p>
    <w:p w:rsidR="00A036D8" w:rsidRPr="00A036D8" w:rsidRDefault="00A036D8" w:rsidP="00A036D8">
      <w:pPr>
        <w:pStyle w:val="EndNoteBibliography"/>
        <w:spacing w:after="0"/>
      </w:pPr>
      <w:r w:rsidRPr="00A036D8">
        <w:t>230.</w:t>
      </w:r>
      <w:r w:rsidRPr="00A036D8">
        <w:tab/>
        <w:t xml:space="preserve">Damshenas MH, Radmehr M, Rastegarian A. The effect of preoperative single dose of oral pregabalin on postoperative pain of orthopedic surgery of lower limbs. </w:t>
      </w:r>
      <w:r w:rsidRPr="00A036D8">
        <w:rPr>
          <w:i/>
        </w:rPr>
        <w:t>Iioab Journal</w:t>
      </w:r>
      <w:r w:rsidRPr="00A036D8">
        <w:t xml:space="preserve"> 2016; </w:t>
      </w:r>
      <w:r w:rsidRPr="00A036D8">
        <w:rPr>
          <w:b/>
        </w:rPr>
        <w:t>7</w:t>
      </w:r>
      <w:r w:rsidRPr="00A036D8">
        <w:t>(1): 384-7.</w:t>
      </w:r>
    </w:p>
    <w:p w:rsidR="00A036D8" w:rsidRPr="00A036D8" w:rsidRDefault="00A036D8" w:rsidP="00A036D8">
      <w:pPr>
        <w:pStyle w:val="EndNoteBibliography"/>
        <w:spacing w:after="0"/>
      </w:pPr>
      <w:r w:rsidRPr="00A036D8">
        <w:t>231.</w:t>
      </w:r>
      <w:r w:rsidRPr="00A036D8">
        <w:tab/>
        <w:t xml:space="preserve">El Kenany S, El Tahan MR. Effect of preoperative pregabalin on post-caesarean delivery analgesia: A dose-response study. </w:t>
      </w:r>
      <w:r w:rsidRPr="00A036D8">
        <w:rPr>
          <w:i/>
        </w:rPr>
        <w:t>International journal of obstetric anesthesia</w:t>
      </w:r>
      <w:r w:rsidRPr="00A036D8">
        <w:t xml:space="preserve"> 2016; </w:t>
      </w:r>
      <w:r w:rsidRPr="00A036D8">
        <w:rPr>
          <w:b/>
        </w:rPr>
        <w:t>26</w:t>
      </w:r>
      <w:r w:rsidRPr="00A036D8">
        <w:t>: 24-31.</w:t>
      </w:r>
    </w:p>
    <w:p w:rsidR="00A036D8" w:rsidRPr="00A036D8" w:rsidRDefault="00A036D8" w:rsidP="00A036D8">
      <w:pPr>
        <w:pStyle w:val="EndNoteBibliography"/>
        <w:spacing w:after="0"/>
      </w:pPr>
      <w:r w:rsidRPr="00A036D8">
        <w:t>232.</w:t>
      </w:r>
      <w:r w:rsidRPr="00A036D8">
        <w:tab/>
        <w:t xml:space="preserve">Fujita N, Tobe M, Tsukamoto N, Saito S, Obata H. A randomized placebo-controlled study of preoperative pregabalin for postoperative analgesia in patients with spinal surgery. </w:t>
      </w:r>
      <w:r w:rsidRPr="00A036D8">
        <w:rPr>
          <w:i/>
        </w:rPr>
        <w:t>Journal of clinical anesthesia</w:t>
      </w:r>
      <w:r w:rsidRPr="00A036D8">
        <w:t xml:space="preserve"> 2016; </w:t>
      </w:r>
      <w:r w:rsidRPr="00A036D8">
        <w:rPr>
          <w:b/>
        </w:rPr>
        <w:t>31</w:t>
      </w:r>
      <w:r w:rsidRPr="00A036D8">
        <w:t>: 149-53.</w:t>
      </w:r>
    </w:p>
    <w:p w:rsidR="00A036D8" w:rsidRPr="00A036D8" w:rsidRDefault="00A036D8" w:rsidP="00A036D8">
      <w:pPr>
        <w:pStyle w:val="EndNoteBibliography"/>
        <w:spacing w:after="0"/>
      </w:pPr>
      <w:r w:rsidRPr="00A036D8">
        <w:t>233.</w:t>
      </w:r>
      <w:r w:rsidRPr="00A036D8">
        <w:tab/>
        <w:t xml:space="preserve">Gautam A, Tandon N, Masar R, et al. A comparative evaluation of pre-emptive doses of gabapentin and pregabalin for postoperative relief of pain in patients scheduled for surgery under general anaesthesia. </w:t>
      </w:r>
      <w:r w:rsidRPr="00A036D8">
        <w:rPr>
          <w:i/>
        </w:rPr>
        <w:t>Journal of Evolution of Medical and Dental Sciences-Jemds</w:t>
      </w:r>
      <w:r w:rsidRPr="00A036D8">
        <w:t xml:space="preserve"> 2016; </w:t>
      </w:r>
      <w:r w:rsidRPr="00A036D8">
        <w:rPr>
          <w:b/>
        </w:rPr>
        <w:t>5</w:t>
      </w:r>
      <w:r w:rsidRPr="00A036D8">
        <w:t>(74): 5459-62.</w:t>
      </w:r>
    </w:p>
    <w:p w:rsidR="00A036D8" w:rsidRPr="00A036D8" w:rsidRDefault="00A036D8" w:rsidP="00A036D8">
      <w:pPr>
        <w:pStyle w:val="EndNoteBibliography"/>
        <w:spacing w:after="0"/>
      </w:pPr>
      <w:r w:rsidRPr="00A036D8">
        <w:t>234.</w:t>
      </w:r>
      <w:r w:rsidRPr="00A036D8">
        <w:tab/>
        <w:t xml:space="preserve">Hetta DF, Mohamed MA, Mohammad MF. Analgesic efficacy of pregabalin in acute postmastectomy pain: Placebo controlled dose ranging study. </w:t>
      </w:r>
      <w:r w:rsidRPr="00A036D8">
        <w:rPr>
          <w:i/>
        </w:rPr>
        <w:t>Journal of clinical anesthesia</w:t>
      </w:r>
      <w:r w:rsidRPr="00A036D8">
        <w:t xml:space="preserve"> 2016; </w:t>
      </w:r>
      <w:r w:rsidRPr="00A036D8">
        <w:rPr>
          <w:b/>
        </w:rPr>
        <w:t>34</w:t>
      </w:r>
      <w:r w:rsidRPr="00A036D8">
        <w:t>: 303-9.</w:t>
      </w:r>
    </w:p>
    <w:p w:rsidR="00A036D8" w:rsidRPr="00A036D8" w:rsidRDefault="00A036D8" w:rsidP="00A036D8">
      <w:pPr>
        <w:pStyle w:val="EndNoteBibliography"/>
        <w:spacing w:after="0"/>
      </w:pPr>
      <w:r w:rsidRPr="00A036D8">
        <w:t>235.</w:t>
      </w:r>
      <w:r w:rsidRPr="00A036D8">
        <w:tab/>
        <w:t xml:space="preserve">Kapse UKS, Bhalerao PM. Oral clonidine and gabapentin suppress pressor response: A prospective, randomized, double blind study. </w:t>
      </w:r>
      <w:r w:rsidRPr="00A036D8">
        <w:rPr>
          <w:i/>
        </w:rPr>
        <w:t>Albang Maqalat Wa Abhat Fi Altahdir Waalinas</w:t>
      </w:r>
      <w:r w:rsidRPr="00A036D8">
        <w:t xml:space="preserve"> 2016; </w:t>
      </w:r>
      <w:r w:rsidRPr="00A036D8">
        <w:rPr>
          <w:b/>
        </w:rPr>
        <w:t>10</w:t>
      </w:r>
      <w:r w:rsidRPr="00A036D8">
        <w:t>(1): 17-22.</w:t>
      </w:r>
    </w:p>
    <w:p w:rsidR="00A036D8" w:rsidRPr="00A036D8" w:rsidRDefault="00A036D8" w:rsidP="00A036D8">
      <w:pPr>
        <w:pStyle w:val="EndNoteBibliography"/>
        <w:spacing w:after="0"/>
      </w:pPr>
      <w:r w:rsidRPr="00A036D8">
        <w:t>236.</w:t>
      </w:r>
      <w:r w:rsidRPr="00A036D8">
        <w:tab/>
        <w:t>Khan MU. Effect of preoperative oral administration of gabapentin on preoperative anxiety, postoperative pain and opioid consumption in patients schedule for laproscopic sleeve gastrectomy surgery. 2016.</w:t>
      </w:r>
    </w:p>
    <w:p w:rsidR="00A036D8" w:rsidRPr="00A036D8" w:rsidRDefault="00A036D8" w:rsidP="00A036D8">
      <w:pPr>
        <w:pStyle w:val="EndNoteBibliography"/>
        <w:spacing w:after="0"/>
      </w:pPr>
      <w:r w:rsidRPr="00A036D8">
        <w:t>237.</w:t>
      </w:r>
      <w:r w:rsidRPr="00A036D8">
        <w:tab/>
        <w:t xml:space="preserve">Khetarpal R, Kataria AP, Bajaj S, Kaur H, Singh S. Gabapentin vs pregabalin as a premedication in lower limb orthopaedics surgery under combined spinal epidural technique. </w:t>
      </w:r>
      <w:r w:rsidRPr="00A036D8">
        <w:rPr>
          <w:i/>
        </w:rPr>
        <w:t>Albang Maqalat Wa Abhat Fi Altahdir Waalinas</w:t>
      </w:r>
      <w:r w:rsidRPr="00A036D8">
        <w:t xml:space="preserve"> 2016; </w:t>
      </w:r>
      <w:r w:rsidRPr="00A036D8">
        <w:rPr>
          <w:b/>
        </w:rPr>
        <w:t>10</w:t>
      </w:r>
      <w:r w:rsidRPr="00A036D8">
        <w:t>(2): 262-7.</w:t>
      </w:r>
    </w:p>
    <w:p w:rsidR="00A036D8" w:rsidRPr="00A036D8" w:rsidRDefault="00A036D8" w:rsidP="00A036D8">
      <w:pPr>
        <w:pStyle w:val="EndNoteBibliography"/>
        <w:spacing w:after="0"/>
      </w:pPr>
      <w:r w:rsidRPr="00A036D8">
        <w:t>238.</w:t>
      </w:r>
      <w:r w:rsidRPr="00A036D8">
        <w:tab/>
        <w:t xml:space="preserve">Konstantatos AH, Howard W, Story D, Mok LYH, Boyd D, Chan MTV. A randomised controlled trial of peri-operative pregabalin vs. placebo for video-assisted thoracoscopic surgery. </w:t>
      </w:r>
      <w:r w:rsidRPr="00A036D8">
        <w:rPr>
          <w:i/>
        </w:rPr>
        <w:t>Anaesthesia</w:t>
      </w:r>
      <w:r w:rsidRPr="00A036D8">
        <w:t xml:space="preserve"> 2016; </w:t>
      </w:r>
      <w:r w:rsidRPr="00A036D8">
        <w:rPr>
          <w:b/>
        </w:rPr>
        <w:t>71</w:t>
      </w:r>
      <w:r w:rsidRPr="00A036D8">
        <w:t>(2): 192-7.</w:t>
      </w:r>
    </w:p>
    <w:p w:rsidR="00A036D8" w:rsidRPr="00A036D8" w:rsidRDefault="00A036D8" w:rsidP="00A036D8">
      <w:pPr>
        <w:pStyle w:val="EndNoteBibliography"/>
        <w:spacing w:after="0"/>
      </w:pPr>
      <w:r w:rsidRPr="00A036D8">
        <w:t>239.</w:t>
      </w:r>
      <w:r w:rsidRPr="00A036D8">
        <w:tab/>
        <w:t xml:space="preserve">Mardani-Kivi M, Karimi Mobarakeh M, Keyhani S, Haghighi M, Hashemi-Motlagh K, Saheb-Ekhtiari K. Arthroscopic bankart surgery: Does gabapentin reduce postoperative pain and opioid consumption? A triple-blinded randomized clinical trial. </w:t>
      </w:r>
      <w:r w:rsidRPr="00A036D8">
        <w:rPr>
          <w:i/>
        </w:rPr>
        <w:t>Orthopaedics &amp; traumatology, surgery &amp; research</w:t>
      </w:r>
      <w:r w:rsidRPr="00A036D8">
        <w:t xml:space="preserve"> 2016; </w:t>
      </w:r>
      <w:r w:rsidRPr="00A036D8">
        <w:rPr>
          <w:b/>
        </w:rPr>
        <w:t>102</w:t>
      </w:r>
      <w:r w:rsidRPr="00A036D8">
        <w:t>(5): 549-53.</w:t>
      </w:r>
    </w:p>
    <w:p w:rsidR="00A036D8" w:rsidRPr="00A036D8" w:rsidRDefault="00A036D8" w:rsidP="00A036D8">
      <w:pPr>
        <w:pStyle w:val="EndNoteBibliography"/>
        <w:spacing w:after="0"/>
      </w:pPr>
      <w:r w:rsidRPr="00460D80">
        <w:rPr>
          <w:lang w:val="fr-CA"/>
        </w:rPr>
        <w:t>240.</w:t>
      </w:r>
      <w:r w:rsidRPr="00460D80">
        <w:rPr>
          <w:lang w:val="fr-CA"/>
        </w:rPr>
        <w:tab/>
        <w:t xml:space="preserve">Mishra R, Tripathi M, Chandola HC. </w:t>
      </w:r>
      <w:r w:rsidRPr="00A036D8">
        <w:t xml:space="preserve">Comparative clinical study of gabapentin and pregabalin for postoperative analgesia in laparoscopic cholecystectomy. </w:t>
      </w:r>
      <w:r w:rsidRPr="00A036D8">
        <w:rPr>
          <w:i/>
        </w:rPr>
        <w:t>Albang Maqalat Wa Abhat Fi Altahdir Waalinas</w:t>
      </w:r>
      <w:r w:rsidRPr="00A036D8">
        <w:t xml:space="preserve"> 2016; </w:t>
      </w:r>
      <w:r w:rsidRPr="00A036D8">
        <w:rPr>
          <w:b/>
        </w:rPr>
        <w:t>10</w:t>
      </w:r>
      <w:r w:rsidRPr="00A036D8">
        <w:t>(2): 201-6.</w:t>
      </w:r>
    </w:p>
    <w:p w:rsidR="00A036D8" w:rsidRPr="00A036D8" w:rsidRDefault="00A036D8" w:rsidP="00A036D8">
      <w:pPr>
        <w:pStyle w:val="EndNoteBibliography"/>
        <w:spacing w:after="0"/>
      </w:pPr>
      <w:r w:rsidRPr="00A036D8">
        <w:t>241.</w:t>
      </w:r>
      <w:r w:rsidRPr="00A036D8">
        <w:tab/>
        <w:t xml:space="preserve">Miyazaki T, Sakai T, Sato S, et al. Is early postoperative administration of pregabalin beneficial for patients with lung cancer? - Randomized control trial. </w:t>
      </w:r>
      <w:r w:rsidRPr="00A036D8">
        <w:rPr>
          <w:i/>
        </w:rPr>
        <w:t>Journal of Thoracic Disease</w:t>
      </w:r>
      <w:r w:rsidRPr="00A036D8">
        <w:t xml:space="preserve"> 2016; </w:t>
      </w:r>
      <w:r w:rsidRPr="00A036D8">
        <w:rPr>
          <w:b/>
        </w:rPr>
        <w:t>8</w:t>
      </w:r>
      <w:r w:rsidRPr="00A036D8">
        <w:t>(12): 3572-9.</w:t>
      </w:r>
    </w:p>
    <w:p w:rsidR="00A036D8" w:rsidRPr="00A036D8" w:rsidRDefault="00A036D8" w:rsidP="00A036D8">
      <w:pPr>
        <w:pStyle w:val="EndNoteBibliography"/>
        <w:spacing w:after="0"/>
      </w:pPr>
      <w:r w:rsidRPr="00A036D8">
        <w:t>242.</w:t>
      </w:r>
      <w:r w:rsidRPr="00A036D8">
        <w:tab/>
        <w:t>Mohamed M, Othman A, Abd E-</w:t>
      </w:r>
      <w:r w:rsidR="00950784">
        <w:t>RA</w:t>
      </w:r>
      <w:r w:rsidRPr="00A036D8">
        <w:t xml:space="preserve">. Analgesic efficacy and safety of peri-operative pregabalin following radical cystectomy: A dose grading study. </w:t>
      </w:r>
      <w:r w:rsidRPr="00A036D8">
        <w:rPr>
          <w:i/>
        </w:rPr>
        <w:t>Egyptian journal of anaesthesia</w:t>
      </w:r>
      <w:r w:rsidRPr="00A036D8">
        <w:t xml:space="preserve"> 2016; </w:t>
      </w:r>
      <w:r w:rsidRPr="00A036D8">
        <w:rPr>
          <w:b/>
        </w:rPr>
        <w:t>32</w:t>
      </w:r>
      <w:r w:rsidRPr="00A036D8">
        <w:t>(4): 513-7.</w:t>
      </w:r>
    </w:p>
    <w:p w:rsidR="00A036D8" w:rsidRPr="00A036D8" w:rsidRDefault="00A036D8" w:rsidP="00A036D8">
      <w:pPr>
        <w:pStyle w:val="EndNoteBibliography"/>
        <w:spacing w:after="0"/>
      </w:pPr>
      <w:r w:rsidRPr="00A036D8">
        <w:t>243.</w:t>
      </w:r>
      <w:r w:rsidRPr="00A036D8">
        <w:tab/>
        <w:t xml:space="preserve">Nikhil MP, Mallya P. The effect of preemptive gabapentin on postoperative pain and opioid requirement following surgeries in the anterior part of the neck. </w:t>
      </w:r>
      <w:r w:rsidRPr="00A036D8">
        <w:rPr>
          <w:i/>
        </w:rPr>
        <w:t>Journal of Evolution of Medical and Dental Sciences-Jemds</w:t>
      </w:r>
      <w:r w:rsidRPr="00A036D8">
        <w:t xml:space="preserve"> 2016; </w:t>
      </w:r>
      <w:r w:rsidRPr="00A036D8">
        <w:rPr>
          <w:b/>
        </w:rPr>
        <w:t>5</w:t>
      </w:r>
      <w:r w:rsidRPr="00A036D8">
        <w:t>(36): 2142-6.</w:t>
      </w:r>
    </w:p>
    <w:p w:rsidR="00A036D8" w:rsidRPr="00A036D8" w:rsidRDefault="00A036D8" w:rsidP="00A036D8">
      <w:pPr>
        <w:pStyle w:val="EndNoteBibliography"/>
        <w:spacing w:after="0"/>
      </w:pPr>
      <w:r w:rsidRPr="00A036D8">
        <w:t>244.</w:t>
      </w:r>
      <w:r w:rsidRPr="00A036D8">
        <w:tab/>
        <w:t xml:space="preserve">Olmedo-Gaya M, Manzano-Moreno F, Galvez-Mateos R, Gonzalez-Rodriguez M, Talero-Sevilla C, Vallecillo-Capilla M. Oral pregabalin for postoperative pain relief after third molar extraction: A randomized controlled clinical trial. </w:t>
      </w:r>
      <w:r w:rsidRPr="00A036D8">
        <w:rPr>
          <w:i/>
        </w:rPr>
        <w:t>Clinical oral investigations</w:t>
      </w:r>
      <w:r w:rsidRPr="00A036D8">
        <w:t xml:space="preserve"> 2016; </w:t>
      </w:r>
      <w:r w:rsidRPr="00A036D8">
        <w:rPr>
          <w:b/>
        </w:rPr>
        <w:t>20</w:t>
      </w:r>
      <w:r w:rsidRPr="00A036D8">
        <w:t>(7): 1819-26.</w:t>
      </w:r>
    </w:p>
    <w:p w:rsidR="00A036D8" w:rsidRPr="00A036D8" w:rsidRDefault="00A036D8" w:rsidP="00A036D8">
      <w:pPr>
        <w:pStyle w:val="EndNoteBibliography"/>
        <w:spacing w:after="0"/>
      </w:pPr>
      <w:r w:rsidRPr="00A036D8">
        <w:t>245.</w:t>
      </w:r>
      <w:r w:rsidRPr="00A036D8">
        <w:tab/>
        <w:t xml:space="preserve">Park M, Jeon Y. Preoperative pregabalin prolongs duration of spinal anesthesia and reduces early postoperative pain: A double-blind, randomized clinical CONSORT study. </w:t>
      </w:r>
      <w:r w:rsidRPr="00A036D8">
        <w:rPr>
          <w:i/>
        </w:rPr>
        <w:t>Medicine</w:t>
      </w:r>
      <w:r w:rsidRPr="00A036D8">
        <w:t xml:space="preserve"> 2016; </w:t>
      </w:r>
      <w:r w:rsidRPr="00A036D8">
        <w:rPr>
          <w:b/>
        </w:rPr>
        <w:t>95</w:t>
      </w:r>
      <w:r w:rsidRPr="00A036D8">
        <w:t>(36): e4828.</w:t>
      </w:r>
    </w:p>
    <w:p w:rsidR="00A036D8" w:rsidRPr="00A036D8" w:rsidRDefault="00A036D8" w:rsidP="00A036D8">
      <w:pPr>
        <w:pStyle w:val="EndNoteBibliography"/>
        <w:spacing w:after="0"/>
      </w:pPr>
      <w:r w:rsidRPr="00A036D8">
        <w:t>246.</w:t>
      </w:r>
      <w:r w:rsidRPr="00A036D8">
        <w:tab/>
        <w:t xml:space="preserve">Parveen S, Negi DS, Kumar R, Bagwan MC. Oral clonidine vs oral pregabalin premedication to attenuate pressor response to direct laryngoscopy in patients undergoing laparoscopic cholecystectomy: A randomized double blind study. </w:t>
      </w:r>
      <w:r w:rsidRPr="00A036D8">
        <w:rPr>
          <w:i/>
        </w:rPr>
        <w:t>Journal of Clinical and Diagnostic Research JCDR</w:t>
      </w:r>
      <w:r w:rsidRPr="00A036D8">
        <w:t xml:space="preserve"> 2016; </w:t>
      </w:r>
      <w:r w:rsidRPr="00A036D8">
        <w:rPr>
          <w:b/>
        </w:rPr>
        <w:t>10</w:t>
      </w:r>
      <w:r w:rsidRPr="00A036D8">
        <w:t>(9): UC21-UC5.</w:t>
      </w:r>
    </w:p>
    <w:p w:rsidR="00A036D8" w:rsidRPr="00A036D8" w:rsidRDefault="00A036D8" w:rsidP="00A036D8">
      <w:pPr>
        <w:pStyle w:val="EndNoteBibliography"/>
        <w:spacing w:after="0"/>
      </w:pPr>
      <w:r w:rsidRPr="00A036D8">
        <w:t>247.</w:t>
      </w:r>
      <w:r w:rsidRPr="00A036D8">
        <w:tab/>
        <w:t xml:space="preserve">Pourfakhr P, Raaefi V, Najafi A, et al. Evaluation of postoperative analgesic effects of gabapentin and ketorolac after orthognathic surgeries. </w:t>
      </w:r>
      <w:r w:rsidRPr="00A036D8">
        <w:rPr>
          <w:i/>
        </w:rPr>
        <w:t>Tehran University Medical Journal</w:t>
      </w:r>
      <w:r w:rsidRPr="00A036D8">
        <w:t xml:space="preserve"> 2016; </w:t>
      </w:r>
      <w:r w:rsidRPr="00A036D8">
        <w:rPr>
          <w:b/>
        </w:rPr>
        <w:t>73</w:t>
      </w:r>
      <w:r w:rsidRPr="00A036D8">
        <w:t>(11): 812-8.</w:t>
      </w:r>
    </w:p>
    <w:p w:rsidR="00A036D8" w:rsidRPr="00A036D8" w:rsidRDefault="00A036D8" w:rsidP="00A036D8">
      <w:pPr>
        <w:pStyle w:val="EndNoteBibliography"/>
        <w:spacing w:after="0"/>
      </w:pPr>
      <w:r w:rsidRPr="00A036D8">
        <w:t>248.</w:t>
      </w:r>
      <w:r w:rsidRPr="00A036D8">
        <w:tab/>
        <w:t xml:space="preserve">Rajappa GC, Vig S, Bevanaguddaiah Y, Anadaswamy TC. Efficacy of pregabalin as premedication for post-operative analgesia in vaginal hysterectomy. </w:t>
      </w:r>
      <w:r w:rsidRPr="00A036D8">
        <w:rPr>
          <w:i/>
        </w:rPr>
        <w:t>Anesth</w:t>
      </w:r>
      <w:r w:rsidRPr="00A036D8">
        <w:t xml:space="preserve"> 2016; </w:t>
      </w:r>
      <w:r w:rsidRPr="00A036D8">
        <w:rPr>
          <w:b/>
        </w:rPr>
        <w:t>6</w:t>
      </w:r>
      <w:r w:rsidRPr="00A036D8">
        <w:t>(3): e34591.</w:t>
      </w:r>
    </w:p>
    <w:p w:rsidR="00A036D8" w:rsidRPr="00A036D8" w:rsidRDefault="00A036D8" w:rsidP="00A036D8">
      <w:pPr>
        <w:pStyle w:val="EndNoteBibliography"/>
        <w:spacing w:after="0"/>
      </w:pPr>
      <w:r w:rsidRPr="00A036D8">
        <w:t>249.</w:t>
      </w:r>
      <w:r w:rsidRPr="00A036D8">
        <w:tab/>
        <w:t xml:space="preserve">Sadatsune EJ, Leal PdC, Cossetti RJD, Sakata RK. Effect of preoperative gabapentin on pain intensity and development of chronic pain after carpal tunnel syndrome surgical treatment in women: Randomized, double-blind, placebo-controlled study. </w:t>
      </w:r>
      <w:r w:rsidRPr="00A036D8">
        <w:rPr>
          <w:i/>
        </w:rPr>
        <w:t>Sao Paulo Medical Journal</w:t>
      </w:r>
      <w:r w:rsidRPr="00A036D8">
        <w:t xml:space="preserve"> 2016; </w:t>
      </w:r>
      <w:r w:rsidRPr="00A036D8">
        <w:rPr>
          <w:b/>
        </w:rPr>
        <w:t>134</w:t>
      </w:r>
      <w:r w:rsidRPr="00A036D8">
        <w:t>(4): 285-91.</w:t>
      </w:r>
    </w:p>
    <w:p w:rsidR="00A036D8" w:rsidRPr="00A036D8" w:rsidRDefault="00A036D8" w:rsidP="00A036D8">
      <w:pPr>
        <w:pStyle w:val="EndNoteBibliography"/>
        <w:spacing w:after="0"/>
      </w:pPr>
      <w:r w:rsidRPr="00A036D8">
        <w:t>250.</w:t>
      </w:r>
      <w:r w:rsidRPr="00A036D8">
        <w:tab/>
        <w:t xml:space="preserve">Saxena A, Gupta P, Chaudhary L. Effect of pregabalin premedication on the laryngoscopic response and intra-operative hemodynamic variables in laparoscopic cholecystectomy: A randomized comparison of two doses. </w:t>
      </w:r>
      <w:r w:rsidRPr="00A036D8">
        <w:rPr>
          <w:i/>
        </w:rPr>
        <w:t>International Journal of Scientific Study</w:t>
      </w:r>
      <w:r w:rsidRPr="00A036D8">
        <w:t xml:space="preserve"> 2016; </w:t>
      </w:r>
      <w:r w:rsidRPr="00A036D8">
        <w:rPr>
          <w:b/>
        </w:rPr>
        <w:t>4</w:t>
      </w:r>
      <w:r w:rsidRPr="00A036D8">
        <w:t>(5): 75-80.</w:t>
      </w:r>
    </w:p>
    <w:p w:rsidR="00A036D8" w:rsidRPr="00A036D8" w:rsidRDefault="00A036D8" w:rsidP="00A036D8">
      <w:pPr>
        <w:pStyle w:val="EndNoteBibliography"/>
        <w:spacing w:after="0"/>
      </w:pPr>
      <w:r w:rsidRPr="00A036D8">
        <w:t>251.</w:t>
      </w:r>
      <w:r w:rsidRPr="00A036D8">
        <w:tab/>
        <w:t xml:space="preserve">Sebastian B, Talikoti AT, Nelamangala K, Krishnamurthy D. Effect of oral pregabalin as preemptive analgesic in patients undergoing lower limb orthopedic surgeries under spinal anaesthesia. </w:t>
      </w:r>
      <w:r w:rsidRPr="00A036D8">
        <w:rPr>
          <w:i/>
        </w:rPr>
        <w:t>Journal of Clinical and Diagnostic Research</w:t>
      </w:r>
      <w:r w:rsidRPr="00A036D8">
        <w:t xml:space="preserve"> 2016; </w:t>
      </w:r>
      <w:r w:rsidRPr="00A036D8">
        <w:rPr>
          <w:b/>
        </w:rPr>
        <w:t>10</w:t>
      </w:r>
      <w:r w:rsidRPr="00A036D8">
        <w:t xml:space="preserve">(7): UC01 </w:t>
      </w:r>
    </w:p>
    <w:p w:rsidR="00A036D8" w:rsidRPr="00A036D8" w:rsidRDefault="00A036D8" w:rsidP="00A036D8">
      <w:pPr>
        <w:pStyle w:val="EndNoteBibliography"/>
        <w:spacing w:after="0"/>
      </w:pPr>
      <w:r w:rsidRPr="00A036D8">
        <w:t>252.</w:t>
      </w:r>
      <w:r w:rsidRPr="00A036D8">
        <w:tab/>
        <w:t xml:space="preserve">Shimony N, Amit U, Minz B, et al. Perioperative pregabalin for reducing pain, analgesic consumption, and anxiety and enhancing sleep quality in elective neurosurgical patients: A prospective, randomized, double-blind, and controlled clinical study. </w:t>
      </w:r>
      <w:r w:rsidRPr="00A036D8">
        <w:rPr>
          <w:i/>
        </w:rPr>
        <w:t>Journal of neurosurgery</w:t>
      </w:r>
      <w:r w:rsidRPr="00A036D8">
        <w:t xml:space="preserve"> 2016; </w:t>
      </w:r>
      <w:r w:rsidRPr="00A036D8">
        <w:rPr>
          <w:b/>
        </w:rPr>
        <w:t>125</w:t>
      </w:r>
      <w:r w:rsidRPr="00A036D8">
        <w:t>(6): 1513.</w:t>
      </w:r>
    </w:p>
    <w:p w:rsidR="00A036D8" w:rsidRPr="00A036D8" w:rsidRDefault="00A036D8" w:rsidP="00A036D8">
      <w:pPr>
        <w:pStyle w:val="EndNoteBibliography"/>
        <w:spacing w:after="0"/>
      </w:pPr>
      <w:r w:rsidRPr="00A036D8">
        <w:t>253.</w:t>
      </w:r>
      <w:r w:rsidRPr="00A036D8">
        <w:tab/>
        <w:t xml:space="preserve">Thananun M, Sathitkarnmanee T, Intarak P. Gabapentin premedication to reduce postoperative nausea and vomiting in surgical patient receiving spinal morphine. </w:t>
      </w:r>
      <w:r w:rsidRPr="00A036D8">
        <w:rPr>
          <w:i/>
        </w:rPr>
        <w:t>Anesthesia and analgesia</w:t>
      </w:r>
      <w:r w:rsidRPr="00A036D8">
        <w:t xml:space="preserve"> 2016; </w:t>
      </w:r>
      <w:r w:rsidRPr="00A036D8">
        <w:rPr>
          <w:b/>
        </w:rPr>
        <w:t>123</w:t>
      </w:r>
      <w:r w:rsidRPr="00A036D8">
        <w:t>(3): 521-2.</w:t>
      </w:r>
    </w:p>
    <w:p w:rsidR="00A036D8" w:rsidRPr="00460D80" w:rsidRDefault="00A036D8" w:rsidP="00A036D8">
      <w:pPr>
        <w:pStyle w:val="EndNoteBibliography"/>
        <w:spacing w:after="0"/>
        <w:rPr>
          <w:lang w:val="fr-CA"/>
        </w:rPr>
      </w:pPr>
      <w:r w:rsidRPr="00A036D8">
        <w:t>254.</w:t>
      </w:r>
      <w:r w:rsidRPr="00A036D8">
        <w:tab/>
        <w:t xml:space="preserve">Vasigh A, Najafi F, Khajavikhan J, Jaafarpour M, Khani A. Comparing gabapentin and celecoxib in pain management and complications after laminectomy: A randomized double-blind clinical trial. </w:t>
      </w:r>
      <w:r w:rsidRPr="00460D80">
        <w:rPr>
          <w:i/>
          <w:lang w:val="fr-CA"/>
        </w:rPr>
        <w:t>Iranian Red Crescent medical journal</w:t>
      </w:r>
      <w:r w:rsidRPr="00460D80">
        <w:rPr>
          <w:lang w:val="fr-CA"/>
        </w:rPr>
        <w:t xml:space="preserve"> 2016; </w:t>
      </w:r>
      <w:r w:rsidRPr="00460D80">
        <w:rPr>
          <w:b/>
          <w:lang w:val="fr-CA"/>
        </w:rPr>
        <w:t>18</w:t>
      </w:r>
      <w:r w:rsidRPr="00460D80">
        <w:rPr>
          <w:lang w:val="fr-CA"/>
        </w:rPr>
        <w:t>(2): e34559.</w:t>
      </w:r>
    </w:p>
    <w:p w:rsidR="00A036D8" w:rsidRPr="00A036D8" w:rsidRDefault="00A036D8" w:rsidP="00A036D8">
      <w:pPr>
        <w:pStyle w:val="EndNoteBibliography"/>
        <w:spacing w:after="0"/>
      </w:pPr>
      <w:r w:rsidRPr="00460D80">
        <w:rPr>
          <w:lang w:val="fr-CA"/>
        </w:rPr>
        <w:t>255.</w:t>
      </w:r>
      <w:r w:rsidRPr="00460D80">
        <w:rPr>
          <w:lang w:val="fr-CA"/>
        </w:rPr>
        <w:tab/>
        <w:t xml:space="preserve">Zarei M, Najafi A, Mansouri P, et al. </w:t>
      </w:r>
      <w:r w:rsidRPr="00A036D8">
        <w:t xml:space="preserve">Management of postoperative pain after lumbar surgery—pregabalin for one day and 14 days—a randomized, triple-blinded, placebo-controlled study. </w:t>
      </w:r>
      <w:r w:rsidRPr="00A036D8">
        <w:rPr>
          <w:i/>
        </w:rPr>
        <w:t>Clinical neurology and neurosurgery</w:t>
      </w:r>
      <w:r w:rsidRPr="00A036D8">
        <w:t xml:space="preserve"> 2016; </w:t>
      </w:r>
      <w:r w:rsidRPr="00A036D8">
        <w:rPr>
          <w:b/>
        </w:rPr>
        <w:t>151</w:t>
      </w:r>
      <w:r w:rsidRPr="00A036D8">
        <w:t>: 37-42.</w:t>
      </w:r>
    </w:p>
    <w:p w:rsidR="00A036D8" w:rsidRPr="00A036D8" w:rsidRDefault="00A036D8" w:rsidP="00A036D8">
      <w:pPr>
        <w:pStyle w:val="EndNoteBibliography"/>
        <w:spacing w:after="0"/>
      </w:pPr>
      <w:r w:rsidRPr="00A036D8">
        <w:t>256.</w:t>
      </w:r>
      <w:r w:rsidRPr="00A036D8">
        <w:tab/>
        <w:t xml:space="preserve">Anand LK, Sandhu M, Singh J, Mitra S. Evaluation of analgesic efficacy of pregabalin for postoperative pain relief after laparoscopic cholecystectomy: A double blind study. </w:t>
      </w:r>
      <w:r w:rsidRPr="00A036D8">
        <w:rPr>
          <w:i/>
        </w:rPr>
        <w:t>Anaesthesia Pain &amp; Intensive Care</w:t>
      </w:r>
      <w:r w:rsidRPr="00A036D8">
        <w:t xml:space="preserve"> 2017; </w:t>
      </w:r>
      <w:r w:rsidRPr="00A036D8">
        <w:rPr>
          <w:b/>
        </w:rPr>
        <w:t>21</w:t>
      </w:r>
      <w:r w:rsidRPr="00A036D8">
        <w:t>(2): 174-80.</w:t>
      </w:r>
    </w:p>
    <w:p w:rsidR="00A036D8" w:rsidRPr="00A036D8" w:rsidRDefault="00A036D8" w:rsidP="00A036D8">
      <w:pPr>
        <w:pStyle w:val="EndNoteBibliography"/>
        <w:spacing w:after="0"/>
      </w:pPr>
      <w:r w:rsidRPr="00A036D8">
        <w:t>257.</w:t>
      </w:r>
      <w:r w:rsidRPr="00A036D8">
        <w:tab/>
        <w:t xml:space="preserve">Asgari Z, Rouholamin S, Nataj M, Sepidarkish M, Hosseini R, Razavi M. Dose ranging effects of pregabalin on pain in patients undergoing laparoscopic hysterectomy: A randomized, double blinded, placebo controlled, clinical trial. </w:t>
      </w:r>
      <w:r w:rsidRPr="00A036D8">
        <w:rPr>
          <w:i/>
        </w:rPr>
        <w:t>Journal of clinical anesthesia</w:t>
      </w:r>
      <w:r w:rsidRPr="00A036D8">
        <w:t xml:space="preserve"> 2017; </w:t>
      </w:r>
      <w:r w:rsidRPr="00A036D8">
        <w:rPr>
          <w:b/>
        </w:rPr>
        <w:t>38</w:t>
      </w:r>
      <w:r w:rsidRPr="00A036D8">
        <w:t>: 13-7.</w:t>
      </w:r>
    </w:p>
    <w:p w:rsidR="00A036D8" w:rsidRPr="00A036D8" w:rsidRDefault="00A036D8" w:rsidP="00A036D8">
      <w:pPr>
        <w:pStyle w:val="EndNoteBibliography"/>
        <w:spacing w:after="0"/>
      </w:pPr>
      <w:r w:rsidRPr="00A036D8">
        <w:t>258.</w:t>
      </w:r>
      <w:r w:rsidRPr="00A036D8">
        <w:tab/>
        <w:t xml:space="preserve">Bhosale UA, Yegnanarayan R, Gupta A, Shah P, Sardesai S. Comparative pre-emptive analgesic efficacy study of novel antiepileptic agents gabapentin, lamotrigine and topiramate in patients undergoing major surgeries at a tertiary care hospital: A randomized double blind clinical trial. </w:t>
      </w:r>
      <w:r w:rsidRPr="00A036D8">
        <w:rPr>
          <w:i/>
        </w:rPr>
        <w:t>Journal of Basic &amp; Clinical Physiology &amp; Pharmacology</w:t>
      </w:r>
      <w:r w:rsidRPr="00A036D8">
        <w:t xml:space="preserve"> 2017; </w:t>
      </w:r>
      <w:r w:rsidRPr="00A036D8">
        <w:rPr>
          <w:b/>
        </w:rPr>
        <w:t>28</w:t>
      </w:r>
      <w:r w:rsidRPr="00A036D8">
        <w:t>(1): 59-66.</w:t>
      </w:r>
    </w:p>
    <w:p w:rsidR="00A036D8" w:rsidRPr="00A036D8" w:rsidRDefault="00A036D8" w:rsidP="00A036D8">
      <w:pPr>
        <w:pStyle w:val="EndNoteBibliography"/>
        <w:spacing w:after="0"/>
      </w:pPr>
      <w:r w:rsidRPr="00A036D8">
        <w:t>259.</w:t>
      </w:r>
      <w:r w:rsidRPr="00A036D8">
        <w:tab/>
        <w:t xml:space="preserve">Borde DP, Futane SS, Asegaonkar B, et al. Effect of perioperative pregabalin on postoperative quality of recovery in patients undergoing off-pump coronary artery bypass grafting (OPCABG): A prospective, randomized, double-blind trial. </w:t>
      </w:r>
      <w:r w:rsidRPr="00A036D8">
        <w:rPr>
          <w:i/>
        </w:rPr>
        <w:t>Journal of cardiothoracic and vascular anesthesia</w:t>
      </w:r>
      <w:r w:rsidRPr="00A036D8">
        <w:t xml:space="preserve"> 2017; </w:t>
      </w:r>
      <w:r w:rsidRPr="00A036D8">
        <w:rPr>
          <w:b/>
        </w:rPr>
        <w:t>31</w:t>
      </w:r>
      <w:r w:rsidRPr="00A036D8">
        <w:t>(4): 1241-5.</w:t>
      </w:r>
    </w:p>
    <w:p w:rsidR="00A036D8" w:rsidRPr="00A036D8" w:rsidRDefault="00A036D8" w:rsidP="00A036D8">
      <w:pPr>
        <w:pStyle w:val="EndNoteBibliography"/>
        <w:spacing w:after="0"/>
      </w:pPr>
      <w:r w:rsidRPr="00A036D8">
        <w:t>260.</w:t>
      </w:r>
      <w:r w:rsidRPr="00A036D8">
        <w:tab/>
        <w:t xml:space="preserve">Bouzia A, Tassoudis V, Karanikolas M, et al. </w:t>
      </w:r>
      <w:r w:rsidR="0094518C">
        <w:t>Pregabalin</w:t>
      </w:r>
      <w:r w:rsidRPr="00A036D8">
        <w:t xml:space="preserve"> effect on acute and chronic pain after cardiac surgery. </w:t>
      </w:r>
      <w:r w:rsidRPr="00A036D8">
        <w:rPr>
          <w:i/>
        </w:rPr>
        <w:t>Anesthesiology Research and Practice</w:t>
      </w:r>
      <w:r w:rsidRPr="00A036D8">
        <w:t xml:space="preserve"> 2017; </w:t>
      </w:r>
      <w:r w:rsidRPr="00A036D8">
        <w:rPr>
          <w:b/>
        </w:rPr>
        <w:t>2017</w:t>
      </w:r>
      <w:r w:rsidRPr="00A036D8">
        <w:t>: 1-7.</w:t>
      </w:r>
    </w:p>
    <w:p w:rsidR="00A036D8" w:rsidRPr="00A036D8" w:rsidRDefault="00A036D8" w:rsidP="00A036D8">
      <w:pPr>
        <w:pStyle w:val="EndNoteBibliography"/>
        <w:spacing w:after="0"/>
      </w:pPr>
      <w:r w:rsidRPr="00A036D8">
        <w:t>261.</w:t>
      </w:r>
      <w:r w:rsidRPr="00A036D8">
        <w:tab/>
        <w:t xml:space="preserve">Eidy M, Fazel MR, Abdolrahimzadeh H, Moravveji AR, Kochaki E, Mohammadzadeh M. Effects of pregabalin and gabapentin on postoperative pain and opioid consumption after laparoscopic cholecystectomy. </w:t>
      </w:r>
      <w:r w:rsidRPr="00A036D8">
        <w:rPr>
          <w:i/>
        </w:rPr>
        <w:t>Korean journal of anesthesiology</w:t>
      </w:r>
      <w:r w:rsidRPr="00A036D8">
        <w:t xml:space="preserve"> 2017; </w:t>
      </w:r>
      <w:r w:rsidRPr="00A036D8">
        <w:rPr>
          <w:b/>
        </w:rPr>
        <w:t>70</w:t>
      </w:r>
      <w:r w:rsidRPr="00A036D8">
        <w:t>(4): 434-8.</w:t>
      </w:r>
    </w:p>
    <w:p w:rsidR="00A036D8" w:rsidRPr="00A036D8" w:rsidRDefault="00A036D8" w:rsidP="00A036D8">
      <w:pPr>
        <w:pStyle w:val="EndNoteBibliography"/>
        <w:spacing w:after="0"/>
      </w:pPr>
      <w:r w:rsidRPr="00A036D8">
        <w:t>262.</w:t>
      </w:r>
      <w:r w:rsidRPr="00A036D8">
        <w:tab/>
        <w:t xml:space="preserve">Gupta P, Saxena A, Chaudhary L. Effect of pregabalin premedication on the requirement of anesthetic and analgesic drugs in laparoscopic cholecystectomy: Randomized comparison of two doses. </w:t>
      </w:r>
      <w:r w:rsidRPr="00A036D8">
        <w:rPr>
          <w:i/>
        </w:rPr>
        <w:t>Albang Maqalat Wa Abhat Fi Altahdir Waalinas</w:t>
      </w:r>
      <w:r w:rsidRPr="00A036D8">
        <w:t xml:space="preserve"> 2017; </w:t>
      </w:r>
      <w:r w:rsidRPr="00A036D8">
        <w:rPr>
          <w:b/>
        </w:rPr>
        <w:t>11</w:t>
      </w:r>
      <w:r w:rsidRPr="00A036D8">
        <w:t>(2): 330-3.</w:t>
      </w:r>
    </w:p>
    <w:p w:rsidR="00A036D8" w:rsidRPr="00A036D8" w:rsidRDefault="00A036D8" w:rsidP="00A036D8">
      <w:pPr>
        <w:pStyle w:val="EndNoteBibliography"/>
        <w:spacing w:after="0"/>
      </w:pPr>
      <w:r w:rsidRPr="00A036D8">
        <w:t>263.</w:t>
      </w:r>
      <w:r w:rsidRPr="00A036D8">
        <w:tab/>
        <w:t xml:space="preserve">Hafez M, Abdelhamid M, Youssef M, Abdelrahim I. Randomized controlled trial of two oral regimens of gabapentin versus placebo in patients for cesarean section under spinal anesthesia regarding postoperative pain, sedation, nausea and vomiting. </w:t>
      </w:r>
      <w:r w:rsidRPr="00A036D8">
        <w:rPr>
          <w:i/>
        </w:rPr>
        <w:t>Egyptian journal of anaesthesia</w:t>
      </w:r>
      <w:r w:rsidRPr="00A036D8">
        <w:t xml:space="preserve"> 2017; </w:t>
      </w:r>
      <w:r w:rsidRPr="00A036D8">
        <w:rPr>
          <w:b/>
        </w:rPr>
        <w:t>33</w:t>
      </w:r>
      <w:r w:rsidRPr="00A036D8">
        <w:t>(1): 59-65.</w:t>
      </w:r>
    </w:p>
    <w:p w:rsidR="00A036D8" w:rsidRPr="00A036D8" w:rsidRDefault="00A036D8" w:rsidP="00A036D8">
      <w:pPr>
        <w:pStyle w:val="EndNoteBibliography"/>
        <w:spacing w:after="0"/>
      </w:pPr>
      <w:r w:rsidRPr="00A036D8">
        <w:t>264.</w:t>
      </w:r>
      <w:r w:rsidRPr="00A036D8">
        <w:tab/>
        <w:t xml:space="preserve">Hah JM, Bateman BT, Ratliff J, Curtin C, Sun E. Chronic opioid use after surgery: Implications for perioperative management in the face of the opioid epidemic. </w:t>
      </w:r>
      <w:r w:rsidRPr="00A036D8">
        <w:rPr>
          <w:i/>
        </w:rPr>
        <w:t>Anesthesia and analgesia</w:t>
      </w:r>
      <w:r w:rsidRPr="00A036D8">
        <w:t xml:space="preserve"> 2017; </w:t>
      </w:r>
      <w:r w:rsidRPr="00A036D8">
        <w:rPr>
          <w:b/>
        </w:rPr>
        <w:t>125</w:t>
      </w:r>
      <w:r w:rsidRPr="00A036D8">
        <w:t>(5): 1733-40.</w:t>
      </w:r>
    </w:p>
    <w:p w:rsidR="00A036D8" w:rsidRPr="00A036D8" w:rsidRDefault="00A036D8" w:rsidP="00A036D8">
      <w:pPr>
        <w:pStyle w:val="EndNoteBibliography"/>
        <w:spacing w:after="0"/>
      </w:pPr>
      <w:r w:rsidRPr="00A036D8">
        <w:t>265.</w:t>
      </w:r>
      <w:r w:rsidRPr="00A036D8">
        <w:tab/>
        <w:t xml:space="preserve">Khalili M, Modir H, Norouzi A, Mohammadbeigi A, Somesara SAB. Premedication with oral gabapentin versus intravenous paracetamol for post-operative analgesia after tibial fracture surgery. </w:t>
      </w:r>
      <w:r w:rsidRPr="00A036D8">
        <w:rPr>
          <w:i/>
        </w:rPr>
        <w:t>Advances in Human Biology</w:t>
      </w:r>
      <w:r w:rsidRPr="00A036D8">
        <w:t xml:space="preserve"> 2017; </w:t>
      </w:r>
      <w:r w:rsidRPr="00A036D8">
        <w:rPr>
          <w:b/>
        </w:rPr>
        <w:t>7</w:t>
      </w:r>
      <w:r w:rsidRPr="00A036D8">
        <w:t>(3): 115-8.</w:t>
      </w:r>
    </w:p>
    <w:p w:rsidR="00A036D8" w:rsidRPr="00A036D8" w:rsidRDefault="00A036D8" w:rsidP="00A036D8">
      <w:pPr>
        <w:pStyle w:val="EndNoteBibliography"/>
        <w:spacing w:after="0"/>
      </w:pPr>
      <w:r w:rsidRPr="00A036D8">
        <w:t>266.</w:t>
      </w:r>
      <w:r w:rsidRPr="00A036D8">
        <w:tab/>
        <w:t xml:space="preserve">Khan MA, Siddiqi KJ, Khan MS. Prophylactic use of gabapentin to reduce postoperative nausea and vomiting in patients undergoing diagnostic gynecological laparoscopy. </w:t>
      </w:r>
      <w:r w:rsidRPr="00A036D8">
        <w:rPr>
          <w:i/>
        </w:rPr>
        <w:t>Anaesthesia, Pain and Intensive Care</w:t>
      </w:r>
      <w:r w:rsidRPr="00A036D8">
        <w:t xml:space="preserve"> 2017; </w:t>
      </w:r>
      <w:r w:rsidRPr="00A036D8">
        <w:rPr>
          <w:b/>
        </w:rPr>
        <w:t>21</w:t>
      </w:r>
      <w:r w:rsidRPr="00A036D8">
        <w:t>(1): 19-24.</w:t>
      </w:r>
    </w:p>
    <w:p w:rsidR="00A036D8" w:rsidRPr="00A036D8" w:rsidRDefault="00A036D8" w:rsidP="00A036D8">
      <w:pPr>
        <w:pStyle w:val="EndNoteBibliography"/>
        <w:spacing w:after="0"/>
      </w:pPr>
      <w:r w:rsidRPr="00A036D8">
        <w:t>267.</w:t>
      </w:r>
      <w:r w:rsidRPr="00A036D8">
        <w:tab/>
        <w:t xml:space="preserve">Kiatchai T, Sanansilp V, Triyasunant N, Saengprateep S, Changkittirat P, Achariyapota V. Effects of pregabalin on postoperative pain after hysterectomy under spinal anesthesia with intrathecal morphine: A randomized controlled trial. </w:t>
      </w:r>
      <w:r w:rsidRPr="00A036D8">
        <w:rPr>
          <w:i/>
        </w:rPr>
        <w:t>Journal of anesthesia</w:t>
      </w:r>
      <w:r w:rsidRPr="00A036D8">
        <w:t xml:space="preserve"> 2017; </w:t>
      </w:r>
      <w:r w:rsidRPr="00A036D8">
        <w:rPr>
          <w:b/>
        </w:rPr>
        <w:t>31</w:t>
      </w:r>
      <w:r w:rsidRPr="00A036D8">
        <w:t>(6): 861-8.</w:t>
      </w:r>
    </w:p>
    <w:p w:rsidR="00A036D8" w:rsidRPr="00A036D8" w:rsidRDefault="00A036D8" w:rsidP="00A036D8">
      <w:pPr>
        <w:pStyle w:val="EndNoteBibliography"/>
        <w:spacing w:after="0"/>
      </w:pPr>
      <w:r w:rsidRPr="00A036D8">
        <w:t>268.</w:t>
      </w:r>
      <w:r w:rsidRPr="00A036D8">
        <w:tab/>
        <w:t xml:space="preserve">Kim JC, Byun S, Kim S, Lee SY, Lee JH, Ahn S. Effect of preoperative pregabalin as an adjunct to a multimodal analgesic regimen in video-assisted thoracoscopic surgery: A randomized controlled trial. </w:t>
      </w:r>
      <w:r w:rsidRPr="00A036D8">
        <w:rPr>
          <w:i/>
        </w:rPr>
        <w:t>Medicine</w:t>
      </w:r>
      <w:r w:rsidRPr="00A036D8">
        <w:t xml:space="preserve"> 2017; </w:t>
      </w:r>
      <w:r w:rsidRPr="00A036D8">
        <w:rPr>
          <w:b/>
        </w:rPr>
        <w:t>96</w:t>
      </w:r>
      <w:r w:rsidRPr="00A036D8">
        <w:t>(49): e8644.</w:t>
      </w:r>
    </w:p>
    <w:p w:rsidR="00A036D8" w:rsidRPr="00A036D8" w:rsidRDefault="00A036D8" w:rsidP="00A036D8">
      <w:pPr>
        <w:pStyle w:val="EndNoteBibliography"/>
        <w:spacing w:after="0"/>
      </w:pPr>
      <w:r w:rsidRPr="00A036D8">
        <w:t>269.</w:t>
      </w:r>
      <w:r w:rsidRPr="00A036D8">
        <w:tab/>
        <w:t xml:space="preserve">Kochhar A, Banday J, Ahmad Z, Monga S, Vajifdar H. </w:t>
      </w:r>
      <w:r w:rsidR="0094518C">
        <w:t>Pregabalin</w:t>
      </w:r>
      <w:r w:rsidRPr="00A036D8">
        <w:t xml:space="preserve"> in monitored anesthesia care for ear-nose-throat surgery. </w:t>
      </w:r>
      <w:r w:rsidRPr="00A036D8">
        <w:rPr>
          <w:i/>
        </w:rPr>
        <w:t>Anesthesia, essays and researches</w:t>
      </w:r>
      <w:r w:rsidRPr="00A036D8">
        <w:t xml:space="preserve"> 2017; </w:t>
      </w:r>
      <w:r w:rsidRPr="00A036D8">
        <w:rPr>
          <w:b/>
        </w:rPr>
        <w:t>11</w:t>
      </w:r>
      <w:r w:rsidRPr="00A036D8">
        <w:t>(2): 350-3.</w:t>
      </w:r>
    </w:p>
    <w:p w:rsidR="00A036D8" w:rsidRPr="00A036D8" w:rsidRDefault="00A036D8" w:rsidP="00A036D8">
      <w:pPr>
        <w:pStyle w:val="EndNoteBibliography"/>
        <w:spacing w:after="0"/>
      </w:pPr>
      <w:r w:rsidRPr="00A036D8">
        <w:t>270.</w:t>
      </w:r>
      <w:r w:rsidRPr="00A036D8">
        <w:tab/>
        <w:t xml:space="preserve">Leung JM, Sands LP, Chen NN, et al. Perioperative gabapentin does not reduce postoperative delirium in older surgical patients a randomized clinical trial. </w:t>
      </w:r>
      <w:r w:rsidRPr="00A036D8">
        <w:rPr>
          <w:i/>
        </w:rPr>
        <w:t>Anesthesiology</w:t>
      </w:r>
      <w:r w:rsidRPr="00A036D8">
        <w:t xml:space="preserve"> 2017; </w:t>
      </w:r>
      <w:r w:rsidRPr="00A036D8">
        <w:rPr>
          <w:b/>
        </w:rPr>
        <w:t>127</w:t>
      </w:r>
      <w:r w:rsidRPr="00A036D8">
        <w:t>(4): 633-44.</w:t>
      </w:r>
    </w:p>
    <w:p w:rsidR="00A036D8" w:rsidRPr="00A036D8" w:rsidRDefault="00A036D8" w:rsidP="00A036D8">
      <w:pPr>
        <w:pStyle w:val="EndNoteBibliography"/>
        <w:spacing w:after="0"/>
      </w:pPr>
      <w:r w:rsidRPr="00A036D8">
        <w:t>271.</w:t>
      </w:r>
      <w:r w:rsidRPr="00A036D8">
        <w:tab/>
        <w:t xml:space="preserve">Maghsoudi R, Farhadi-Niaki S, Etemadian M, et al. Comparing the efficacy of tolterodine and gabapentin versus placebo in catheter related bladder discomfort after percutaneous nephrolithotomy: A randomized clinical trial. </w:t>
      </w:r>
      <w:r w:rsidRPr="00A036D8">
        <w:rPr>
          <w:i/>
        </w:rPr>
        <w:t>Journal of endourology</w:t>
      </w:r>
      <w:r w:rsidRPr="00A036D8">
        <w:t xml:space="preserve"> 2017; </w:t>
      </w:r>
      <w:r w:rsidRPr="00A036D8">
        <w:rPr>
          <w:b/>
        </w:rPr>
        <w:t>32</w:t>
      </w:r>
      <w:r w:rsidRPr="00A036D8">
        <w:t>(2): 168-74.</w:t>
      </w:r>
    </w:p>
    <w:p w:rsidR="00A036D8" w:rsidRPr="00A036D8" w:rsidRDefault="00A036D8" w:rsidP="00A036D8">
      <w:pPr>
        <w:pStyle w:val="EndNoteBibliography"/>
        <w:spacing w:after="0"/>
      </w:pPr>
      <w:r w:rsidRPr="00A036D8">
        <w:t>272.</w:t>
      </w:r>
      <w:r w:rsidRPr="00A036D8">
        <w:tab/>
        <w:t xml:space="preserve">Manorema V, Balakrishna R, Anandan H. Comparison of pregabalin and tramadol for post-operative pain management in patients undergoing lumbar laminectomy. </w:t>
      </w:r>
      <w:r w:rsidRPr="00A036D8">
        <w:rPr>
          <w:i/>
        </w:rPr>
        <w:t>International Journal of Scientific Study</w:t>
      </w:r>
      <w:r w:rsidRPr="00A036D8">
        <w:t xml:space="preserve"> 2017; </w:t>
      </w:r>
      <w:r w:rsidRPr="00A036D8">
        <w:rPr>
          <w:b/>
        </w:rPr>
        <w:t>5</w:t>
      </w:r>
      <w:r w:rsidRPr="00A036D8">
        <w:t>(3): 1-4.</w:t>
      </w:r>
    </w:p>
    <w:p w:rsidR="00A036D8" w:rsidRPr="00A036D8" w:rsidRDefault="00A036D8" w:rsidP="00A036D8">
      <w:pPr>
        <w:pStyle w:val="EndNoteBibliography"/>
        <w:spacing w:after="0"/>
      </w:pPr>
      <w:r w:rsidRPr="00A036D8">
        <w:t>273.</w:t>
      </w:r>
      <w:r w:rsidRPr="00A036D8">
        <w:tab/>
        <w:t xml:space="preserve">Myhre M, Romundstad L, Stubhaug A. </w:t>
      </w:r>
      <w:r w:rsidR="0094518C">
        <w:t>Pregabalin</w:t>
      </w:r>
      <w:r w:rsidRPr="00A036D8">
        <w:t xml:space="preserve"> reduces opioid consumption and hyperalgesia but not pain intensity after laparoscopic donor nephrectomy. </w:t>
      </w:r>
      <w:r w:rsidRPr="00A036D8">
        <w:rPr>
          <w:i/>
        </w:rPr>
        <w:t>Acta anaesthesiologica Scandinavica</w:t>
      </w:r>
      <w:r w:rsidRPr="00A036D8">
        <w:t xml:space="preserve"> 2017; </w:t>
      </w:r>
      <w:r w:rsidRPr="00A036D8">
        <w:rPr>
          <w:b/>
        </w:rPr>
        <w:t>61</w:t>
      </w:r>
      <w:r w:rsidRPr="00A036D8">
        <w:t>(10): 1314-24.</w:t>
      </w:r>
    </w:p>
    <w:p w:rsidR="00A036D8" w:rsidRPr="00A036D8" w:rsidRDefault="00A036D8" w:rsidP="00A036D8">
      <w:pPr>
        <w:pStyle w:val="EndNoteBibliography"/>
        <w:spacing w:after="0"/>
      </w:pPr>
      <w:r w:rsidRPr="00A036D8">
        <w:t>274.</w:t>
      </w:r>
      <w:r w:rsidRPr="00A036D8">
        <w:tab/>
        <w:t xml:space="preserve">Rezaeian A. Administering of pregabalin and acetaminophen on management of postoperative pain in patients with nasal polyposis undergoing functional endoscopic sinus surgery. </w:t>
      </w:r>
      <w:r w:rsidRPr="00A036D8">
        <w:rPr>
          <w:i/>
        </w:rPr>
        <w:t>Acta Oto-Laryngologica</w:t>
      </w:r>
      <w:r w:rsidRPr="00A036D8">
        <w:t xml:space="preserve"> 2017; </w:t>
      </w:r>
      <w:r w:rsidRPr="00A036D8">
        <w:rPr>
          <w:b/>
        </w:rPr>
        <w:t>137</w:t>
      </w:r>
      <w:r w:rsidRPr="00A036D8">
        <w:t>(12): 1249-52.</w:t>
      </w:r>
    </w:p>
    <w:p w:rsidR="00A036D8" w:rsidRPr="00A036D8" w:rsidRDefault="00A036D8" w:rsidP="00A036D8">
      <w:pPr>
        <w:pStyle w:val="EndNoteBibliography"/>
        <w:spacing w:after="0"/>
      </w:pPr>
      <w:r w:rsidRPr="00A036D8">
        <w:t>275.</w:t>
      </w:r>
      <w:r w:rsidRPr="00A036D8">
        <w:tab/>
        <w:t xml:space="preserve">Rupniewska-Ladyko A, Malec-Milewska M, Kraszewska E, Pirozynski M. Gabapentin given before laparoscopic sleeve gastrectomy reduces postoperative oxycodone consumption in obese patients. A randomized double-blind placebo-controlled trial. </w:t>
      </w:r>
      <w:r w:rsidRPr="00A036D8">
        <w:rPr>
          <w:i/>
        </w:rPr>
        <w:t>Minerva anestesiologica</w:t>
      </w:r>
      <w:r w:rsidRPr="00A036D8">
        <w:t xml:space="preserve"> 2017; </w:t>
      </w:r>
      <w:r w:rsidRPr="00A036D8">
        <w:rPr>
          <w:b/>
        </w:rPr>
        <w:t>84</w:t>
      </w:r>
      <w:r w:rsidRPr="00A036D8">
        <w:t>(5): 565.</w:t>
      </w:r>
    </w:p>
    <w:p w:rsidR="00A036D8" w:rsidRPr="00A036D8" w:rsidRDefault="00A036D8" w:rsidP="00A036D8">
      <w:pPr>
        <w:pStyle w:val="EndNoteBibliography"/>
        <w:spacing w:after="0"/>
      </w:pPr>
      <w:r w:rsidRPr="00A036D8">
        <w:t>276.</w:t>
      </w:r>
      <w:r w:rsidRPr="00A036D8">
        <w:tab/>
        <w:t xml:space="preserve">Samal S, Pattnaik S, Swain N, Jena S. Dexmedetomidine versus oral pregabalin to attenuate hemodynamic response to laryngoscopy and orotracheal intubation: A comparative study. </w:t>
      </w:r>
      <w:r w:rsidRPr="00A036D8">
        <w:rPr>
          <w:i/>
        </w:rPr>
        <w:t>Asian journal of pharmaceutical and clinical research</w:t>
      </w:r>
      <w:r w:rsidRPr="00A036D8">
        <w:t xml:space="preserve"> 2017; </w:t>
      </w:r>
      <w:r w:rsidRPr="00A036D8">
        <w:rPr>
          <w:b/>
        </w:rPr>
        <w:t>10</w:t>
      </w:r>
      <w:r w:rsidRPr="00A036D8">
        <w:t>(5): 258-60.</w:t>
      </w:r>
    </w:p>
    <w:p w:rsidR="00A036D8" w:rsidRPr="00A036D8" w:rsidRDefault="00A036D8" w:rsidP="00A036D8">
      <w:pPr>
        <w:pStyle w:val="EndNoteBibliography"/>
        <w:spacing w:after="0"/>
      </w:pPr>
      <w:r w:rsidRPr="00A036D8">
        <w:t>277.</w:t>
      </w:r>
      <w:r w:rsidRPr="00A036D8">
        <w:tab/>
        <w:t xml:space="preserve">Sanders JG, Cameron C, Dawes PJD. Gabapentin in the management of pain following tonsillectomy: A randomized double-blind placebo-controlled trial. </w:t>
      </w:r>
      <w:r w:rsidRPr="00A036D8">
        <w:rPr>
          <w:i/>
        </w:rPr>
        <w:t>Otolaryngology-Head and Neck Surgery</w:t>
      </w:r>
      <w:r w:rsidRPr="00A036D8">
        <w:t xml:space="preserve"> 2017; </w:t>
      </w:r>
      <w:r w:rsidRPr="00A036D8">
        <w:rPr>
          <w:b/>
        </w:rPr>
        <w:t>157</w:t>
      </w:r>
      <w:r w:rsidRPr="00A036D8">
        <w:t>(5): 781-90.</w:t>
      </w:r>
    </w:p>
    <w:p w:rsidR="00A036D8" w:rsidRPr="00A036D8" w:rsidRDefault="00A036D8" w:rsidP="00A036D8">
      <w:pPr>
        <w:pStyle w:val="EndNoteBibliography"/>
        <w:spacing w:after="0"/>
      </w:pPr>
      <w:r w:rsidRPr="00A036D8">
        <w:t>278.</w:t>
      </w:r>
      <w:r w:rsidRPr="00A036D8">
        <w:tab/>
        <w:t xml:space="preserve">Sanie MS, Damshenas MH, Hosseini Y, Radmehr M, Mortezaie M, Behzadnia A. Comparison of analgesic effect of pregabalin and melatonin in patients undergoing shock wave lithotripsy: A randomized, double-blind, placebo-controlled study. </w:t>
      </w:r>
      <w:r w:rsidRPr="00A036D8">
        <w:rPr>
          <w:i/>
        </w:rPr>
        <w:t>Journal of Fundamental and Applied Sciences</w:t>
      </w:r>
      <w:r w:rsidRPr="00A036D8">
        <w:t xml:space="preserve"> 2017; </w:t>
      </w:r>
      <w:r w:rsidRPr="00A036D8">
        <w:rPr>
          <w:b/>
        </w:rPr>
        <w:t>9</w:t>
      </w:r>
      <w:r w:rsidRPr="00A036D8">
        <w:t>(2): 1207-13.</w:t>
      </w:r>
    </w:p>
    <w:p w:rsidR="00A036D8" w:rsidRPr="00A036D8" w:rsidRDefault="00A036D8" w:rsidP="00A036D8">
      <w:pPr>
        <w:pStyle w:val="EndNoteBibliography"/>
      </w:pPr>
      <w:r w:rsidRPr="00A036D8">
        <w:t>279.</w:t>
      </w:r>
      <w:r w:rsidRPr="00A036D8">
        <w:tab/>
        <w:t xml:space="preserve">Abdelfattah AAM, Rizk F, Hawash N, Hanafy A, El-Kalla F, Abd-Elsalam S. Randomized trial of preoperative administration of oral pregabalin for postoperative analgesia in patients scheduled for radiofrequency ablation of focal lesions in the liver. </w:t>
      </w:r>
      <w:r w:rsidRPr="00A036D8">
        <w:rPr>
          <w:i/>
        </w:rPr>
        <w:t>Int J Hyperthermia</w:t>
      </w:r>
      <w:r w:rsidRPr="00A036D8">
        <w:t xml:space="preserve"> 2018; </w:t>
      </w:r>
      <w:r w:rsidRPr="00A036D8">
        <w:rPr>
          <w:b/>
        </w:rPr>
        <w:t>17</w:t>
      </w:r>
      <w:r w:rsidRPr="00A036D8">
        <w:t>: 1-5.</w:t>
      </w:r>
    </w:p>
    <w:p w:rsidR="00385D8C" w:rsidRPr="00B31B34" w:rsidRDefault="00EF4D6F">
      <w:pPr>
        <w:rPr>
          <w:lang w:val="en-CA"/>
        </w:rPr>
      </w:pPr>
      <w:r w:rsidRPr="00224D4A">
        <w:rPr>
          <w:rFonts w:ascii="Times New Roman" w:hAnsi="Times New Roman"/>
          <w:sz w:val="20"/>
          <w:szCs w:val="20"/>
          <w:lang w:val="en-CA"/>
        </w:rPr>
        <w:fldChar w:fldCharType="end"/>
      </w:r>
    </w:p>
    <w:sectPr w:rsidR="00385D8C" w:rsidRPr="00B31B34" w:rsidSect="00B31B34">
      <w:pgSz w:w="1584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47598"/>
    <w:multiLevelType w:val="hybridMultilevel"/>
    <w:tmpl w:val="35BCBE3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 w15:restartNumberingAfterBreak="0">
    <w:nsid w:val="01111908"/>
    <w:multiLevelType w:val="hybridMultilevel"/>
    <w:tmpl w:val="DCC0309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 w15:restartNumberingAfterBreak="0">
    <w:nsid w:val="01CB7A6E"/>
    <w:multiLevelType w:val="hybridMultilevel"/>
    <w:tmpl w:val="2DEAF6B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 w15:restartNumberingAfterBreak="0">
    <w:nsid w:val="01D048A0"/>
    <w:multiLevelType w:val="hybridMultilevel"/>
    <w:tmpl w:val="BF7A1B2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 w15:restartNumberingAfterBreak="0">
    <w:nsid w:val="027B6975"/>
    <w:multiLevelType w:val="hybridMultilevel"/>
    <w:tmpl w:val="039838D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 w15:restartNumberingAfterBreak="0">
    <w:nsid w:val="02B57812"/>
    <w:multiLevelType w:val="hybridMultilevel"/>
    <w:tmpl w:val="4858C6D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 w15:restartNumberingAfterBreak="0">
    <w:nsid w:val="043E64D4"/>
    <w:multiLevelType w:val="hybridMultilevel"/>
    <w:tmpl w:val="C58058F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 w15:restartNumberingAfterBreak="0">
    <w:nsid w:val="049B4F20"/>
    <w:multiLevelType w:val="hybridMultilevel"/>
    <w:tmpl w:val="8012A76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 w15:restartNumberingAfterBreak="0">
    <w:nsid w:val="04CA5801"/>
    <w:multiLevelType w:val="hybridMultilevel"/>
    <w:tmpl w:val="D73E121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 w15:restartNumberingAfterBreak="0">
    <w:nsid w:val="04FD0639"/>
    <w:multiLevelType w:val="hybridMultilevel"/>
    <w:tmpl w:val="C32A9A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 w15:restartNumberingAfterBreak="0">
    <w:nsid w:val="05B346CD"/>
    <w:multiLevelType w:val="hybridMultilevel"/>
    <w:tmpl w:val="AFF84E1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 w15:restartNumberingAfterBreak="0">
    <w:nsid w:val="05DA19EA"/>
    <w:multiLevelType w:val="hybridMultilevel"/>
    <w:tmpl w:val="A76C739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 w15:restartNumberingAfterBreak="0">
    <w:nsid w:val="05DB6460"/>
    <w:multiLevelType w:val="hybridMultilevel"/>
    <w:tmpl w:val="FAD67A0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 w15:restartNumberingAfterBreak="0">
    <w:nsid w:val="05F23888"/>
    <w:multiLevelType w:val="hybridMultilevel"/>
    <w:tmpl w:val="15443CF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 w15:restartNumberingAfterBreak="0">
    <w:nsid w:val="06B926CB"/>
    <w:multiLevelType w:val="hybridMultilevel"/>
    <w:tmpl w:val="CBB0B3E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 w15:restartNumberingAfterBreak="0">
    <w:nsid w:val="06DE2C48"/>
    <w:multiLevelType w:val="hybridMultilevel"/>
    <w:tmpl w:val="EFF634C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 w15:restartNumberingAfterBreak="0">
    <w:nsid w:val="07253EA6"/>
    <w:multiLevelType w:val="hybridMultilevel"/>
    <w:tmpl w:val="28686F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 w15:restartNumberingAfterBreak="0">
    <w:nsid w:val="07382AC4"/>
    <w:multiLevelType w:val="hybridMultilevel"/>
    <w:tmpl w:val="B360D6D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 w15:restartNumberingAfterBreak="0">
    <w:nsid w:val="074E6186"/>
    <w:multiLevelType w:val="hybridMultilevel"/>
    <w:tmpl w:val="346216C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 w15:restartNumberingAfterBreak="0">
    <w:nsid w:val="088A36E7"/>
    <w:multiLevelType w:val="hybridMultilevel"/>
    <w:tmpl w:val="F1F25B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 w15:restartNumberingAfterBreak="0">
    <w:nsid w:val="089B4F1F"/>
    <w:multiLevelType w:val="hybridMultilevel"/>
    <w:tmpl w:val="2368C78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 w15:restartNumberingAfterBreak="0">
    <w:nsid w:val="097D398C"/>
    <w:multiLevelType w:val="hybridMultilevel"/>
    <w:tmpl w:val="CE1A765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 w15:restartNumberingAfterBreak="0">
    <w:nsid w:val="09E53910"/>
    <w:multiLevelType w:val="hybridMultilevel"/>
    <w:tmpl w:val="B30ECE4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 w15:restartNumberingAfterBreak="0">
    <w:nsid w:val="0A231F67"/>
    <w:multiLevelType w:val="hybridMultilevel"/>
    <w:tmpl w:val="EB7E009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 w15:restartNumberingAfterBreak="0">
    <w:nsid w:val="0A4238E7"/>
    <w:multiLevelType w:val="hybridMultilevel"/>
    <w:tmpl w:val="6FA452E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 w15:restartNumberingAfterBreak="0">
    <w:nsid w:val="0B0157BC"/>
    <w:multiLevelType w:val="hybridMultilevel"/>
    <w:tmpl w:val="351A843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 w15:restartNumberingAfterBreak="0">
    <w:nsid w:val="0BC53A37"/>
    <w:multiLevelType w:val="hybridMultilevel"/>
    <w:tmpl w:val="225EB71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 w15:restartNumberingAfterBreak="0">
    <w:nsid w:val="0DA36A4E"/>
    <w:multiLevelType w:val="hybridMultilevel"/>
    <w:tmpl w:val="191A40F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8" w15:restartNumberingAfterBreak="0">
    <w:nsid w:val="0DF366CD"/>
    <w:multiLevelType w:val="hybridMultilevel"/>
    <w:tmpl w:val="01C67B9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9" w15:restartNumberingAfterBreak="0">
    <w:nsid w:val="0E504BB5"/>
    <w:multiLevelType w:val="hybridMultilevel"/>
    <w:tmpl w:val="700CECB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0" w15:restartNumberingAfterBreak="0">
    <w:nsid w:val="0F4163B5"/>
    <w:multiLevelType w:val="hybridMultilevel"/>
    <w:tmpl w:val="A75E377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1" w15:restartNumberingAfterBreak="0">
    <w:nsid w:val="10456114"/>
    <w:multiLevelType w:val="hybridMultilevel"/>
    <w:tmpl w:val="18B4F0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2" w15:restartNumberingAfterBreak="0">
    <w:nsid w:val="1194146B"/>
    <w:multiLevelType w:val="hybridMultilevel"/>
    <w:tmpl w:val="F468CD5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3" w15:restartNumberingAfterBreak="0">
    <w:nsid w:val="123414D4"/>
    <w:multiLevelType w:val="hybridMultilevel"/>
    <w:tmpl w:val="6EFE65C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4" w15:restartNumberingAfterBreak="0">
    <w:nsid w:val="12AE5DEC"/>
    <w:multiLevelType w:val="hybridMultilevel"/>
    <w:tmpl w:val="CF42A0A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5" w15:restartNumberingAfterBreak="0">
    <w:nsid w:val="12AF06FA"/>
    <w:multiLevelType w:val="hybridMultilevel"/>
    <w:tmpl w:val="A35A426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6" w15:restartNumberingAfterBreak="0">
    <w:nsid w:val="133342D4"/>
    <w:multiLevelType w:val="hybridMultilevel"/>
    <w:tmpl w:val="04D01AB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7" w15:restartNumberingAfterBreak="0">
    <w:nsid w:val="14540F88"/>
    <w:multiLevelType w:val="hybridMultilevel"/>
    <w:tmpl w:val="0DB09B5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8" w15:restartNumberingAfterBreak="0">
    <w:nsid w:val="146815ED"/>
    <w:multiLevelType w:val="hybridMultilevel"/>
    <w:tmpl w:val="C5F6FDB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9" w15:restartNumberingAfterBreak="0">
    <w:nsid w:val="165855BA"/>
    <w:multiLevelType w:val="hybridMultilevel"/>
    <w:tmpl w:val="0374C15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0" w15:restartNumberingAfterBreak="0">
    <w:nsid w:val="168A5658"/>
    <w:multiLevelType w:val="hybridMultilevel"/>
    <w:tmpl w:val="54B4E01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1" w15:restartNumberingAfterBreak="0">
    <w:nsid w:val="16BB3F89"/>
    <w:multiLevelType w:val="hybridMultilevel"/>
    <w:tmpl w:val="6FF80A6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2" w15:restartNumberingAfterBreak="0">
    <w:nsid w:val="17320A04"/>
    <w:multiLevelType w:val="hybridMultilevel"/>
    <w:tmpl w:val="CBBEE2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3" w15:restartNumberingAfterBreak="0">
    <w:nsid w:val="18617F29"/>
    <w:multiLevelType w:val="hybridMultilevel"/>
    <w:tmpl w:val="193681A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4" w15:restartNumberingAfterBreak="0">
    <w:nsid w:val="1B0006AF"/>
    <w:multiLevelType w:val="hybridMultilevel"/>
    <w:tmpl w:val="1E04F97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5" w15:restartNumberingAfterBreak="0">
    <w:nsid w:val="1B455AF5"/>
    <w:multiLevelType w:val="hybridMultilevel"/>
    <w:tmpl w:val="59E64AB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6" w15:restartNumberingAfterBreak="0">
    <w:nsid w:val="1B7C2B81"/>
    <w:multiLevelType w:val="hybridMultilevel"/>
    <w:tmpl w:val="68DACA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7" w15:restartNumberingAfterBreak="0">
    <w:nsid w:val="1BB6528B"/>
    <w:multiLevelType w:val="hybridMultilevel"/>
    <w:tmpl w:val="CAFE1B9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8" w15:restartNumberingAfterBreak="0">
    <w:nsid w:val="1BBE09F2"/>
    <w:multiLevelType w:val="hybridMultilevel"/>
    <w:tmpl w:val="6FA45D2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9" w15:restartNumberingAfterBreak="0">
    <w:nsid w:val="1BF547CF"/>
    <w:multiLevelType w:val="hybridMultilevel"/>
    <w:tmpl w:val="10002A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0" w15:restartNumberingAfterBreak="0">
    <w:nsid w:val="1C0D5CE7"/>
    <w:multiLevelType w:val="hybridMultilevel"/>
    <w:tmpl w:val="ACDE578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1" w15:restartNumberingAfterBreak="0">
    <w:nsid w:val="1C214C2B"/>
    <w:multiLevelType w:val="hybridMultilevel"/>
    <w:tmpl w:val="ABCAD45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2" w15:restartNumberingAfterBreak="0">
    <w:nsid w:val="1C680B98"/>
    <w:multiLevelType w:val="hybridMultilevel"/>
    <w:tmpl w:val="E5F6C50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3" w15:restartNumberingAfterBreak="0">
    <w:nsid w:val="1D336745"/>
    <w:multiLevelType w:val="hybridMultilevel"/>
    <w:tmpl w:val="07CA3DF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4" w15:restartNumberingAfterBreak="0">
    <w:nsid w:val="1D6D077A"/>
    <w:multiLevelType w:val="hybridMultilevel"/>
    <w:tmpl w:val="05CCD5E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5" w15:restartNumberingAfterBreak="0">
    <w:nsid w:val="1DBD0587"/>
    <w:multiLevelType w:val="hybridMultilevel"/>
    <w:tmpl w:val="8D240D7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6" w15:restartNumberingAfterBreak="0">
    <w:nsid w:val="1DF159F9"/>
    <w:multiLevelType w:val="hybridMultilevel"/>
    <w:tmpl w:val="ADEEF2C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7" w15:restartNumberingAfterBreak="0">
    <w:nsid w:val="1E5D18AE"/>
    <w:multiLevelType w:val="hybridMultilevel"/>
    <w:tmpl w:val="1B0863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8" w15:restartNumberingAfterBreak="0">
    <w:nsid w:val="1E997DD8"/>
    <w:multiLevelType w:val="hybridMultilevel"/>
    <w:tmpl w:val="4B48612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9" w15:restartNumberingAfterBreak="0">
    <w:nsid w:val="1F2C1060"/>
    <w:multiLevelType w:val="hybridMultilevel"/>
    <w:tmpl w:val="CF0EE7C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0" w15:restartNumberingAfterBreak="0">
    <w:nsid w:val="205179AA"/>
    <w:multiLevelType w:val="hybridMultilevel"/>
    <w:tmpl w:val="7B0E2CE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1" w15:restartNumberingAfterBreak="0">
    <w:nsid w:val="21810A0B"/>
    <w:multiLevelType w:val="hybridMultilevel"/>
    <w:tmpl w:val="FB3CD97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2" w15:restartNumberingAfterBreak="0">
    <w:nsid w:val="21B84800"/>
    <w:multiLevelType w:val="hybridMultilevel"/>
    <w:tmpl w:val="F50441D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3" w15:restartNumberingAfterBreak="0">
    <w:nsid w:val="223C0FCB"/>
    <w:multiLevelType w:val="hybridMultilevel"/>
    <w:tmpl w:val="465EEA3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4" w15:restartNumberingAfterBreak="0">
    <w:nsid w:val="224A30E1"/>
    <w:multiLevelType w:val="hybridMultilevel"/>
    <w:tmpl w:val="EE62EEB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5" w15:restartNumberingAfterBreak="0">
    <w:nsid w:val="236F227A"/>
    <w:multiLevelType w:val="hybridMultilevel"/>
    <w:tmpl w:val="D618FED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6" w15:restartNumberingAfterBreak="0">
    <w:nsid w:val="237D31CE"/>
    <w:multiLevelType w:val="hybridMultilevel"/>
    <w:tmpl w:val="C0A6578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7" w15:restartNumberingAfterBreak="0">
    <w:nsid w:val="24034571"/>
    <w:multiLevelType w:val="hybridMultilevel"/>
    <w:tmpl w:val="A288E32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8" w15:restartNumberingAfterBreak="0">
    <w:nsid w:val="24615AD0"/>
    <w:multiLevelType w:val="hybridMultilevel"/>
    <w:tmpl w:val="359A9C8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9" w15:restartNumberingAfterBreak="0">
    <w:nsid w:val="25137206"/>
    <w:multiLevelType w:val="hybridMultilevel"/>
    <w:tmpl w:val="2AB01E1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0" w15:restartNumberingAfterBreak="0">
    <w:nsid w:val="25503154"/>
    <w:multiLevelType w:val="hybridMultilevel"/>
    <w:tmpl w:val="3D7E6A8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1" w15:restartNumberingAfterBreak="0">
    <w:nsid w:val="25E20EBF"/>
    <w:multiLevelType w:val="hybridMultilevel"/>
    <w:tmpl w:val="C8EC85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2" w15:restartNumberingAfterBreak="0">
    <w:nsid w:val="26776FAE"/>
    <w:multiLevelType w:val="hybridMultilevel"/>
    <w:tmpl w:val="8DBE2EA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3" w15:restartNumberingAfterBreak="0">
    <w:nsid w:val="26C9322A"/>
    <w:multiLevelType w:val="hybridMultilevel"/>
    <w:tmpl w:val="483EF2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4" w15:restartNumberingAfterBreak="0">
    <w:nsid w:val="26CB622A"/>
    <w:multiLevelType w:val="hybridMultilevel"/>
    <w:tmpl w:val="59D6F32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5" w15:restartNumberingAfterBreak="0">
    <w:nsid w:val="27D254BD"/>
    <w:multiLevelType w:val="hybridMultilevel"/>
    <w:tmpl w:val="2020C93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6" w15:restartNumberingAfterBreak="0">
    <w:nsid w:val="280163E6"/>
    <w:multiLevelType w:val="hybridMultilevel"/>
    <w:tmpl w:val="90FEDC3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7" w15:restartNumberingAfterBreak="0">
    <w:nsid w:val="28172F57"/>
    <w:multiLevelType w:val="hybridMultilevel"/>
    <w:tmpl w:val="ADFAFE6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8" w15:restartNumberingAfterBreak="0">
    <w:nsid w:val="283246DF"/>
    <w:multiLevelType w:val="hybridMultilevel"/>
    <w:tmpl w:val="4B9C1B3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9" w15:restartNumberingAfterBreak="0">
    <w:nsid w:val="28993789"/>
    <w:multiLevelType w:val="hybridMultilevel"/>
    <w:tmpl w:val="93FA48B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0" w15:restartNumberingAfterBreak="0">
    <w:nsid w:val="28C006BC"/>
    <w:multiLevelType w:val="hybridMultilevel"/>
    <w:tmpl w:val="04EC524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1" w15:restartNumberingAfterBreak="0">
    <w:nsid w:val="28DD6AB4"/>
    <w:multiLevelType w:val="hybridMultilevel"/>
    <w:tmpl w:val="6D885FE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2" w15:restartNumberingAfterBreak="0">
    <w:nsid w:val="29B257EE"/>
    <w:multiLevelType w:val="hybridMultilevel"/>
    <w:tmpl w:val="1666C0B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3" w15:restartNumberingAfterBreak="0">
    <w:nsid w:val="29BA7E07"/>
    <w:multiLevelType w:val="hybridMultilevel"/>
    <w:tmpl w:val="5A806B1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4" w15:restartNumberingAfterBreak="0">
    <w:nsid w:val="2A525824"/>
    <w:multiLevelType w:val="hybridMultilevel"/>
    <w:tmpl w:val="4F20F36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5" w15:restartNumberingAfterBreak="0">
    <w:nsid w:val="2B1C16D8"/>
    <w:multiLevelType w:val="hybridMultilevel"/>
    <w:tmpl w:val="01FEE4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6" w15:restartNumberingAfterBreak="0">
    <w:nsid w:val="2B9937C8"/>
    <w:multiLevelType w:val="hybridMultilevel"/>
    <w:tmpl w:val="5F78139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7" w15:restartNumberingAfterBreak="0">
    <w:nsid w:val="2BB32091"/>
    <w:multiLevelType w:val="hybridMultilevel"/>
    <w:tmpl w:val="2E2E00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8" w15:restartNumberingAfterBreak="0">
    <w:nsid w:val="2BC72566"/>
    <w:multiLevelType w:val="hybridMultilevel"/>
    <w:tmpl w:val="E7BCA90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89" w15:restartNumberingAfterBreak="0">
    <w:nsid w:val="2C1A189A"/>
    <w:multiLevelType w:val="hybridMultilevel"/>
    <w:tmpl w:val="172E96C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0" w15:restartNumberingAfterBreak="0">
    <w:nsid w:val="2C5C077B"/>
    <w:multiLevelType w:val="hybridMultilevel"/>
    <w:tmpl w:val="49523D0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1" w15:restartNumberingAfterBreak="0">
    <w:nsid w:val="2D1D5E22"/>
    <w:multiLevelType w:val="hybridMultilevel"/>
    <w:tmpl w:val="2BBAF59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2" w15:restartNumberingAfterBreak="0">
    <w:nsid w:val="2DCC1ACE"/>
    <w:multiLevelType w:val="hybridMultilevel"/>
    <w:tmpl w:val="2C00686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3" w15:restartNumberingAfterBreak="0">
    <w:nsid w:val="2E5531B7"/>
    <w:multiLevelType w:val="hybridMultilevel"/>
    <w:tmpl w:val="DAC44F9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4" w15:restartNumberingAfterBreak="0">
    <w:nsid w:val="2ECA26B5"/>
    <w:multiLevelType w:val="hybridMultilevel"/>
    <w:tmpl w:val="4B2682B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5" w15:restartNumberingAfterBreak="0">
    <w:nsid w:val="2ECB569C"/>
    <w:multiLevelType w:val="hybridMultilevel"/>
    <w:tmpl w:val="B55C20A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6" w15:restartNumberingAfterBreak="0">
    <w:nsid w:val="2F447E80"/>
    <w:multiLevelType w:val="hybridMultilevel"/>
    <w:tmpl w:val="8E560B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7" w15:restartNumberingAfterBreak="0">
    <w:nsid w:val="2FF056E5"/>
    <w:multiLevelType w:val="hybridMultilevel"/>
    <w:tmpl w:val="C18CC56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8" w15:restartNumberingAfterBreak="0">
    <w:nsid w:val="2FFC1F02"/>
    <w:multiLevelType w:val="hybridMultilevel"/>
    <w:tmpl w:val="6D98BCC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9" w15:restartNumberingAfterBreak="0">
    <w:nsid w:val="30043F30"/>
    <w:multiLevelType w:val="hybridMultilevel"/>
    <w:tmpl w:val="9B92CDC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0" w15:restartNumberingAfterBreak="0">
    <w:nsid w:val="30432BDD"/>
    <w:multiLevelType w:val="hybridMultilevel"/>
    <w:tmpl w:val="E59C460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1" w15:restartNumberingAfterBreak="0">
    <w:nsid w:val="305F5803"/>
    <w:multiLevelType w:val="hybridMultilevel"/>
    <w:tmpl w:val="722C9A3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2" w15:restartNumberingAfterBreak="0">
    <w:nsid w:val="307077C0"/>
    <w:multiLevelType w:val="hybridMultilevel"/>
    <w:tmpl w:val="AA04C84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3" w15:restartNumberingAfterBreak="0">
    <w:nsid w:val="30C829B2"/>
    <w:multiLevelType w:val="hybridMultilevel"/>
    <w:tmpl w:val="7D46430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4" w15:restartNumberingAfterBreak="0">
    <w:nsid w:val="30E62135"/>
    <w:multiLevelType w:val="hybridMultilevel"/>
    <w:tmpl w:val="547C706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5" w15:restartNumberingAfterBreak="0">
    <w:nsid w:val="30F14DF1"/>
    <w:multiLevelType w:val="hybridMultilevel"/>
    <w:tmpl w:val="AFC6B65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6" w15:restartNumberingAfterBreak="0">
    <w:nsid w:val="31F95766"/>
    <w:multiLevelType w:val="hybridMultilevel"/>
    <w:tmpl w:val="72B0656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7" w15:restartNumberingAfterBreak="0">
    <w:nsid w:val="32A36452"/>
    <w:multiLevelType w:val="hybridMultilevel"/>
    <w:tmpl w:val="DFEE41D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8" w15:restartNumberingAfterBreak="0">
    <w:nsid w:val="32C55BDD"/>
    <w:multiLevelType w:val="hybridMultilevel"/>
    <w:tmpl w:val="F2E4B51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09" w15:restartNumberingAfterBreak="0">
    <w:nsid w:val="333F3574"/>
    <w:multiLevelType w:val="hybridMultilevel"/>
    <w:tmpl w:val="B9FEF4C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0" w15:restartNumberingAfterBreak="0">
    <w:nsid w:val="33A21250"/>
    <w:multiLevelType w:val="hybridMultilevel"/>
    <w:tmpl w:val="74B6F63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1" w15:restartNumberingAfterBreak="0">
    <w:nsid w:val="355072E0"/>
    <w:multiLevelType w:val="hybridMultilevel"/>
    <w:tmpl w:val="88AEF32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2" w15:restartNumberingAfterBreak="0">
    <w:nsid w:val="36022EAD"/>
    <w:multiLevelType w:val="hybridMultilevel"/>
    <w:tmpl w:val="B58676A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3" w15:restartNumberingAfterBreak="0">
    <w:nsid w:val="362904FE"/>
    <w:multiLevelType w:val="hybridMultilevel"/>
    <w:tmpl w:val="566A9BF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4" w15:restartNumberingAfterBreak="0">
    <w:nsid w:val="362F6D14"/>
    <w:multiLevelType w:val="hybridMultilevel"/>
    <w:tmpl w:val="AABA374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5" w15:restartNumberingAfterBreak="0">
    <w:nsid w:val="36587B2D"/>
    <w:multiLevelType w:val="hybridMultilevel"/>
    <w:tmpl w:val="6A6647C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6" w15:restartNumberingAfterBreak="0">
    <w:nsid w:val="36633D78"/>
    <w:multiLevelType w:val="hybridMultilevel"/>
    <w:tmpl w:val="D40A1D1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7" w15:restartNumberingAfterBreak="0">
    <w:nsid w:val="36E77E7F"/>
    <w:multiLevelType w:val="hybridMultilevel"/>
    <w:tmpl w:val="4FCA470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8" w15:restartNumberingAfterBreak="0">
    <w:nsid w:val="371D0080"/>
    <w:multiLevelType w:val="hybridMultilevel"/>
    <w:tmpl w:val="D690EC9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9" w15:restartNumberingAfterBreak="0">
    <w:nsid w:val="372C5912"/>
    <w:multiLevelType w:val="hybridMultilevel"/>
    <w:tmpl w:val="BC688C2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0" w15:restartNumberingAfterBreak="0">
    <w:nsid w:val="373C451B"/>
    <w:multiLevelType w:val="hybridMultilevel"/>
    <w:tmpl w:val="E5C0859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1" w15:restartNumberingAfterBreak="0">
    <w:nsid w:val="37E768F1"/>
    <w:multiLevelType w:val="hybridMultilevel"/>
    <w:tmpl w:val="5890FFC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2" w15:restartNumberingAfterBreak="0">
    <w:nsid w:val="381C45A2"/>
    <w:multiLevelType w:val="hybridMultilevel"/>
    <w:tmpl w:val="18B4FB6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3" w15:restartNumberingAfterBreak="0">
    <w:nsid w:val="38432114"/>
    <w:multiLevelType w:val="hybridMultilevel"/>
    <w:tmpl w:val="6D76A4C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4" w15:restartNumberingAfterBreak="0">
    <w:nsid w:val="39117F30"/>
    <w:multiLevelType w:val="hybridMultilevel"/>
    <w:tmpl w:val="5242FFC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5" w15:restartNumberingAfterBreak="0">
    <w:nsid w:val="3A7B3A6A"/>
    <w:multiLevelType w:val="hybridMultilevel"/>
    <w:tmpl w:val="4EE4E2B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6" w15:restartNumberingAfterBreak="0">
    <w:nsid w:val="3AB605F4"/>
    <w:multiLevelType w:val="hybridMultilevel"/>
    <w:tmpl w:val="3FEEE72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7" w15:restartNumberingAfterBreak="0">
    <w:nsid w:val="3AEF196C"/>
    <w:multiLevelType w:val="hybridMultilevel"/>
    <w:tmpl w:val="04D0F75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8" w15:restartNumberingAfterBreak="0">
    <w:nsid w:val="3B0728FD"/>
    <w:multiLevelType w:val="hybridMultilevel"/>
    <w:tmpl w:val="3BD817B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29" w15:restartNumberingAfterBreak="0">
    <w:nsid w:val="3BD35003"/>
    <w:multiLevelType w:val="hybridMultilevel"/>
    <w:tmpl w:val="7E7CE24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0" w15:restartNumberingAfterBreak="0">
    <w:nsid w:val="3C48493D"/>
    <w:multiLevelType w:val="hybridMultilevel"/>
    <w:tmpl w:val="FB547E6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1" w15:restartNumberingAfterBreak="0">
    <w:nsid w:val="3D8560CB"/>
    <w:multiLevelType w:val="hybridMultilevel"/>
    <w:tmpl w:val="3526688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2" w15:restartNumberingAfterBreak="0">
    <w:nsid w:val="3DAA5BFB"/>
    <w:multiLevelType w:val="hybridMultilevel"/>
    <w:tmpl w:val="D3B45A4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3" w15:restartNumberingAfterBreak="0">
    <w:nsid w:val="3F7A5C27"/>
    <w:multiLevelType w:val="hybridMultilevel"/>
    <w:tmpl w:val="387C808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4" w15:restartNumberingAfterBreak="0">
    <w:nsid w:val="3FAF6C41"/>
    <w:multiLevelType w:val="hybridMultilevel"/>
    <w:tmpl w:val="958C891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5" w15:restartNumberingAfterBreak="0">
    <w:nsid w:val="40181311"/>
    <w:multiLevelType w:val="hybridMultilevel"/>
    <w:tmpl w:val="6AFE18A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6" w15:restartNumberingAfterBreak="0">
    <w:nsid w:val="401826F7"/>
    <w:multiLevelType w:val="hybridMultilevel"/>
    <w:tmpl w:val="2094337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7" w15:restartNumberingAfterBreak="0">
    <w:nsid w:val="40541BE2"/>
    <w:multiLevelType w:val="hybridMultilevel"/>
    <w:tmpl w:val="D29C606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8" w15:restartNumberingAfterBreak="0">
    <w:nsid w:val="416F0E1C"/>
    <w:multiLevelType w:val="hybridMultilevel"/>
    <w:tmpl w:val="DE6EE73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39" w15:restartNumberingAfterBreak="0">
    <w:nsid w:val="41E64A51"/>
    <w:multiLevelType w:val="hybridMultilevel"/>
    <w:tmpl w:val="749CF1F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0" w15:restartNumberingAfterBreak="0">
    <w:nsid w:val="42282D6A"/>
    <w:multiLevelType w:val="hybridMultilevel"/>
    <w:tmpl w:val="E54E918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1" w15:restartNumberingAfterBreak="0">
    <w:nsid w:val="4258598E"/>
    <w:multiLevelType w:val="hybridMultilevel"/>
    <w:tmpl w:val="E394660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2" w15:restartNumberingAfterBreak="0">
    <w:nsid w:val="426019EA"/>
    <w:multiLevelType w:val="hybridMultilevel"/>
    <w:tmpl w:val="943C36C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3" w15:restartNumberingAfterBreak="0">
    <w:nsid w:val="42B01DA9"/>
    <w:multiLevelType w:val="hybridMultilevel"/>
    <w:tmpl w:val="0700FB3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4" w15:restartNumberingAfterBreak="0">
    <w:nsid w:val="42C0771B"/>
    <w:multiLevelType w:val="hybridMultilevel"/>
    <w:tmpl w:val="0BBA228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5" w15:restartNumberingAfterBreak="0">
    <w:nsid w:val="42C120BA"/>
    <w:multiLevelType w:val="hybridMultilevel"/>
    <w:tmpl w:val="543E646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6" w15:restartNumberingAfterBreak="0">
    <w:nsid w:val="432A62FB"/>
    <w:multiLevelType w:val="hybridMultilevel"/>
    <w:tmpl w:val="160C481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7" w15:restartNumberingAfterBreak="0">
    <w:nsid w:val="43A01EDE"/>
    <w:multiLevelType w:val="hybridMultilevel"/>
    <w:tmpl w:val="AF96BB1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8" w15:restartNumberingAfterBreak="0">
    <w:nsid w:val="44146E9B"/>
    <w:multiLevelType w:val="hybridMultilevel"/>
    <w:tmpl w:val="F4A6312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49" w15:restartNumberingAfterBreak="0">
    <w:nsid w:val="446528BF"/>
    <w:multiLevelType w:val="hybridMultilevel"/>
    <w:tmpl w:val="C9C4096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0" w15:restartNumberingAfterBreak="0">
    <w:nsid w:val="44732595"/>
    <w:multiLevelType w:val="hybridMultilevel"/>
    <w:tmpl w:val="18F8371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1" w15:restartNumberingAfterBreak="0">
    <w:nsid w:val="45E63C4B"/>
    <w:multiLevelType w:val="hybridMultilevel"/>
    <w:tmpl w:val="77209E9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2" w15:restartNumberingAfterBreak="0">
    <w:nsid w:val="46FF5F86"/>
    <w:multiLevelType w:val="hybridMultilevel"/>
    <w:tmpl w:val="D3D2D3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3" w15:restartNumberingAfterBreak="0">
    <w:nsid w:val="474F5980"/>
    <w:multiLevelType w:val="hybridMultilevel"/>
    <w:tmpl w:val="A482ABD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4" w15:restartNumberingAfterBreak="0">
    <w:nsid w:val="47FF3292"/>
    <w:multiLevelType w:val="hybridMultilevel"/>
    <w:tmpl w:val="8DF0B1A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5" w15:restartNumberingAfterBreak="0">
    <w:nsid w:val="480352B6"/>
    <w:multiLevelType w:val="hybridMultilevel"/>
    <w:tmpl w:val="8E82A10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6" w15:restartNumberingAfterBreak="0">
    <w:nsid w:val="48453B96"/>
    <w:multiLevelType w:val="hybridMultilevel"/>
    <w:tmpl w:val="52FCF36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7" w15:restartNumberingAfterBreak="0">
    <w:nsid w:val="48482392"/>
    <w:multiLevelType w:val="hybridMultilevel"/>
    <w:tmpl w:val="83C838B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8" w15:restartNumberingAfterBreak="0">
    <w:nsid w:val="49A90F79"/>
    <w:multiLevelType w:val="hybridMultilevel"/>
    <w:tmpl w:val="97FE9B2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9" w15:restartNumberingAfterBreak="0">
    <w:nsid w:val="49CF4F8F"/>
    <w:multiLevelType w:val="hybridMultilevel"/>
    <w:tmpl w:val="EF10DC8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0" w15:restartNumberingAfterBreak="0">
    <w:nsid w:val="4A0B497F"/>
    <w:multiLevelType w:val="hybridMultilevel"/>
    <w:tmpl w:val="A0D2049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1" w15:restartNumberingAfterBreak="0">
    <w:nsid w:val="4B4A1631"/>
    <w:multiLevelType w:val="hybridMultilevel"/>
    <w:tmpl w:val="37621B8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2" w15:restartNumberingAfterBreak="0">
    <w:nsid w:val="4C290FC4"/>
    <w:multiLevelType w:val="hybridMultilevel"/>
    <w:tmpl w:val="2A64B87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3" w15:restartNumberingAfterBreak="0">
    <w:nsid w:val="4C7E4333"/>
    <w:multiLevelType w:val="hybridMultilevel"/>
    <w:tmpl w:val="623869E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4" w15:restartNumberingAfterBreak="0">
    <w:nsid w:val="4C8E24A3"/>
    <w:multiLevelType w:val="hybridMultilevel"/>
    <w:tmpl w:val="8A985B7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5" w15:restartNumberingAfterBreak="0">
    <w:nsid w:val="4CA21844"/>
    <w:multiLevelType w:val="hybridMultilevel"/>
    <w:tmpl w:val="3BFC8A6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6" w15:restartNumberingAfterBreak="0">
    <w:nsid w:val="4D8F376C"/>
    <w:multiLevelType w:val="hybridMultilevel"/>
    <w:tmpl w:val="EE082EA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7" w15:restartNumberingAfterBreak="0">
    <w:nsid w:val="4DD06952"/>
    <w:multiLevelType w:val="hybridMultilevel"/>
    <w:tmpl w:val="7FC07D3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8" w15:restartNumberingAfterBreak="0">
    <w:nsid w:val="4E8B63C9"/>
    <w:multiLevelType w:val="hybridMultilevel"/>
    <w:tmpl w:val="C8C4B05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69" w15:restartNumberingAfterBreak="0">
    <w:nsid w:val="4EA02372"/>
    <w:multiLevelType w:val="hybridMultilevel"/>
    <w:tmpl w:val="E85A870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0" w15:restartNumberingAfterBreak="0">
    <w:nsid w:val="50144E0B"/>
    <w:multiLevelType w:val="hybridMultilevel"/>
    <w:tmpl w:val="9E3CDDF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1" w15:restartNumberingAfterBreak="0">
    <w:nsid w:val="50520D22"/>
    <w:multiLevelType w:val="hybridMultilevel"/>
    <w:tmpl w:val="1D6E730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2" w15:restartNumberingAfterBreak="0">
    <w:nsid w:val="50686D6A"/>
    <w:multiLevelType w:val="hybridMultilevel"/>
    <w:tmpl w:val="59AA483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3" w15:restartNumberingAfterBreak="0">
    <w:nsid w:val="50CE42F0"/>
    <w:multiLevelType w:val="hybridMultilevel"/>
    <w:tmpl w:val="85CE9ED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4" w15:restartNumberingAfterBreak="0">
    <w:nsid w:val="51B67D61"/>
    <w:multiLevelType w:val="hybridMultilevel"/>
    <w:tmpl w:val="6C9400D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5" w15:restartNumberingAfterBreak="0">
    <w:nsid w:val="51EA4301"/>
    <w:multiLevelType w:val="hybridMultilevel"/>
    <w:tmpl w:val="7FBCECF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6" w15:restartNumberingAfterBreak="0">
    <w:nsid w:val="526D70F1"/>
    <w:multiLevelType w:val="hybridMultilevel"/>
    <w:tmpl w:val="33FA498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7" w15:restartNumberingAfterBreak="0">
    <w:nsid w:val="54882C71"/>
    <w:multiLevelType w:val="hybridMultilevel"/>
    <w:tmpl w:val="54E2E67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8" w15:restartNumberingAfterBreak="0">
    <w:nsid w:val="54B26960"/>
    <w:multiLevelType w:val="hybridMultilevel"/>
    <w:tmpl w:val="89FCFFA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9" w15:restartNumberingAfterBreak="0">
    <w:nsid w:val="54C438DA"/>
    <w:multiLevelType w:val="hybridMultilevel"/>
    <w:tmpl w:val="8612FA8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0" w15:restartNumberingAfterBreak="0">
    <w:nsid w:val="574243A7"/>
    <w:multiLevelType w:val="hybridMultilevel"/>
    <w:tmpl w:val="1FA2028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1" w15:restartNumberingAfterBreak="0">
    <w:nsid w:val="574B2D4A"/>
    <w:multiLevelType w:val="hybridMultilevel"/>
    <w:tmpl w:val="3398AFD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2" w15:restartNumberingAfterBreak="0">
    <w:nsid w:val="5775688B"/>
    <w:multiLevelType w:val="hybridMultilevel"/>
    <w:tmpl w:val="B2CE148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3" w15:restartNumberingAfterBreak="0">
    <w:nsid w:val="579A6E24"/>
    <w:multiLevelType w:val="hybridMultilevel"/>
    <w:tmpl w:val="417226C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4" w15:restartNumberingAfterBreak="0">
    <w:nsid w:val="57F87BF3"/>
    <w:multiLevelType w:val="hybridMultilevel"/>
    <w:tmpl w:val="EF32E37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5" w15:restartNumberingAfterBreak="0">
    <w:nsid w:val="58DC46F6"/>
    <w:multiLevelType w:val="hybridMultilevel"/>
    <w:tmpl w:val="1792A79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6" w15:restartNumberingAfterBreak="0">
    <w:nsid w:val="59031FA4"/>
    <w:multiLevelType w:val="hybridMultilevel"/>
    <w:tmpl w:val="14E4F40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7" w15:restartNumberingAfterBreak="0">
    <w:nsid w:val="593F17F9"/>
    <w:multiLevelType w:val="hybridMultilevel"/>
    <w:tmpl w:val="A96C2E2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8" w15:restartNumberingAfterBreak="0">
    <w:nsid w:val="5A536117"/>
    <w:multiLevelType w:val="hybridMultilevel"/>
    <w:tmpl w:val="DF3A77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89" w15:restartNumberingAfterBreak="0">
    <w:nsid w:val="5A54098A"/>
    <w:multiLevelType w:val="hybridMultilevel"/>
    <w:tmpl w:val="3E385FC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0" w15:restartNumberingAfterBreak="0">
    <w:nsid w:val="5AA77D9F"/>
    <w:multiLevelType w:val="hybridMultilevel"/>
    <w:tmpl w:val="2FB6AA6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1" w15:restartNumberingAfterBreak="0">
    <w:nsid w:val="5AB10111"/>
    <w:multiLevelType w:val="hybridMultilevel"/>
    <w:tmpl w:val="47E2216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2" w15:restartNumberingAfterBreak="0">
    <w:nsid w:val="5ABD5DEB"/>
    <w:multiLevelType w:val="hybridMultilevel"/>
    <w:tmpl w:val="B5506A7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3" w15:restartNumberingAfterBreak="0">
    <w:nsid w:val="5BD660DD"/>
    <w:multiLevelType w:val="hybridMultilevel"/>
    <w:tmpl w:val="91BC4B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4" w15:restartNumberingAfterBreak="0">
    <w:nsid w:val="5C3C2C8A"/>
    <w:multiLevelType w:val="hybridMultilevel"/>
    <w:tmpl w:val="D80609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5" w15:restartNumberingAfterBreak="0">
    <w:nsid w:val="5C587876"/>
    <w:multiLevelType w:val="hybridMultilevel"/>
    <w:tmpl w:val="1202206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6" w15:restartNumberingAfterBreak="0">
    <w:nsid w:val="5C921DDC"/>
    <w:multiLevelType w:val="hybridMultilevel"/>
    <w:tmpl w:val="6860A9B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7" w15:restartNumberingAfterBreak="0">
    <w:nsid w:val="5CCF3199"/>
    <w:multiLevelType w:val="hybridMultilevel"/>
    <w:tmpl w:val="EB96901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8" w15:restartNumberingAfterBreak="0">
    <w:nsid w:val="5CD75D07"/>
    <w:multiLevelType w:val="hybridMultilevel"/>
    <w:tmpl w:val="3D8A6B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99" w15:restartNumberingAfterBreak="0">
    <w:nsid w:val="5D1E21EE"/>
    <w:multiLevelType w:val="hybridMultilevel"/>
    <w:tmpl w:val="D714AA1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0" w15:restartNumberingAfterBreak="0">
    <w:nsid w:val="5D7D5FCE"/>
    <w:multiLevelType w:val="hybridMultilevel"/>
    <w:tmpl w:val="7AA467F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1" w15:restartNumberingAfterBreak="0">
    <w:nsid w:val="5D902024"/>
    <w:multiLevelType w:val="hybridMultilevel"/>
    <w:tmpl w:val="9E884E9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2" w15:restartNumberingAfterBreak="0">
    <w:nsid w:val="5DC51D6E"/>
    <w:multiLevelType w:val="hybridMultilevel"/>
    <w:tmpl w:val="98F0B2D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3" w15:restartNumberingAfterBreak="0">
    <w:nsid w:val="5E0C4989"/>
    <w:multiLevelType w:val="hybridMultilevel"/>
    <w:tmpl w:val="BDC480B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4" w15:restartNumberingAfterBreak="0">
    <w:nsid w:val="5FE51FCE"/>
    <w:multiLevelType w:val="hybridMultilevel"/>
    <w:tmpl w:val="B95ECCB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5" w15:restartNumberingAfterBreak="0">
    <w:nsid w:val="62603DD5"/>
    <w:multiLevelType w:val="hybridMultilevel"/>
    <w:tmpl w:val="94A294E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6" w15:restartNumberingAfterBreak="0">
    <w:nsid w:val="62C86782"/>
    <w:multiLevelType w:val="hybridMultilevel"/>
    <w:tmpl w:val="411ADE5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7" w15:restartNumberingAfterBreak="0">
    <w:nsid w:val="62E00846"/>
    <w:multiLevelType w:val="hybridMultilevel"/>
    <w:tmpl w:val="0F2A162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8" w15:restartNumberingAfterBreak="0">
    <w:nsid w:val="630B5F3D"/>
    <w:multiLevelType w:val="hybridMultilevel"/>
    <w:tmpl w:val="C38C6A4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9" w15:restartNumberingAfterBreak="0">
    <w:nsid w:val="63551238"/>
    <w:multiLevelType w:val="hybridMultilevel"/>
    <w:tmpl w:val="5240C2B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0" w15:restartNumberingAfterBreak="0">
    <w:nsid w:val="63B552C4"/>
    <w:multiLevelType w:val="hybridMultilevel"/>
    <w:tmpl w:val="E61EBA8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1" w15:restartNumberingAfterBreak="0">
    <w:nsid w:val="63C96F72"/>
    <w:multiLevelType w:val="hybridMultilevel"/>
    <w:tmpl w:val="7B364D9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2" w15:restartNumberingAfterBreak="0">
    <w:nsid w:val="63D11EBB"/>
    <w:multiLevelType w:val="hybridMultilevel"/>
    <w:tmpl w:val="43D0E53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3" w15:restartNumberingAfterBreak="0">
    <w:nsid w:val="63F90794"/>
    <w:multiLevelType w:val="hybridMultilevel"/>
    <w:tmpl w:val="439C44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4" w15:restartNumberingAfterBreak="0">
    <w:nsid w:val="64712062"/>
    <w:multiLevelType w:val="hybridMultilevel"/>
    <w:tmpl w:val="FF72562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5" w15:restartNumberingAfterBreak="0">
    <w:nsid w:val="65F93CF6"/>
    <w:multiLevelType w:val="hybridMultilevel"/>
    <w:tmpl w:val="C9147FC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6" w15:restartNumberingAfterBreak="0">
    <w:nsid w:val="660643B1"/>
    <w:multiLevelType w:val="hybridMultilevel"/>
    <w:tmpl w:val="3BD02B4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7" w15:restartNumberingAfterBreak="0">
    <w:nsid w:val="673D4B04"/>
    <w:multiLevelType w:val="hybridMultilevel"/>
    <w:tmpl w:val="32DC9AF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8" w15:restartNumberingAfterBreak="0">
    <w:nsid w:val="67C84387"/>
    <w:multiLevelType w:val="hybridMultilevel"/>
    <w:tmpl w:val="8F6C8E6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9" w15:restartNumberingAfterBreak="0">
    <w:nsid w:val="67D17B27"/>
    <w:multiLevelType w:val="hybridMultilevel"/>
    <w:tmpl w:val="D076C1B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0" w15:restartNumberingAfterBreak="0">
    <w:nsid w:val="67FF6168"/>
    <w:multiLevelType w:val="hybridMultilevel"/>
    <w:tmpl w:val="2304A56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1" w15:restartNumberingAfterBreak="0">
    <w:nsid w:val="68567FC4"/>
    <w:multiLevelType w:val="hybridMultilevel"/>
    <w:tmpl w:val="980CA8E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2" w15:restartNumberingAfterBreak="0">
    <w:nsid w:val="68CB0FCD"/>
    <w:multiLevelType w:val="hybridMultilevel"/>
    <w:tmpl w:val="CD28214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3" w15:restartNumberingAfterBreak="0">
    <w:nsid w:val="68F70DD2"/>
    <w:multiLevelType w:val="hybridMultilevel"/>
    <w:tmpl w:val="C3E6C18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4" w15:restartNumberingAfterBreak="0">
    <w:nsid w:val="69374342"/>
    <w:multiLevelType w:val="hybridMultilevel"/>
    <w:tmpl w:val="FACE6D5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5" w15:restartNumberingAfterBreak="0">
    <w:nsid w:val="6A4A697E"/>
    <w:multiLevelType w:val="hybridMultilevel"/>
    <w:tmpl w:val="86DC3A5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6" w15:restartNumberingAfterBreak="0">
    <w:nsid w:val="6BB13E60"/>
    <w:multiLevelType w:val="hybridMultilevel"/>
    <w:tmpl w:val="36BE965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7" w15:restartNumberingAfterBreak="0">
    <w:nsid w:val="6BD6468E"/>
    <w:multiLevelType w:val="hybridMultilevel"/>
    <w:tmpl w:val="E8827EA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8" w15:restartNumberingAfterBreak="0">
    <w:nsid w:val="6C1E1253"/>
    <w:multiLevelType w:val="hybridMultilevel"/>
    <w:tmpl w:val="644ACD4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9" w15:restartNumberingAfterBreak="0">
    <w:nsid w:val="6C345AD8"/>
    <w:multiLevelType w:val="hybridMultilevel"/>
    <w:tmpl w:val="B630F0D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0" w15:restartNumberingAfterBreak="0">
    <w:nsid w:val="6D1D3709"/>
    <w:multiLevelType w:val="hybridMultilevel"/>
    <w:tmpl w:val="1356298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1" w15:restartNumberingAfterBreak="0">
    <w:nsid w:val="6DC27292"/>
    <w:multiLevelType w:val="hybridMultilevel"/>
    <w:tmpl w:val="5D88A35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2" w15:restartNumberingAfterBreak="0">
    <w:nsid w:val="6DC55DBC"/>
    <w:multiLevelType w:val="hybridMultilevel"/>
    <w:tmpl w:val="6D54C28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3" w15:restartNumberingAfterBreak="0">
    <w:nsid w:val="6DDC5A5D"/>
    <w:multiLevelType w:val="hybridMultilevel"/>
    <w:tmpl w:val="C1D6D39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4" w15:restartNumberingAfterBreak="0">
    <w:nsid w:val="6E1E4C86"/>
    <w:multiLevelType w:val="hybridMultilevel"/>
    <w:tmpl w:val="0C36E18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5" w15:restartNumberingAfterBreak="0">
    <w:nsid w:val="6E7C65EB"/>
    <w:multiLevelType w:val="hybridMultilevel"/>
    <w:tmpl w:val="466AE63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6" w15:restartNumberingAfterBreak="0">
    <w:nsid w:val="6FE440DB"/>
    <w:multiLevelType w:val="hybridMultilevel"/>
    <w:tmpl w:val="8BE423F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7" w15:restartNumberingAfterBreak="0">
    <w:nsid w:val="70AB2870"/>
    <w:multiLevelType w:val="hybridMultilevel"/>
    <w:tmpl w:val="1848CCF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8" w15:restartNumberingAfterBreak="0">
    <w:nsid w:val="70B51E53"/>
    <w:multiLevelType w:val="hybridMultilevel"/>
    <w:tmpl w:val="3C44714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39" w15:restartNumberingAfterBreak="0">
    <w:nsid w:val="70B77413"/>
    <w:multiLevelType w:val="hybridMultilevel"/>
    <w:tmpl w:val="80CA28E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0" w15:restartNumberingAfterBreak="0">
    <w:nsid w:val="71022708"/>
    <w:multiLevelType w:val="hybridMultilevel"/>
    <w:tmpl w:val="36FE0B0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1" w15:restartNumberingAfterBreak="0">
    <w:nsid w:val="71685FF6"/>
    <w:multiLevelType w:val="hybridMultilevel"/>
    <w:tmpl w:val="6376341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2" w15:restartNumberingAfterBreak="0">
    <w:nsid w:val="722B19AC"/>
    <w:multiLevelType w:val="hybridMultilevel"/>
    <w:tmpl w:val="09A0794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3" w15:restartNumberingAfterBreak="0">
    <w:nsid w:val="729E7434"/>
    <w:multiLevelType w:val="hybridMultilevel"/>
    <w:tmpl w:val="A5EA7D1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4" w15:restartNumberingAfterBreak="0">
    <w:nsid w:val="72F73B91"/>
    <w:multiLevelType w:val="hybridMultilevel"/>
    <w:tmpl w:val="F8FA29B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5" w15:restartNumberingAfterBreak="0">
    <w:nsid w:val="732228E3"/>
    <w:multiLevelType w:val="hybridMultilevel"/>
    <w:tmpl w:val="A378E4E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6" w15:restartNumberingAfterBreak="0">
    <w:nsid w:val="74355BB5"/>
    <w:multiLevelType w:val="hybridMultilevel"/>
    <w:tmpl w:val="D1D4729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7" w15:restartNumberingAfterBreak="0">
    <w:nsid w:val="74C27719"/>
    <w:multiLevelType w:val="hybridMultilevel"/>
    <w:tmpl w:val="BC5A518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8" w15:restartNumberingAfterBreak="0">
    <w:nsid w:val="74CA34E4"/>
    <w:multiLevelType w:val="hybridMultilevel"/>
    <w:tmpl w:val="9D5AF43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49" w15:restartNumberingAfterBreak="0">
    <w:nsid w:val="74F1054B"/>
    <w:multiLevelType w:val="hybridMultilevel"/>
    <w:tmpl w:val="9AA645B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0" w15:restartNumberingAfterBreak="0">
    <w:nsid w:val="75760FCE"/>
    <w:multiLevelType w:val="hybridMultilevel"/>
    <w:tmpl w:val="ED5691E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1" w15:restartNumberingAfterBreak="0">
    <w:nsid w:val="75A04142"/>
    <w:multiLevelType w:val="hybridMultilevel"/>
    <w:tmpl w:val="97B81D76"/>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2" w15:restartNumberingAfterBreak="0">
    <w:nsid w:val="76A56264"/>
    <w:multiLevelType w:val="hybridMultilevel"/>
    <w:tmpl w:val="B7F48C1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3" w15:restartNumberingAfterBreak="0">
    <w:nsid w:val="775D0D92"/>
    <w:multiLevelType w:val="hybridMultilevel"/>
    <w:tmpl w:val="8C424FB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4" w15:restartNumberingAfterBreak="0">
    <w:nsid w:val="77EB5529"/>
    <w:multiLevelType w:val="hybridMultilevel"/>
    <w:tmpl w:val="B1DCCCB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5" w15:restartNumberingAfterBreak="0">
    <w:nsid w:val="783C6AB6"/>
    <w:multiLevelType w:val="hybridMultilevel"/>
    <w:tmpl w:val="27DA62A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6" w15:restartNumberingAfterBreak="0">
    <w:nsid w:val="78EC4849"/>
    <w:multiLevelType w:val="hybridMultilevel"/>
    <w:tmpl w:val="BC72E46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7" w15:restartNumberingAfterBreak="0">
    <w:nsid w:val="79906B4E"/>
    <w:multiLevelType w:val="hybridMultilevel"/>
    <w:tmpl w:val="B8C28ED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8" w15:restartNumberingAfterBreak="0">
    <w:nsid w:val="79BB475F"/>
    <w:multiLevelType w:val="hybridMultilevel"/>
    <w:tmpl w:val="9968C72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59" w15:restartNumberingAfterBreak="0">
    <w:nsid w:val="79DC3347"/>
    <w:multiLevelType w:val="hybridMultilevel"/>
    <w:tmpl w:val="F6B06CA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0" w15:restartNumberingAfterBreak="0">
    <w:nsid w:val="79DF4363"/>
    <w:multiLevelType w:val="hybridMultilevel"/>
    <w:tmpl w:val="F74E137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1" w15:restartNumberingAfterBreak="0">
    <w:nsid w:val="7A462D6B"/>
    <w:multiLevelType w:val="hybridMultilevel"/>
    <w:tmpl w:val="2D2E94A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2" w15:restartNumberingAfterBreak="0">
    <w:nsid w:val="7B112103"/>
    <w:multiLevelType w:val="hybridMultilevel"/>
    <w:tmpl w:val="4E42CA1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3" w15:restartNumberingAfterBreak="0">
    <w:nsid w:val="7B703E73"/>
    <w:multiLevelType w:val="hybridMultilevel"/>
    <w:tmpl w:val="FF24D0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64" w15:restartNumberingAfterBreak="0">
    <w:nsid w:val="7B954AD4"/>
    <w:multiLevelType w:val="hybridMultilevel"/>
    <w:tmpl w:val="B3A8D6E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5" w15:restartNumberingAfterBreak="0">
    <w:nsid w:val="7BB8081F"/>
    <w:multiLevelType w:val="hybridMultilevel"/>
    <w:tmpl w:val="95F2F64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6" w15:restartNumberingAfterBreak="0">
    <w:nsid w:val="7C2C6520"/>
    <w:multiLevelType w:val="hybridMultilevel"/>
    <w:tmpl w:val="A57CF7A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7" w15:restartNumberingAfterBreak="0">
    <w:nsid w:val="7C7D1006"/>
    <w:multiLevelType w:val="hybridMultilevel"/>
    <w:tmpl w:val="D2CEC9A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8" w15:restartNumberingAfterBreak="0">
    <w:nsid w:val="7C9523D9"/>
    <w:multiLevelType w:val="hybridMultilevel"/>
    <w:tmpl w:val="C74C5DA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9" w15:restartNumberingAfterBreak="0">
    <w:nsid w:val="7CAE0310"/>
    <w:multiLevelType w:val="hybridMultilevel"/>
    <w:tmpl w:val="5F8856FC"/>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0" w15:restartNumberingAfterBreak="0">
    <w:nsid w:val="7DD52401"/>
    <w:multiLevelType w:val="hybridMultilevel"/>
    <w:tmpl w:val="CA34CB7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1" w15:restartNumberingAfterBreak="0">
    <w:nsid w:val="7E1364D4"/>
    <w:multiLevelType w:val="hybridMultilevel"/>
    <w:tmpl w:val="BAF8768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2" w15:restartNumberingAfterBreak="0">
    <w:nsid w:val="7E630081"/>
    <w:multiLevelType w:val="hybridMultilevel"/>
    <w:tmpl w:val="F2C28BC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3" w15:restartNumberingAfterBreak="0">
    <w:nsid w:val="7F140063"/>
    <w:multiLevelType w:val="hybridMultilevel"/>
    <w:tmpl w:val="08B0CCF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4" w15:restartNumberingAfterBreak="0">
    <w:nsid w:val="7FB04717"/>
    <w:multiLevelType w:val="hybridMultilevel"/>
    <w:tmpl w:val="1CE4AA6A"/>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75" w15:restartNumberingAfterBreak="0">
    <w:nsid w:val="7FB17B93"/>
    <w:multiLevelType w:val="hybridMultilevel"/>
    <w:tmpl w:val="05249CB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num w:numId="1">
    <w:abstractNumId w:val="68"/>
  </w:num>
  <w:num w:numId="2">
    <w:abstractNumId w:val="249"/>
  </w:num>
  <w:num w:numId="3">
    <w:abstractNumId w:val="94"/>
  </w:num>
  <w:num w:numId="4">
    <w:abstractNumId w:val="174"/>
  </w:num>
  <w:num w:numId="5">
    <w:abstractNumId w:val="215"/>
  </w:num>
  <w:num w:numId="6">
    <w:abstractNumId w:val="262"/>
  </w:num>
  <w:num w:numId="7">
    <w:abstractNumId w:val="45"/>
  </w:num>
  <w:num w:numId="8">
    <w:abstractNumId w:val="203"/>
  </w:num>
  <w:num w:numId="9">
    <w:abstractNumId w:val="179"/>
  </w:num>
  <w:num w:numId="10">
    <w:abstractNumId w:val="72"/>
  </w:num>
  <w:num w:numId="11">
    <w:abstractNumId w:val="44"/>
  </w:num>
  <w:num w:numId="12">
    <w:abstractNumId w:val="113"/>
  </w:num>
  <w:num w:numId="13">
    <w:abstractNumId w:val="135"/>
  </w:num>
  <w:num w:numId="14">
    <w:abstractNumId w:val="141"/>
  </w:num>
  <w:num w:numId="15">
    <w:abstractNumId w:val="32"/>
  </w:num>
  <w:num w:numId="16">
    <w:abstractNumId w:val="118"/>
  </w:num>
  <w:num w:numId="17">
    <w:abstractNumId w:val="107"/>
  </w:num>
  <w:num w:numId="18">
    <w:abstractNumId w:val="164"/>
  </w:num>
  <w:num w:numId="19">
    <w:abstractNumId w:val="269"/>
  </w:num>
  <w:num w:numId="20">
    <w:abstractNumId w:val="27"/>
  </w:num>
  <w:num w:numId="21">
    <w:abstractNumId w:val="270"/>
  </w:num>
  <w:num w:numId="22">
    <w:abstractNumId w:val="128"/>
  </w:num>
  <w:num w:numId="23">
    <w:abstractNumId w:val="167"/>
  </w:num>
  <w:num w:numId="24">
    <w:abstractNumId w:val="112"/>
  </w:num>
  <w:num w:numId="25">
    <w:abstractNumId w:val="263"/>
  </w:num>
  <w:num w:numId="26">
    <w:abstractNumId w:val="28"/>
  </w:num>
  <w:num w:numId="27">
    <w:abstractNumId w:val="238"/>
  </w:num>
  <w:num w:numId="28">
    <w:abstractNumId w:val="131"/>
  </w:num>
  <w:num w:numId="29">
    <w:abstractNumId w:val="39"/>
  </w:num>
  <w:num w:numId="30">
    <w:abstractNumId w:val="34"/>
  </w:num>
  <w:num w:numId="31">
    <w:abstractNumId w:val="105"/>
  </w:num>
  <w:num w:numId="32">
    <w:abstractNumId w:val="205"/>
  </w:num>
  <w:num w:numId="33">
    <w:abstractNumId w:val="229"/>
  </w:num>
  <w:num w:numId="34">
    <w:abstractNumId w:val="208"/>
  </w:num>
  <w:num w:numId="35">
    <w:abstractNumId w:val="71"/>
  </w:num>
  <w:num w:numId="36">
    <w:abstractNumId w:val="77"/>
  </w:num>
  <w:num w:numId="37">
    <w:abstractNumId w:val="87"/>
  </w:num>
  <w:num w:numId="38">
    <w:abstractNumId w:val="40"/>
  </w:num>
  <w:num w:numId="39">
    <w:abstractNumId w:val="178"/>
  </w:num>
  <w:num w:numId="40">
    <w:abstractNumId w:val="260"/>
  </w:num>
  <w:num w:numId="41">
    <w:abstractNumId w:val="237"/>
  </w:num>
  <w:num w:numId="42">
    <w:abstractNumId w:val="255"/>
  </w:num>
  <w:num w:numId="43">
    <w:abstractNumId w:val="172"/>
  </w:num>
  <w:num w:numId="44">
    <w:abstractNumId w:val="48"/>
  </w:num>
  <w:num w:numId="45">
    <w:abstractNumId w:val="75"/>
  </w:num>
  <w:num w:numId="46">
    <w:abstractNumId w:val="222"/>
  </w:num>
  <w:num w:numId="47">
    <w:abstractNumId w:val="93"/>
  </w:num>
  <w:num w:numId="48">
    <w:abstractNumId w:val="273"/>
  </w:num>
  <w:num w:numId="49">
    <w:abstractNumId w:val="193"/>
  </w:num>
  <w:num w:numId="50">
    <w:abstractNumId w:val="195"/>
  </w:num>
  <w:num w:numId="51">
    <w:abstractNumId w:val="96"/>
  </w:num>
  <w:num w:numId="52">
    <w:abstractNumId w:val="220"/>
  </w:num>
  <w:num w:numId="53">
    <w:abstractNumId w:val="207"/>
  </w:num>
  <w:num w:numId="54">
    <w:abstractNumId w:val="244"/>
  </w:num>
  <w:num w:numId="55">
    <w:abstractNumId w:val="246"/>
  </w:num>
  <w:num w:numId="56">
    <w:abstractNumId w:val="189"/>
  </w:num>
  <w:num w:numId="57">
    <w:abstractNumId w:val="160"/>
  </w:num>
  <w:num w:numId="58">
    <w:abstractNumId w:val="36"/>
  </w:num>
  <w:num w:numId="59">
    <w:abstractNumId w:val="162"/>
  </w:num>
  <w:num w:numId="60">
    <w:abstractNumId w:val="90"/>
  </w:num>
  <w:num w:numId="61">
    <w:abstractNumId w:val="149"/>
  </w:num>
  <w:num w:numId="62">
    <w:abstractNumId w:val="171"/>
  </w:num>
  <w:num w:numId="63">
    <w:abstractNumId w:val="65"/>
  </w:num>
  <w:num w:numId="64">
    <w:abstractNumId w:val="97"/>
  </w:num>
  <w:num w:numId="65">
    <w:abstractNumId w:val="151"/>
  </w:num>
  <w:num w:numId="66">
    <w:abstractNumId w:val="106"/>
  </w:num>
  <w:num w:numId="67">
    <w:abstractNumId w:val="156"/>
  </w:num>
  <w:num w:numId="68">
    <w:abstractNumId w:val="95"/>
  </w:num>
  <w:num w:numId="69">
    <w:abstractNumId w:val="236"/>
  </w:num>
  <w:num w:numId="70">
    <w:abstractNumId w:val="274"/>
  </w:num>
  <w:num w:numId="71">
    <w:abstractNumId w:val="76"/>
  </w:num>
  <w:num w:numId="72">
    <w:abstractNumId w:val="173"/>
  </w:num>
  <w:num w:numId="73">
    <w:abstractNumId w:val="79"/>
  </w:num>
  <w:num w:numId="74">
    <w:abstractNumId w:val="104"/>
  </w:num>
  <w:num w:numId="75">
    <w:abstractNumId w:val="37"/>
  </w:num>
  <w:num w:numId="76">
    <w:abstractNumId w:val="43"/>
  </w:num>
  <w:num w:numId="77">
    <w:abstractNumId w:val="147"/>
  </w:num>
  <w:num w:numId="78">
    <w:abstractNumId w:val="211"/>
  </w:num>
  <w:num w:numId="79">
    <w:abstractNumId w:val="245"/>
  </w:num>
  <w:num w:numId="80">
    <w:abstractNumId w:val="191"/>
  </w:num>
  <w:num w:numId="81">
    <w:abstractNumId w:val="73"/>
  </w:num>
  <w:num w:numId="82">
    <w:abstractNumId w:val="3"/>
  </w:num>
  <w:num w:numId="83">
    <w:abstractNumId w:val="26"/>
  </w:num>
  <w:num w:numId="84">
    <w:abstractNumId w:val="268"/>
  </w:num>
  <w:num w:numId="85">
    <w:abstractNumId w:val="99"/>
  </w:num>
  <w:num w:numId="86">
    <w:abstractNumId w:val="10"/>
  </w:num>
  <w:num w:numId="87">
    <w:abstractNumId w:val="144"/>
  </w:num>
  <w:num w:numId="88">
    <w:abstractNumId w:val="243"/>
  </w:num>
  <w:num w:numId="89">
    <w:abstractNumId w:val="130"/>
  </w:num>
  <w:num w:numId="90">
    <w:abstractNumId w:val="100"/>
  </w:num>
  <w:num w:numId="91">
    <w:abstractNumId w:val="64"/>
  </w:num>
  <w:num w:numId="92">
    <w:abstractNumId w:val="176"/>
  </w:num>
  <w:num w:numId="93">
    <w:abstractNumId w:val="4"/>
  </w:num>
  <w:num w:numId="94">
    <w:abstractNumId w:val="251"/>
  </w:num>
  <w:num w:numId="95">
    <w:abstractNumId w:val="204"/>
  </w:num>
  <w:num w:numId="96">
    <w:abstractNumId w:val="58"/>
  </w:num>
  <w:num w:numId="97">
    <w:abstractNumId w:val="24"/>
  </w:num>
  <w:num w:numId="98">
    <w:abstractNumId w:val="62"/>
  </w:num>
  <w:num w:numId="99">
    <w:abstractNumId w:val="9"/>
  </w:num>
  <w:num w:numId="100">
    <w:abstractNumId w:val="272"/>
  </w:num>
  <w:num w:numId="101">
    <w:abstractNumId w:val="150"/>
  </w:num>
  <w:num w:numId="102">
    <w:abstractNumId w:val="129"/>
  </w:num>
  <w:num w:numId="103">
    <w:abstractNumId w:val="157"/>
  </w:num>
  <w:num w:numId="104">
    <w:abstractNumId w:val="216"/>
  </w:num>
  <w:num w:numId="105">
    <w:abstractNumId w:val="117"/>
  </w:num>
  <w:num w:numId="106">
    <w:abstractNumId w:val="109"/>
  </w:num>
  <w:num w:numId="107">
    <w:abstractNumId w:val="161"/>
  </w:num>
  <w:num w:numId="108">
    <w:abstractNumId w:val="78"/>
  </w:num>
  <w:num w:numId="109">
    <w:abstractNumId w:val="261"/>
  </w:num>
  <w:num w:numId="110">
    <w:abstractNumId w:val="138"/>
  </w:num>
  <w:num w:numId="111">
    <w:abstractNumId w:val="69"/>
  </w:num>
  <w:num w:numId="112">
    <w:abstractNumId w:val="181"/>
  </w:num>
  <w:num w:numId="113">
    <w:abstractNumId w:val="55"/>
  </w:num>
  <w:num w:numId="114">
    <w:abstractNumId w:val="17"/>
  </w:num>
  <w:num w:numId="115">
    <w:abstractNumId w:val="224"/>
  </w:num>
  <w:num w:numId="116">
    <w:abstractNumId w:val="257"/>
  </w:num>
  <w:num w:numId="117">
    <w:abstractNumId w:val="80"/>
  </w:num>
  <w:num w:numId="118">
    <w:abstractNumId w:val="240"/>
  </w:num>
  <w:num w:numId="119">
    <w:abstractNumId w:val="74"/>
  </w:num>
  <w:num w:numId="120">
    <w:abstractNumId w:val="103"/>
  </w:num>
  <w:num w:numId="121">
    <w:abstractNumId w:val="136"/>
  </w:num>
  <w:num w:numId="122">
    <w:abstractNumId w:val="120"/>
  </w:num>
  <w:num w:numId="123">
    <w:abstractNumId w:val="66"/>
  </w:num>
  <w:num w:numId="124">
    <w:abstractNumId w:val="166"/>
  </w:num>
  <w:num w:numId="125">
    <w:abstractNumId w:val="0"/>
  </w:num>
  <w:num w:numId="126">
    <w:abstractNumId w:val="41"/>
  </w:num>
  <w:num w:numId="127">
    <w:abstractNumId w:val="242"/>
  </w:num>
  <w:num w:numId="128">
    <w:abstractNumId w:val="218"/>
  </w:num>
  <w:num w:numId="129">
    <w:abstractNumId w:val="145"/>
  </w:num>
  <w:num w:numId="130">
    <w:abstractNumId w:val="234"/>
  </w:num>
  <w:num w:numId="131">
    <w:abstractNumId w:val="146"/>
  </w:num>
  <w:num w:numId="132">
    <w:abstractNumId w:val="232"/>
  </w:num>
  <w:num w:numId="133">
    <w:abstractNumId w:val="122"/>
  </w:num>
  <w:num w:numId="134">
    <w:abstractNumId w:val="143"/>
  </w:num>
  <w:num w:numId="135">
    <w:abstractNumId w:val="264"/>
  </w:num>
  <w:num w:numId="136">
    <w:abstractNumId w:val="259"/>
  </w:num>
  <w:num w:numId="137">
    <w:abstractNumId w:val="275"/>
  </w:num>
  <w:num w:numId="138">
    <w:abstractNumId w:val="235"/>
  </w:num>
  <w:num w:numId="139">
    <w:abstractNumId w:val="81"/>
  </w:num>
  <w:num w:numId="140">
    <w:abstractNumId w:val="132"/>
  </w:num>
  <w:num w:numId="141">
    <w:abstractNumId w:val="196"/>
  </w:num>
  <w:num w:numId="142">
    <w:abstractNumId w:val="60"/>
  </w:num>
  <w:num w:numId="143">
    <w:abstractNumId w:val="226"/>
  </w:num>
  <w:num w:numId="144">
    <w:abstractNumId w:val="199"/>
  </w:num>
  <w:num w:numId="145">
    <w:abstractNumId w:val="84"/>
  </w:num>
  <w:num w:numId="146">
    <w:abstractNumId w:val="180"/>
  </w:num>
  <w:num w:numId="147">
    <w:abstractNumId w:val="200"/>
  </w:num>
  <w:num w:numId="148">
    <w:abstractNumId w:val="209"/>
  </w:num>
  <w:num w:numId="149">
    <w:abstractNumId w:val="82"/>
  </w:num>
  <w:num w:numId="150">
    <w:abstractNumId w:val="233"/>
  </w:num>
  <w:num w:numId="151">
    <w:abstractNumId w:val="5"/>
  </w:num>
  <w:num w:numId="152">
    <w:abstractNumId w:val="241"/>
  </w:num>
  <w:num w:numId="153">
    <w:abstractNumId w:val="19"/>
  </w:num>
  <w:num w:numId="154">
    <w:abstractNumId w:val="54"/>
  </w:num>
  <w:num w:numId="155">
    <w:abstractNumId w:val="158"/>
  </w:num>
  <w:num w:numId="156">
    <w:abstractNumId w:val="248"/>
  </w:num>
  <w:num w:numId="157">
    <w:abstractNumId w:val="230"/>
  </w:num>
  <w:num w:numId="158">
    <w:abstractNumId w:val="15"/>
  </w:num>
  <w:num w:numId="159">
    <w:abstractNumId w:val="116"/>
  </w:num>
  <w:num w:numId="160">
    <w:abstractNumId w:val="14"/>
  </w:num>
  <w:num w:numId="161">
    <w:abstractNumId w:val="155"/>
  </w:num>
  <w:num w:numId="162">
    <w:abstractNumId w:val="140"/>
  </w:num>
  <w:num w:numId="163">
    <w:abstractNumId w:val="67"/>
  </w:num>
  <w:num w:numId="164">
    <w:abstractNumId w:val="63"/>
  </w:num>
  <w:num w:numId="165">
    <w:abstractNumId w:val="16"/>
  </w:num>
  <w:num w:numId="166">
    <w:abstractNumId w:val="175"/>
  </w:num>
  <w:num w:numId="167">
    <w:abstractNumId w:val="70"/>
  </w:num>
  <w:num w:numId="168">
    <w:abstractNumId w:val="2"/>
  </w:num>
  <w:num w:numId="169">
    <w:abstractNumId w:val="25"/>
  </w:num>
  <w:num w:numId="170">
    <w:abstractNumId w:val="219"/>
  </w:num>
  <w:num w:numId="171">
    <w:abstractNumId w:val="7"/>
  </w:num>
  <w:num w:numId="172">
    <w:abstractNumId w:val="239"/>
  </w:num>
  <w:num w:numId="173">
    <w:abstractNumId w:val="20"/>
  </w:num>
  <w:num w:numId="174">
    <w:abstractNumId w:val="256"/>
  </w:num>
  <w:num w:numId="175">
    <w:abstractNumId w:val="266"/>
  </w:num>
  <w:num w:numId="176">
    <w:abstractNumId w:val="49"/>
  </w:num>
  <w:num w:numId="177">
    <w:abstractNumId w:val="30"/>
  </w:num>
  <w:num w:numId="178">
    <w:abstractNumId w:val="50"/>
  </w:num>
  <w:num w:numId="179">
    <w:abstractNumId w:val="18"/>
  </w:num>
  <w:num w:numId="180">
    <w:abstractNumId w:val="177"/>
  </w:num>
  <w:num w:numId="181">
    <w:abstractNumId w:val="184"/>
  </w:num>
  <w:num w:numId="182">
    <w:abstractNumId w:val="21"/>
  </w:num>
  <w:num w:numId="183">
    <w:abstractNumId w:val="194"/>
  </w:num>
  <w:num w:numId="184">
    <w:abstractNumId w:val="91"/>
  </w:num>
  <w:num w:numId="185">
    <w:abstractNumId w:val="83"/>
  </w:num>
  <w:num w:numId="186">
    <w:abstractNumId w:val="183"/>
  </w:num>
  <w:num w:numId="187">
    <w:abstractNumId w:val="52"/>
  </w:num>
  <w:num w:numId="188">
    <w:abstractNumId w:val="188"/>
  </w:num>
  <w:num w:numId="189">
    <w:abstractNumId w:val="221"/>
  </w:num>
  <w:num w:numId="190">
    <w:abstractNumId w:val="182"/>
  </w:num>
  <w:num w:numId="191">
    <w:abstractNumId w:val="108"/>
  </w:num>
  <w:num w:numId="192">
    <w:abstractNumId w:val="31"/>
  </w:num>
  <w:num w:numId="193">
    <w:abstractNumId w:val="88"/>
  </w:num>
  <w:num w:numId="194">
    <w:abstractNumId w:val="33"/>
  </w:num>
  <w:num w:numId="195">
    <w:abstractNumId w:val="134"/>
  </w:num>
  <w:num w:numId="196">
    <w:abstractNumId w:val="59"/>
  </w:num>
  <w:num w:numId="197">
    <w:abstractNumId w:val="1"/>
  </w:num>
  <w:num w:numId="198">
    <w:abstractNumId w:val="35"/>
  </w:num>
  <w:num w:numId="199">
    <w:abstractNumId w:val="92"/>
  </w:num>
  <w:num w:numId="200">
    <w:abstractNumId w:val="190"/>
  </w:num>
  <w:num w:numId="201">
    <w:abstractNumId w:val="186"/>
  </w:num>
  <w:num w:numId="202">
    <w:abstractNumId w:val="123"/>
  </w:num>
  <w:num w:numId="203">
    <w:abstractNumId w:val="253"/>
  </w:num>
  <w:num w:numId="204">
    <w:abstractNumId w:val="198"/>
  </w:num>
  <w:num w:numId="205">
    <w:abstractNumId w:val="212"/>
  </w:num>
  <w:num w:numId="206">
    <w:abstractNumId w:val="192"/>
  </w:num>
  <w:num w:numId="207">
    <w:abstractNumId w:val="197"/>
  </w:num>
  <w:num w:numId="208">
    <w:abstractNumId w:val="46"/>
  </w:num>
  <w:num w:numId="209">
    <w:abstractNumId w:val="148"/>
  </w:num>
  <w:num w:numId="210">
    <w:abstractNumId w:val="267"/>
  </w:num>
  <w:num w:numId="211">
    <w:abstractNumId w:val="6"/>
  </w:num>
  <w:num w:numId="212">
    <w:abstractNumId w:val="163"/>
  </w:num>
  <w:num w:numId="213">
    <w:abstractNumId w:val="153"/>
  </w:num>
  <w:num w:numId="214">
    <w:abstractNumId w:val="61"/>
  </w:num>
  <w:num w:numId="215">
    <w:abstractNumId w:val="89"/>
  </w:num>
  <w:num w:numId="216">
    <w:abstractNumId w:val="271"/>
  </w:num>
  <w:num w:numId="217">
    <w:abstractNumId w:val="201"/>
  </w:num>
  <w:num w:numId="218">
    <w:abstractNumId w:val="254"/>
  </w:num>
  <w:num w:numId="219">
    <w:abstractNumId w:val="121"/>
  </w:num>
  <w:num w:numId="220">
    <w:abstractNumId w:val="169"/>
  </w:num>
  <w:num w:numId="221">
    <w:abstractNumId w:val="185"/>
  </w:num>
  <w:num w:numId="222">
    <w:abstractNumId w:val="51"/>
  </w:num>
  <w:num w:numId="223">
    <w:abstractNumId w:val="110"/>
  </w:num>
  <w:num w:numId="224">
    <w:abstractNumId w:val="111"/>
  </w:num>
  <w:num w:numId="225">
    <w:abstractNumId w:val="213"/>
  </w:num>
  <w:num w:numId="226">
    <w:abstractNumId w:val="225"/>
  </w:num>
  <w:num w:numId="227">
    <w:abstractNumId w:val="126"/>
  </w:num>
  <w:num w:numId="228">
    <w:abstractNumId w:val="125"/>
  </w:num>
  <w:num w:numId="229">
    <w:abstractNumId w:val="114"/>
  </w:num>
  <w:num w:numId="230">
    <w:abstractNumId w:val="170"/>
  </w:num>
  <w:num w:numId="231">
    <w:abstractNumId w:val="250"/>
  </w:num>
  <w:num w:numId="232">
    <w:abstractNumId w:val="11"/>
  </w:num>
  <w:num w:numId="233">
    <w:abstractNumId w:val="227"/>
  </w:num>
  <w:num w:numId="234">
    <w:abstractNumId w:val="231"/>
  </w:num>
  <w:num w:numId="235">
    <w:abstractNumId w:val="137"/>
  </w:num>
  <w:num w:numId="236">
    <w:abstractNumId w:val="165"/>
  </w:num>
  <w:num w:numId="237">
    <w:abstractNumId w:val="228"/>
  </w:num>
  <w:num w:numId="238">
    <w:abstractNumId w:val="168"/>
  </w:num>
  <w:num w:numId="239">
    <w:abstractNumId w:val="47"/>
  </w:num>
  <w:num w:numId="240">
    <w:abstractNumId w:val="101"/>
  </w:num>
  <w:num w:numId="241">
    <w:abstractNumId w:val="139"/>
  </w:num>
  <w:num w:numId="242">
    <w:abstractNumId w:val="22"/>
  </w:num>
  <w:num w:numId="243">
    <w:abstractNumId w:val="133"/>
  </w:num>
  <w:num w:numId="244">
    <w:abstractNumId w:val="202"/>
  </w:num>
  <w:num w:numId="245">
    <w:abstractNumId w:val="252"/>
  </w:num>
  <w:num w:numId="246">
    <w:abstractNumId w:val="152"/>
  </w:num>
  <w:num w:numId="247">
    <w:abstractNumId w:val="217"/>
  </w:num>
  <w:num w:numId="248">
    <w:abstractNumId w:val="12"/>
  </w:num>
  <w:num w:numId="249">
    <w:abstractNumId w:val="13"/>
  </w:num>
  <w:num w:numId="250">
    <w:abstractNumId w:val="98"/>
  </w:num>
  <w:num w:numId="251">
    <w:abstractNumId w:val="29"/>
  </w:num>
  <w:num w:numId="252">
    <w:abstractNumId w:val="223"/>
  </w:num>
  <w:num w:numId="253">
    <w:abstractNumId w:val="56"/>
  </w:num>
  <w:num w:numId="254">
    <w:abstractNumId w:val="8"/>
  </w:num>
  <w:num w:numId="255">
    <w:abstractNumId w:val="102"/>
  </w:num>
  <w:num w:numId="256">
    <w:abstractNumId w:val="85"/>
  </w:num>
  <w:num w:numId="257">
    <w:abstractNumId w:val="206"/>
  </w:num>
  <w:num w:numId="258">
    <w:abstractNumId w:val="23"/>
  </w:num>
  <w:num w:numId="259">
    <w:abstractNumId w:val="124"/>
  </w:num>
  <w:num w:numId="260">
    <w:abstractNumId w:val="265"/>
  </w:num>
  <w:num w:numId="261">
    <w:abstractNumId w:val="38"/>
  </w:num>
  <w:num w:numId="262">
    <w:abstractNumId w:val="210"/>
  </w:num>
  <w:num w:numId="263">
    <w:abstractNumId w:val="154"/>
  </w:num>
  <w:num w:numId="264">
    <w:abstractNumId w:val="258"/>
  </w:num>
  <w:num w:numId="265">
    <w:abstractNumId w:val="119"/>
  </w:num>
  <w:num w:numId="266">
    <w:abstractNumId w:val="86"/>
  </w:num>
  <w:num w:numId="267">
    <w:abstractNumId w:val="187"/>
  </w:num>
  <w:num w:numId="268">
    <w:abstractNumId w:val="247"/>
  </w:num>
  <w:num w:numId="269">
    <w:abstractNumId w:val="159"/>
  </w:num>
  <w:num w:numId="270">
    <w:abstractNumId w:val="142"/>
  </w:num>
  <w:num w:numId="271">
    <w:abstractNumId w:val="57"/>
  </w:num>
  <w:num w:numId="272">
    <w:abstractNumId w:val="42"/>
  </w:num>
  <w:num w:numId="273">
    <w:abstractNumId w:val="115"/>
  </w:num>
  <w:num w:numId="274">
    <w:abstractNumId w:val="53"/>
  </w:num>
  <w:num w:numId="275">
    <w:abstractNumId w:val="214"/>
  </w:num>
  <w:num w:numId="276">
    <w:abstractNumId w:val="127"/>
  </w:num>
  <w:numIdMacAtCleanup w:val="2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tzs52tz9ze4esfat5w5vhv5pxtepdtxsf&quot;&gt;Redaction.complet&lt;record-ids&gt;&lt;item&gt;10990&lt;/item&gt;&lt;item&gt;10994&lt;/item&gt;&lt;item&gt;11002&lt;/item&gt;&lt;item&gt;11004&lt;/item&gt;&lt;item&gt;11006&lt;/item&gt;&lt;item&gt;11008&lt;/item&gt;&lt;item&gt;11026&lt;/item&gt;&lt;item&gt;11030&lt;/item&gt;&lt;item&gt;11040&lt;/item&gt;&lt;item&gt;11041&lt;/item&gt;&lt;item&gt;11042&lt;/item&gt;&lt;item&gt;11047&lt;/item&gt;&lt;item&gt;11051&lt;/item&gt;&lt;item&gt;11052&lt;/item&gt;&lt;item&gt;11056&lt;/item&gt;&lt;item&gt;11061&lt;/item&gt;&lt;item&gt;11066&lt;/item&gt;&lt;item&gt;11069&lt;/item&gt;&lt;item&gt;11070&lt;/item&gt;&lt;item&gt;11072&lt;/item&gt;&lt;item&gt;11074&lt;/item&gt;&lt;item&gt;11075&lt;/item&gt;&lt;item&gt;11078&lt;/item&gt;&lt;item&gt;11083&lt;/item&gt;&lt;item&gt;11085&lt;/item&gt;&lt;item&gt;11087&lt;/item&gt;&lt;item&gt;11088&lt;/item&gt;&lt;item&gt;11089&lt;/item&gt;&lt;item&gt;11091&lt;/item&gt;&lt;item&gt;11093&lt;/item&gt;&lt;item&gt;11094&lt;/item&gt;&lt;item&gt;11096&lt;/item&gt;&lt;item&gt;11097&lt;/item&gt;&lt;item&gt;11098&lt;/item&gt;&lt;item&gt;11100&lt;/item&gt;&lt;item&gt;11108&lt;/item&gt;&lt;item&gt;11111&lt;/item&gt;&lt;item&gt;11115&lt;/item&gt;&lt;item&gt;11120&lt;/item&gt;&lt;item&gt;11124&lt;/item&gt;&lt;item&gt;11135&lt;/item&gt;&lt;item&gt;11141&lt;/item&gt;&lt;item&gt;11153&lt;/item&gt;&lt;item&gt;11155&lt;/item&gt;&lt;item&gt;11156&lt;/item&gt;&lt;item&gt;11183&lt;/item&gt;&lt;item&gt;11191&lt;/item&gt;&lt;item&gt;11200&lt;/item&gt;&lt;item&gt;11203&lt;/item&gt;&lt;item&gt;11204&lt;/item&gt;&lt;item&gt;11213&lt;/item&gt;&lt;item&gt;11220&lt;/item&gt;&lt;item&gt;11234&lt;/item&gt;&lt;item&gt;11248&lt;/item&gt;&lt;item&gt;11249&lt;/item&gt;&lt;item&gt;11256&lt;/item&gt;&lt;item&gt;11272&lt;/item&gt;&lt;item&gt;11281&lt;/item&gt;&lt;item&gt;11282&lt;/item&gt;&lt;item&gt;11283&lt;/item&gt;&lt;item&gt;11295&lt;/item&gt;&lt;item&gt;11301&lt;/item&gt;&lt;item&gt;11306&lt;/item&gt;&lt;item&gt;11311&lt;/item&gt;&lt;item&gt;11317&lt;/item&gt;&lt;item&gt;11334&lt;/item&gt;&lt;item&gt;11357&lt;/item&gt;&lt;item&gt;11358&lt;/item&gt;&lt;item&gt;11364&lt;/item&gt;&lt;item&gt;11366&lt;/item&gt;&lt;item&gt;11370&lt;/item&gt;&lt;item&gt;11391&lt;/item&gt;&lt;item&gt;11399&lt;/item&gt;&lt;item&gt;11419&lt;/item&gt;&lt;item&gt;11421&lt;/item&gt;&lt;item&gt;11423&lt;/item&gt;&lt;item&gt;11429&lt;/item&gt;&lt;item&gt;11434&lt;/item&gt;&lt;item&gt;11439&lt;/item&gt;&lt;item&gt;11445&lt;/item&gt;&lt;item&gt;11458&lt;/item&gt;&lt;item&gt;11497&lt;/item&gt;&lt;item&gt;11511&lt;/item&gt;&lt;item&gt;11513&lt;/item&gt;&lt;item&gt;11514&lt;/item&gt;&lt;item&gt;11526&lt;/item&gt;&lt;item&gt;11540&lt;/item&gt;&lt;item&gt;11560&lt;/item&gt;&lt;item&gt;11566&lt;/item&gt;&lt;item&gt;11568&lt;/item&gt;&lt;item&gt;11570&lt;/item&gt;&lt;item&gt;11572&lt;/item&gt;&lt;item&gt;11573&lt;/item&gt;&lt;item&gt;11575&lt;/item&gt;&lt;item&gt;11576&lt;/item&gt;&lt;item&gt;11580&lt;/item&gt;&lt;item&gt;11589&lt;/item&gt;&lt;item&gt;11596&lt;/item&gt;&lt;item&gt;11605&lt;/item&gt;&lt;item&gt;11615&lt;/item&gt;&lt;item&gt;11620&lt;/item&gt;&lt;item&gt;11628&lt;/item&gt;&lt;item&gt;11635&lt;/item&gt;&lt;item&gt;11642&lt;/item&gt;&lt;item&gt;11643&lt;/item&gt;&lt;item&gt;11654&lt;/item&gt;&lt;item&gt;11656&lt;/item&gt;&lt;item&gt;11657&lt;/item&gt;&lt;item&gt;11664&lt;/item&gt;&lt;item&gt;11670&lt;/item&gt;&lt;item&gt;11692&lt;/item&gt;&lt;item&gt;11716&lt;/item&gt;&lt;item&gt;11717&lt;/item&gt;&lt;item&gt;11721&lt;/item&gt;&lt;item&gt;11730&lt;/item&gt;&lt;item&gt;11756&lt;/item&gt;&lt;item&gt;11791&lt;/item&gt;&lt;item&gt;11852&lt;/item&gt;&lt;item&gt;11856&lt;/item&gt;&lt;item&gt;11857&lt;/item&gt;&lt;item&gt;11869&lt;/item&gt;&lt;item&gt;11874&lt;/item&gt;&lt;item&gt;11886&lt;/item&gt;&lt;item&gt;11900&lt;/item&gt;&lt;item&gt;11909&lt;/item&gt;&lt;item&gt;11914&lt;/item&gt;&lt;item&gt;11916&lt;/item&gt;&lt;item&gt;12031&lt;/item&gt;&lt;item&gt;12035&lt;/item&gt;&lt;item&gt;12038&lt;/item&gt;&lt;item&gt;12042&lt;/item&gt;&lt;item&gt;12065&lt;/item&gt;&lt;item&gt;12086&lt;/item&gt;&lt;item&gt;12095&lt;/item&gt;&lt;item&gt;12144&lt;/item&gt;&lt;item&gt;12162&lt;/item&gt;&lt;item&gt;12185&lt;/item&gt;&lt;item&gt;12187&lt;/item&gt;&lt;item&gt;12246&lt;/item&gt;&lt;item&gt;12280&lt;/item&gt;&lt;item&gt;12299&lt;/item&gt;&lt;item&gt;12309&lt;/item&gt;&lt;item&gt;12311&lt;/item&gt;&lt;item&gt;12313&lt;/item&gt;&lt;item&gt;12380&lt;/item&gt;&lt;item&gt;12413&lt;/item&gt;&lt;item&gt;12463&lt;/item&gt;&lt;item&gt;12464&lt;/item&gt;&lt;item&gt;12467&lt;/item&gt;&lt;item&gt;12469&lt;/item&gt;&lt;item&gt;12477&lt;/item&gt;&lt;item&gt;12490&lt;/item&gt;&lt;item&gt;12495&lt;/item&gt;&lt;item&gt;12506&lt;/item&gt;&lt;item&gt;12508&lt;/item&gt;&lt;item&gt;12603&lt;/item&gt;&lt;item&gt;12629&lt;/item&gt;&lt;item&gt;12630&lt;/item&gt;&lt;item&gt;12676&lt;/item&gt;&lt;item&gt;12733&lt;/item&gt;&lt;item&gt;12767&lt;/item&gt;&lt;item&gt;12803&lt;/item&gt;&lt;item&gt;12826&lt;/item&gt;&lt;item&gt;12828&lt;/item&gt;&lt;item&gt;12878&lt;/item&gt;&lt;item&gt;12898&lt;/item&gt;&lt;item&gt;12938&lt;/item&gt;&lt;item&gt;12954&lt;/item&gt;&lt;item&gt;12957&lt;/item&gt;&lt;item&gt;12974&lt;/item&gt;&lt;item&gt;12977&lt;/item&gt;&lt;item&gt;12978&lt;/item&gt;&lt;item&gt;12993&lt;/item&gt;&lt;item&gt;13031&lt;/item&gt;&lt;item&gt;13056&lt;/item&gt;&lt;item&gt;13058&lt;/item&gt;&lt;item&gt;13087&lt;/item&gt;&lt;item&gt;13171&lt;/item&gt;&lt;item&gt;13188&lt;/item&gt;&lt;item&gt;13213&lt;/item&gt;&lt;item&gt;13214&lt;/item&gt;&lt;item&gt;13227&lt;/item&gt;&lt;item&gt;13228&lt;/item&gt;&lt;item&gt;13246&lt;/item&gt;&lt;item&gt;13319&lt;/item&gt;&lt;item&gt;13345&lt;/item&gt;&lt;item&gt;13357&lt;/item&gt;&lt;item&gt;13358&lt;/item&gt;&lt;item&gt;13375&lt;/item&gt;&lt;item&gt;13592&lt;/item&gt;&lt;item&gt;13594&lt;/item&gt;&lt;item&gt;13620&lt;/item&gt;&lt;item&gt;13660&lt;/item&gt;&lt;item&gt;13702&lt;/item&gt;&lt;item&gt;13746&lt;/item&gt;&lt;item&gt;13793&lt;/item&gt;&lt;item&gt;13873&lt;/item&gt;&lt;item&gt;14012&lt;/item&gt;&lt;item&gt;14048&lt;/item&gt;&lt;item&gt;14053&lt;/item&gt;&lt;item&gt;14137&lt;/item&gt;&lt;item&gt;14172&lt;/item&gt;&lt;item&gt;14174&lt;/item&gt;&lt;item&gt;14205&lt;/item&gt;&lt;item&gt;14344&lt;/item&gt;&lt;item&gt;14345&lt;/item&gt;&lt;item&gt;14424&lt;/item&gt;&lt;item&gt;14452&lt;/item&gt;&lt;item&gt;14458&lt;/item&gt;&lt;item&gt;14687&lt;/item&gt;&lt;item&gt;14720&lt;/item&gt;&lt;item&gt;14728&lt;/item&gt;&lt;item&gt;14749&lt;/item&gt;&lt;item&gt;14831&lt;/item&gt;&lt;item&gt;14839&lt;/item&gt;&lt;item&gt;14892&lt;/item&gt;&lt;item&gt;14912&lt;/item&gt;&lt;item&gt;14939&lt;/item&gt;&lt;item&gt;14940&lt;/item&gt;&lt;item&gt;14946&lt;/item&gt;&lt;item&gt;15012&lt;/item&gt;&lt;item&gt;15057&lt;/item&gt;&lt;item&gt;15071&lt;/item&gt;&lt;item&gt;15125&lt;/item&gt;&lt;item&gt;15215&lt;/item&gt;&lt;item&gt;15361&lt;/item&gt;&lt;item&gt;15507&lt;/item&gt;&lt;item&gt;15545&lt;/item&gt;&lt;item&gt;15606&lt;/item&gt;&lt;item&gt;15702&lt;/item&gt;&lt;item&gt;15755&lt;/item&gt;&lt;item&gt;15802&lt;/item&gt;&lt;item&gt;15842&lt;/item&gt;&lt;item&gt;16386&lt;/item&gt;&lt;item&gt;16445&lt;/item&gt;&lt;item&gt;16783&lt;/item&gt;&lt;item&gt;16809&lt;/item&gt;&lt;item&gt;16810&lt;/item&gt;&lt;item&gt;16811&lt;/item&gt;&lt;item&gt;16812&lt;/item&gt;&lt;item&gt;16813&lt;/item&gt;&lt;item&gt;16814&lt;/item&gt;&lt;item&gt;16815&lt;/item&gt;&lt;item&gt;16816&lt;/item&gt;&lt;item&gt;16823&lt;/item&gt;&lt;item&gt;16824&lt;/item&gt;&lt;item&gt;16825&lt;/item&gt;&lt;item&gt;16826&lt;/item&gt;&lt;item&gt;16827&lt;/item&gt;&lt;item&gt;16828&lt;/item&gt;&lt;item&gt;16829&lt;/item&gt;&lt;item&gt;16830&lt;/item&gt;&lt;item&gt;16831&lt;/item&gt;&lt;item&gt;16833&lt;/item&gt;&lt;item&gt;16834&lt;/item&gt;&lt;item&gt;16835&lt;/item&gt;&lt;item&gt;16836&lt;/item&gt;&lt;item&gt;16837&lt;/item&gt;&lt;item&gt;16839&lt;/item&gt;&lt;item&gt;16841&lt;/item&gt;&lt;item&gt;16842&lt;/item&gt;&lt;item&gt;16843&lt;/item&gt;&lt;item&gt;16844&lt;/item&gt;&lt;item&gt;16845&lt;/item&gt;&lt;item&gt;16846&lt;/item&gt;&lt;item&gt;16847&lt;/item&gt;&lt;item&gt;16848&lt;/item&gt;&lt;item&gt;16849&lt;/item&gt;&lt;item&gt;16850&lt;/item&gt;&lt;item&gt;16851&lt;/item&gt;&lt;item&gt;16852&lt;/item&gt;&lt;item&gt;16853&lt;/item&gt;&lt;item&gt;16854&lt;/item&gt;&lt;item&gt;16855&lt;/item&gt;&lt;item&gt;16856&lt;/item&gt;&lt;item&gt;16857&lt;/item&gt;&lt;item&gt;16858&lt;/item&gt;&lt;item&gt;16859&lt;/item&gt;&lt;item&gt;16860&lt;/item&gt;&lt;/record-ids&gt;&lt;/item&gt;&lt;/Libraries&gt;"/>
  </w:docVars>
  <w:rsids>
    <w:rsidRoot w:val="00B31B34"/>
    <w:rsid w:val="00085F57"/>
    <w:rsid w:val="000F1ED6"/>
    <w:rsid w:val="00172B79"/>
    <w:rsid w:val="001C6517"/>
    <w:rsid w:val="001E50D9"/>
    <w:rsid w:val="001E7AC4"/>
    <w:rsid w:val="00224D4A"/>
    <w:rsid w:val="00232C57"/>
    <w:rsid w:val="002630A4"/>
    <w:rsid w:val="002A70C9"/>
    <w:rsid w:val="0031728E"/>
    <w:rsid w:val="0032271C"/>
    <w:rsid w:val="00322919"/>
    <w:rsid w:val="00385D8C"/>
    <w:rsid w:val="003B1828"/>
    <w:rsid w:val="003D5DA4"/>
    <w:rsid w:val="003E1025"/>
    <w:rsid w:val="003F3521"/>
    <w:rsid w:val="00404A9F"/>
    <w:rsid w:val="00460D80"/>
    <w:rsid w:val="0049475A"/>
    <w:rsid w:val="004E70CB"/>
    <w:rsid w:val="004F1151"/>
    <w:rsid w:val="00540593"/>
    <w:rsid w:val="005B3B94"/>
    <w:rsid w:val="005D6F3A"/>
    <w:rsid w:val="006067B3"/>
    <w:rsid w:val="00615E30"/>
    <w:rsid w:val="00641403"/>
    <w:rsid w:val="00675268"/>
    <w:rsid w:val="0068115A"/>
    <w:rsid w:val="00684F54"/>
    <w:rsid w:val="006B0F6C"/>
    <w:rsid w:val="006B2493"/>
    <w:rsid w:val="006C3280"/>
    <w:rsid w:val="006D763A"/>
    <w:rsid w:val="00723E1A"/>
    <w:rsid w:val="00777482"/>
    <w:rsid w:val="007A0EA7"/>
    <w:rsid w:val="007C3CAC"/>
    <w:rsid w:val="007D3140"/>
    <w:rsid w:val="007D6AEA"/>
    <w:rsid w:val="007F059E"/>
    <w:rsid w:val="008215DB"/>
    <w:rsid w:val="008405EF"/>
    <w:rsid w:val="00843182"/>
    <w:rsid w:val="0084409E"/>
    <w:rsid w:val="008E7EF6"/>
    <w:rsid w:val="0094518C"/>
    <w:rsid w:val="00950784"/>
    <w:rsid w:val="0097131D"/>
    <w:rsid w:val="00972DB0"/>
    <w:rsid w:val="009D2D69"/>
    <w:rsid w:val="009D7F38"/>
    <w:rsid w:val="00A036D8"/>
    <w:rsid w:val="00A12E27"/>
    <w:rsid w:val="00A4730F"/>
    <w:rsid w:val="00A62114"/>
    <w:rsid w:val="00A72917"/>
    <w:rsid w:val="00A76846"/>
    <w:rsid w:val="00AA78A2"/>
    <w:rsid w:val="00AB59BE"/>
    <w:rsid w:val="00B156C6"/>
    <w:rsid w:val="00B31B34"/>
    <w:rsid w:val="00B53593"/>
    <w:rsid w:val="00B56971"/>
    <w:rsid w:val="00B850E5"/>
    <w:rsid w:val="00BE7C35"/>
    <w:rsid w:val="00C007C6"/>
    <w:rsid w:val="00C32795"/>
    <w:rsid w:val="00C32B58"/>
    <w:rsid w:val="00C904AA"/>
    <w:rsid w:val="00CC295C"/>
    <w:rsid w:val="00CC29E2"/>
    <w:rsid w:val="00D06198"/>
    <w:rsid w:val="00D140D4"/>
    <w:rsid w:val="00D16655"/>
    <w:rsid w:val="00D20EDB"/>
    <w:rsid w:val="00D21031"/>
    <w:rsid w:val="00D31980"/>
    <w:rsid w:val="00D61C37"/>
    <w:rsid w:val="00DB749D"/>
    <w:rsid w:val="00DC70C9"/>
    <w:rsid w:val="00E36B77"/>
    <w:rsid w:val="00E44221"/>
    <w:rsid w:val="00E6163D"/>
    <w:rsid w:val="00E757DF"/>
    <w:rsid w:val="00ED0E85"/>
    <w:rsid w:val="00EF4D6F"/>
    <w:rsid w:val="00F03806"/>
    <w:rsid w:val="00F33ACF"/>
    <w:rsid w:val="00F60C24"/>
    <w:rsid w:val="00F71869"/>
    <w:rsid w:val="00F82F0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43FAA1-C80E-EA42-8D5C-D39FF17F6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A" w:eastAsia="fr-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Titre1">
    <w:name w:val="heading 1"/>
    <w:basedOn w:val="Normal"/>
    <w:next w:val="Normal"/>
    <w:link w:val="Titre1Car"/>
    <w:uiPriority w:val="9"/>
    <w:qFormat/>
    <w:rsid w:val="00B31B34"/>
    <w:pPr>
      <w:keepNext/>
      <w:spacing w:before="240" w:after="60"/>
      <w:outlineLvl w:val="0"/>
    </w:pPr>
    <w:rPr>
      <w:rFonts w:ascii="Calibri Light" w:eastAsia="Times New Roman" w:hAnsi="Calibri Light"/>
      <w:b/>
      <w:bCs/>
      <w:kern w:val="32"/>
      <w:sz w:val="32"/>
      <w:szCs w:val="32"/>
    </w:rPr>
  </w:style>
  <w:style w:type="paragraph" w:styleId="Titre2">
    <w:name w:val="heading 2"/>
    <w:basedOn w:val="Normal"/>
    <w:next w:val="Normal"/>
    <w:link w:val="Titre2Car"/>
    <w:uiPriority w:val="9"/>
    <w:semiHidden/>
    <w:unhideWhenUsed/>
    <w:qFormat/>
    <w:rsid w:val="00B31B34"/>
    <w:pPr>
      <w:keepNext/>
      <w:spacing w:before="240" w:after="60"/>
      <w:outlineLvl w:val="1"/>
    </w:pPr>
    <w:rPr>
      <w:rFonts w:ascii="Calibri Light" w:eastAsia="Times New Roman" w:hAnsi="Calibri Light"/>
      <w:b/>
      <w:bCs/>
      <w:i/>
      <w:iCs/>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B31B34"/>
    <w:rPr>
      <w:rFonts w:ascii="Calibri Light" w:eastAsia="Times New Roman" w:hAnsi="Calibri Light"/>
      <w:b/>
      <w:bCs/>
      <w:kern w:val="32"/>
      <w:sz w:val="32"/>
      <w:szCs w:val="32"/>
      <w:lang w:eastAsia="en-US"/>
    </w:rPr>
  </w:style>
  <w:style w:type="character" w:customStyle="1" w:styleId="Titre2Car">
    <w:name w:val="Titre 2 Car"/>
    <w:link w:val="Titre2"/>
    <w:uiPriority w:val="9"/>
    <w:semiHidden/>
    <w:rsid w:val="00B31B34"/>
    <w:rPr>
      <w:rFonts w:ascii="Calibri Light" w:eastAsia="Times New Roman" w:hAnsi="Calibri Light"/>
      <w:b/>
      <w:bCs/>
      <w:i/>
      <w:iCs/>
      <w:sz w:val="28"/>
      <w:szCs w:val="28"/>
      <w:lang w:eastAsia="en-US"/>
    </w:rPr>
  </w:style>
  <w:style w:type="table" w:styleId="Grilledutableau">
    <w:name w:val="Table Grid"/>
    <w:basedOn w:val="TableauNormal"/>
    <w:uiPriority w:val="39"/>
    <w:rsid w:val="00B31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B31B34"/>
    <w:pPr>
      <w:spacing w:after="0" w:line="240" w:lineRule="auto"/>
    </w:pPr>
    <w:rPr>
      <w:rFonts w:ascii="Times New Roman" w:hAnsi="Times New Roman"/>
      <w:sz w:val="18"/>
      <w:szCs w:val="18"/>
    </w:rPr>
  </w:style>
  <w:style w:type="character" w:customStyle="1" w:styleId="TextedebullesCar">
    <w:name w:val="Texte de bulles Car"/>
    <w:link w:val="Textedebulles"/>
    <w:uiPriority w:val="99"/>
    <w:semiHidden/>
    <w:rsid w:val="00B31B34"/>
    <w:rPr>
      <w:rFonts w:ascii="Times New Roman" w:hAnsi="Times New Roman"/>
      <w:sz w:val="18"/>
      <w:szCs w:val="18"/>
      <w:lang w:eastAsia="en-US"/>
    </w:rPr>
  </w:style>
  <w:style w:type="character" w:styleId="Marquedecommentaire">
    <w:name w:val="annotation reference"/>
    <w:uiPriority w:val="99"/>
    <w:semiHidden/>
    <w:unhideWhenUsed/>
    <w:rsid w:val="00B31B34"/>
    <w:rPr>
      <w:sz w:val="18"/>
      <w:szCs w:val="18"/>
    </w:rPr>
  </w:style>
  <w:style w:type="paragraph" w:styleId="Commentaire">
    <w:name w:val="annotation text"/>
    <w:basedOn w:val="Normal"/>
    <w:link w:val="CommentaireCar"/>
    <w:uiPriority w:val="99"/>
    <w:semiHidden/>
    <w:unhideWhenUsed/>
    <w:rsid w:val="00B31B34"/>
    <w:rPr>
      <w:sz w:val="24"/>
      <w:szCs w:val="24"/>
    </w:rPr>
  </w:style>
  <w:style w:type="character" w:customStyle="1" w:styleId="CommentaireCar">
    <w:name w:val="Commentaire Car"/>
    <w:link w:val="Commentaire"/>
    <w:uiPriority w:val="99"/>
    <w:semiHidden/>
    <w:rsid w:val="00B31B34"/>
    <w:rPr>
      <w:sz w:val="24"/>
      <w:szCs w:val="24"/>
      <w:lang w:eastAsia="en-US"/>
    </w:rPr>
  </w:style>
  <w:style w:type="paragraph" w:styleId="Objetducommentaire">
    <w:name w:val="annotation subject"/>
    <w:basedOn w:val="Commentaire"/>
    <w:next w:val="Commentaire"/>
    <w:link w:val="ObjetducommentaireCar"/>
    <w:uiPriority w:val="99"/>
    <w:semiHidden/>
    <w:unhideWhenUsed/>
    <w:rsid w:val="00B31B34"/>
    <w:rPr>
      <w:b/>
      <w:bCs/>
    </w:rPr>
  </w:style>
  <w:style w:type="character" w:customStyle="1" w:styleId="ObjetducommentaireCar">
    <w:name w:val="Objet du commentaire Car"/>
    <w:link w:val="Objetducommentaire"/>
    <w:uiPriority w:val="99"/>
    <w:semiHidden/>
    <w:rsid w:val="00B31B34"/>
    <w:rPr>
      <w:b/>
      <w:bCs/>
      <w:sz w:val="24"/>
      <w:szCs w:val="24"/>
      <w:lang w:eastAsia="en-US"/>
    </w:rPr>
  </w:style>
  <w:style w:type="paragraph" w:customStyle="1" w:styleId="Trameclaire-Accent51">
    <w:name w:val="Trame claire - Accent 51"/>
    <w:hidden/>
    <w:uiPriority w:val="99"/>
    <w:semiHidden/>
    <w:rsid w:val="00B31B34"/>
    <w:rPr>
      <w:sz w:val="22"/>
      <w:szCs w:val="22"/>
      <w:lang w:eastAsia="en-US"/>
    </w:rPr>
  </w:style>
  <w:style w:type="paragraph" w:customStyle="1" w:styleId="Listemoyenne1-Accent41">
    <w:name w:val="Liste moyenne 1 - Accent 41"/>
    <w:hidden/>
    <w:uiPriority w:val="71"/>
    <w:unhideWhenUsed/>
    <w:rsid w:val="00B31B34"/>
    <w:rPr>
      <w:sz w:val="22"/>
      <w:szCs w:val="22"/>
      <w:lang w:eastAsia="en-US"/>
    </w:rPr>
  </w:style>
  <w:style w:type="paragraph" w:customStyle="1" w:styleId="EndNoteBibliographyTitle">
    <w:name w:val="EndNote Bibliography Title"/>
    <w:basedOn w:val="Normal"/>
    <w:link w:val="EndNoteBibliographyTitleCar"/>
    <w:rsid w:val="00B31B34"/>
    <w:pPr>
      <w:spacing w:after="0"/>
      <w:jc w:val="center"/>
    </w:pPr>
    <w:rPr>
      <w:rFonts w:cs="Calibri"/>
      <w:noProof/>
      <w:lang w:val="en-US"/>
    </w:rPr>
  </w:style>
  <w:style w:type="character" w:customStyle="1" w:styleId="EndNoteBibliographyTitleCar">
    <w:name w:val="EndNote Bibliography Title Car"/>
    <w:link w:val="EndNoteBibliographyTitle"/>
    <w:rsid w:val="00B31B34"/>
    <w:rPr>
      <w:rFonts w:cs="Calibri"/>
      <w:noProof/>
      <w:sz w:val="22"/>
      <w:szCs w:val="22"/>
      <w:lang w:val="en-US" w:eastAsia="en-US"/>
    </w:rPr>
  </w:style>
  <w:style w:type="paragraph" w:customStyle="1" w:styleId="EndNoteBibliography">
    <w:name w:val="EndNote Bibliography"/>
    <w:basedOn w:val="Normal"/>
    <w:link w:val="EndNoteBibliographyCar"/>
    <w:rsid w:val="00B31B34"/>
    <w:pPr>
      <w:spacing w:line="240" w:lineRule="auto"/>
    </w:pPr>
    <w:rPr>
      <w:rFonts w:cs="Calibri"/>
      <w:noProof/>
      <w:lang w:val="en-US"/>
    </w:rPr>
  </w:style>
  <w:style w:type="character" w:customStyle="1" w:styleId="EndNoteBibliographyCar">
    <w:name w:val="EndNote Bibliography Car"/>
    <w:link w:val="EndNoteBibliography"/>
    <w:rsid w:val="00B31B34"/>
    <w:rPr>
      <w:rFonts w:cs="Calibri"/>
      <w:noProof/>
      <w:sz w:val="22"/>
      <w:szCs w:val="22"/>
      <w:lang w:val="en-US" w:eastAsia="en-US"/>
    </w:rPr>
  </w:style>
  <w:style w:type="character" w:styleId="Hyperlien">
    <w:name w:val="Hyperlink"/>
    <w:uiPriority w:val="99"/>
    <w:unhideWhenUsed/>
    <w:rsid w:val="00B31B34"/>
    <w:rPr>
      <w:color w:val="0563C1"/>
      <w:u w:val="single"/>
    </w:rPr>
  </w:style>
  <w:style w:type="paragraph" w:styleId="Explorateurdedocuments">
    <w:name w:val="Document Map"/>
    <w:basedOn w:val="Normal"/>
    <w:link w:val="ExplorateurdedocumentsCar"/>
    <w:uiPriority w:val="99"/>
    <w:semiHidden/>
    <w:unhideWhenUsed/>
    <w:rsid w:val="00B31B34"/>
    <w:rPr>
      <w:rFonts w:ascii="Tahoma" w:hAnsi="Tahoma" w:cs="Tahoma"/>
      <w:sz w:val="16"/>
      <w:szCs w:val="16"/>
    </w:rPr>
  </w:style>
  <w:style w:type="character" w:customStyle="1" w:styleId="ExplorateurdedocumentsCar">
    <w:name w:val="Explorateur de documents Car"/>
    <w:link w:val="Explorateurdedocuments"/>
    <w:uiPriority w:val="99"/>
    <w:semiHidden/>
    <w:rsid w:val="00B31B34"/>
    <w:rPr>
      <w:rFonts w:ascii="Tahoma" w:hAnsi="Tahoma" w:cs="Tahoma"/>
      <w:sz w:val="16"/>
      <w:szCs w:val="16"/>
      <w:lang w:eastAsia="en-US"/>
    </w:rPr>
  </w:style>
  <w:style w:type="numbering" w:customStyle="1" w:styleId="Aucuneliste1">
    <w:name w:val="Aucune liste1"/>
    <w:next w:val="Aucuneliste"/>
    <w:uiPriority w:val="99"/>
    <w:semiHidden/>
    <w:unhideWhenUsed/>
    <w:rsid w:val="00B31B34"/>
  </w:style>
  <w:style w:type="character" w:styleId="Lienvisit">
    <w:name w:val="FollowedHyperlink"/>
    <w:uiPriority w:val="99"/>
    <w:semiHidden/>
    <w:unhideWhenUsed/>
    <w:rsid w:val="00B31B34"/>
    <w:rPr>
      <w:color w:val="800080"/>
      <w:u w:val="single"/>
    </w:rPr>
  </w:style>
  <w:style w:type="paragraph" w:customStyle="1" w:styleId="xl63">
    <w:name w:val="xl63"/>
    <w:basedOn w:val="Normal"/>
    <w:rsid w:val="00B31B34"/>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lang w:eastAsia="fr-CA"/>
    </w:rPr>
  </w:style>
  <w:style w:type="paragraph" w:customStyle="1" w:styleId="xl64">
    <w:name w:val="xl64"/>
    <w:basedOn w:val="Normal"/>
    <w:rsid w:val="00B31B34"/>
    <w:pP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5">
    <w:name w:val="xl65"/>
    <w:basedOn w:val="Normal"/>
    <w:rsid w:val="00B31B34"/>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6">
    <w:name w:val="xl66"/>
    <w:basedOn w:val="Normal"/>
    <w:rsid w:val="00B31B34"/>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7">
    <w:name w:val="xl67"/>
    <w:basedOn w:val="Normal"/>
    <w:rsid w:val="00B31B34"/>
    <w:pPr>
      <w:spacing w:before="100" w:beforeAutospacing="1" w:after="100" w:afterAutospacing="1" w:line="240" w:lineRule="auto"/>
    </w:pPr>
    <w:rPr>
      <w:rFonts w:ascii="Times New Roman" w:eastAsia="Times New Roman" w:hAnsi="Times New Roman"/>
      <w:sz w:val="24"/>
      <w:szCs w:val="24"/>
      <w:lang w:eastAsia="fr-CA"/>
    </w:rPr>
  </w:style>
  <w:style w:type="paragraph" w:customStyle="1" w:styleId="xl68">
    <w:name w:val="xl68"/>
    <w:basedOn w:val="Normal"/>
    <w:rsid w:val="00B31B34"/>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textAlignment w:val="center"/>
    </w:pPr>
    <w:rPr>
      <w:rFonts w:ascii="Times New Roman" w:eastAsia="Times New Roman" w:hAnsi="Times New Roman"/>
      <w:sz w:val="24"/>
      <w:szCs w:val="24"/>
      <w:lang w:eastAsia="fr-CA"/>
    </w:rPr>
  </w:style>
  <w:style w:type="paragraph" w:customStyle="1" w:styleId="xl69">
    <w:name w:val="xl69"/>
    <w:basedOn w:val="Normal"/>
    <w:rsid w:val="00B31B34"/>
    <w:pPr>
      <w:pBdr>
        <w:top w:val="single" w:sz="4" w:space="0" w:color="FFFFFF"/>
        <w:left w:val="single" w:sz="4" w:space="0" w:color="FFFFFF"/>
        <w:bottom w:val="single" w:sz="4" w:space="0" w:color="FFFFFF"/>
        <w:right w:val="single" w:sz="4" w:space="0" w:color="FFFFFF"/>
      </w:pBdr>
      <w:spacing w:before="100" w:beforeAutospacing="1" w:after="100" w:afterAutospacing="1" w:line="240" w:lineRule="auto"/>
    </w:pPr>
    <w:rPr>
      <w:rFonts w:ascii="Times New Roman" w:eastAsia="Times New Roman" w:hAnsi="Times New Roman"/>
      <w:sz w:val="24"/>
      <w:szCs w:val="24"/>
      <w:lang w:eastAsia="fr-CA"/>
    </w:rPr>
  </w:style>
  <w:style w:type="table" w:customStyle="1" w:styleId="Ombrageclair1">
    <w:name w:val="Ombrage clair1"/>
    <w:basedOn w:val="TableauNormal"/>
    <w:uiPriority w:val="60"/>
    <w:rsid w:val="00B31B34"/>
    <w:rPr>
      <w:rFonts w:ascii="Arial Narrow" w:hAnsi="Arial Narrow"/>
      <w:color w:val="000000"/>
      <w:sz w:val="24"/>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lledutableau1">
    <w:name w:val="Grille du tableau1"/>
    <w:basedOn w:val="TableauNormal"/>
    <w:next w:val="Grilledutableau"/>
    <w:uiPriority w:val="59"/>
    <w:rsid w:val="00B31B34"/>
    <w:rPr>
      <w:rFonts w:ascii="Arial Narrow" w:hAnsi="Arial Narrow"/>
      <w:sz w:val="24"/>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tyle1">
    <w:name w:val="Style1"/>
    <w:basedOn w:val="TableauNormal"/>
    <w:uiPriority w:val="99"/>
    <w:qFormat/>
    <w:rsid w:val="00B31B34"/>
    <w:rPr>
      <w:sz w:val="16"/>
      <w:szCs w:val="22"/>
      <w:lang w:eastAsia="en-US"/>
    </w:rPr>
    <w:tblPr>
      <w:tblStyleRowBandSize w:val="1"/>
    </w:tblPr>
    <w:tcPr>
      <w:shd w:val="clear" w:color="auto" w:fill="auto"/>
    </w:tcPr>
    <w:tblStylePr w:type="band2Horz">
      <w:tblPr/>
      <w:tcPr>
        <w:shd w:val="clear" w:color="auto" w:fill="F2F2F2"/>
      </w:tcPr>
    </w:tblStylePr>
  </w:style>
  <w:style w:type="character" w:styleId="Mentionnonrsolue">
    <w:name w:val="Unresolved Mention"/>
    <w:uiPriority w:val="99"/>
    <w:semiHidden/>
    <w:unhideWhenUsed/>
    <w:rsid w:val="00EF4D6F"/>
    <w:rPr>
      <w:color w:val="605E5C"/>
      <w:shd w:val="clear" w:color="auto" w:fill="E1DFDD"/>
    </w:rPr>
  </w:style>
  <w:style w:type="paragraph" w:styleId="Rvision">
    <w:name w:val="Revision"/>
    <w:hidden/>
    <w:uiPriority w:val="99"/>
    <w:semiHidden/>
    <w:rsid w:val="0094518C"/>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results/NCT00905437?rslt=With&amp;cond=pregabalin&amp;rank=28&amp;sect=X70156#outcome1" TargetMode="External"/><Relationship Id="rId3" Type="http://schemas.openxmlformats.org/officeDocument/2006/relationships/styles" Target="styles.xml"/><Relationship Id="rId7" Type="http://schemas.openxmlformats.org/officeDocument/2006/relationships/hyperlink" Target="https://clinicaltrials.gov/ct2/show/NCT0079391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linicaltrials.gov/ct2/show/NCT01680549"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ED50E-B9A4-5245-8A0C-B603CFA64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4509</Words>
  <Characters>189804</Characters>
  <Application>Microsoft Office Word</Application>
  <DocSecurity>0</DocSecurity>
  <Lines>1581</Lines>
  <Paragraphs>447</Paragraphs>
  <ScaleCrop>false</ScaleCrop>
  <HeadingPairs>
    <vt:vector size="2" baseType="variant">
      <vt:variant>
        <vt:lpstr>Titre</vt:lpstr>
      </vt:variant>
      <vt:variant>
        <vt:i4>1</vt:i4>
      </vt:variant>
    </vt:vector>
  </HeadingPairs>
  <TitlesOfParts>
    <vt:vector size="1" baseType="lpstr">
      <vt:lpstr/>
    </vt:vector>
  </TitlesOfParts>
  <Company>CHU de Québec</Company>
  <LinksUpToDate>false</LinksUpToDate>
  <CharactersWithSpaces>223866</CharactersWithSpaces>
  <SharedDoc>false</SharedDoc>
  <HLinks>
    <vt:vector size="18" baseType="variant">
      <vt:variant>
        <vt:i4>6029402</vt:i4>
      </vt:variant>
      <vt:variant>
        <vt:i4>1321</vt:i4>
      </vt:variant>
      <vt:variant>
        <vt:i4>0</vt:i4>
      </vt:variant>
      <vt:variant>
        <vt:i4>5</vt:i4>
      </vt:variant>
      <vt:variant>
        <vt:lpwstr>https://clinicaltrials.gov/ct2/show/results/NCT00905437?rslt=With&amp;cond=pregabalin&amp;rank=28&amp;sect=X70156</vt:lpwstr>
      </vt:variant>
      <vt:variant>
        <vt:lpwstr>outcome1</vt:lpwstr>
      </vt:variant>
      <vt:variant>
        <vt:i4>6881331</vt:i4>
      </vt:variant>
      <vt:variant>
        <vt:i4>1318</vt:i4>
      </vt:variant>
      <vt:variant>
        <vt:i4>0</vt:i4>
      </vt:variant>
      <vt:variant>
        <vt:i4>5</vt:i4>
      </vt:variant>
      <vt:variant>
        <vt:lpwstr>https://clinicaltrials.gov/ct2/show/NCT00793910</vt:lpwstr>
      </vt:variant>
      <vt:variant>
        <vt:lpwstr/>
      </vt:variant>
      <vt:variant>
        <vt:i4>7209023</vt:i4>
      </vt:variant>
      <vt:variant>
        <vt:i4>1315</vt:i4>
      </vt:variant>
      <vt:variant>
        <vt:i4>0</vt:i4>
      </vt:variant>
      <vt:variant>
        <vt:i4>5</vt:i4>
      </vt:variant>
      <vt:variant>
        <vt:lpwstr>https://clinicaltrials.gov/ct2/show/NCT0168054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PERRON</dc:creator>
  <cp:keywords/>
  <dc:description/>
  <cp:lastModifiedBy>Alexis Turgeon</cp:lastModifiedBy>
  <cp:revision>2</cp:revision>
  <dcterms:created xsi:type="dcterms:W3CDTF">2020-04-14T01:06:00Z</dcterms:created>
  <dcterms:modified xsi:type="dcterms:W3CDTF">2020-04-14T01:06:00Z</dcterms:modified>
</cp:coreProperties>
</file>